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3D537E" w14:textId="77777777" w:rsidR="00FB6D05" w:rsidRDefault="00055F5D">
      <w:r>
        <w:t>Review:  International Journal of Molecular Sciences</w:t>
      </w:r>
    </w:p>
    <w:p w14:paraId="47B8D4E4" w14:textId="77777777" w:rsidR="00055F5D" w:rsidRDefault="00055F5D"/>
    <w:p w14:paraId="440AF640" w14:textId="76B46488" w:rsidR="009A03F0" w:rsidRDefault="000A6E23">
      <w:r>
        <w:t>C</w:t>
      </w:r>
      <w:r w:rsidR="001D17B0">
        <w:t xml:space="preserve">ellular and </w:t>
      </w:r>
      <w:r>
        <w:t>M</w:t>
      </w:r>
      <w:r w:rsidR="001D17B0">
        <w:t xml:space="preserve">olecular </w:t>
      </w:r>
      <w:r>
        <w:t>E</w:t>
      </w:r>
      <w:r w:rsidR="006D423F">
        <w:t>vents</w:t>
      </w:r>
      <w:r w:rsidR="00166131">
        <w:t xml:space="preserve"> in the Airway Epithel</w:t>
      </w:r>
      <w:r w:rsidR="00E23297">
        <w:t>ium</w:t>
      </w:r>
      <w:r w:rsidR="001D17B0">
        <w:t xml:space="preserve"> </w:t>
      </w:r>
      <w:r>
        <w:t>D</w:t>
      </w:r>
      <w:r w:rsidR="001D17B0">
        <w:t>efin</w:t>
      </w:r>
      <w:r>
        <w:t xml:space="preserve">ing </w:t>
      </w:r>
      <w:r w:rsidR="006D423F">
        <w:t xml:space="preserve">the </w:t>
      </w:r>
      <w:r>
        <w:t>I</w:t>
      </w:r>
      <w:r w:rsidR="006D423F">
        <w:t xml:space="preserve">nteraction </w:t>
      </w:r>
      <w:r>
        <w:t>B</w:t>
      </w:r>
      <w:r w:rsidR="006D423F">
        <w:t xml:space="preserve">etween </w:t>
      </w:r>
      <w:r>
        <w:t>H</w:t>
      </w:r>
      <w:r w:rsidR="002814D9">
        <w:t xml:space="preserve">ouse </w:t>
      </w:r>
      <w:r>
        <w:t>D</w:t>
      </w:r>
      <w:r w:rsidR="002814D9">
        <w:t xml:space="preserve">ust </w:t>
      </w:r>
      <w:r>
        <w:t>M</w:t>
      </w:r>
      <w:r w:rsidR="002814D9">
        <w:t xml:space="preserve">ite </w:t>
      </w:r>
      <w:r>
        <w:t>G</w:t>
      </w:r>
      <w:r w:rsidR="009A03F0">
        <w:t xml:space="preserve">roup 1 </w:t>
      </w:r>
      <w:r>
        <w:t>A</w:t>
      </w:r>
      <w:r w:rsidR="002814D9">
        <w:t>llergens</w:t>
      </w:r>
      <w:r w:rsidR="00165AF8">
        <w:t xml:space="preserve"> and </w:t>
      </w:r>
      <w:r>
        <w:t>I</w:t>
      </w:r>
      <w:r w:rsidR="00165AF8">
        <w:t xml:space="preserve">nnate </w:t>
      </w:r>
      <w:r>
        <w:t>D</w:t>
      </w:r>
      <w:r w:rsidR="00165AF8">
        <w:t>efences</w:t>
      </w:r>
      <w:r w:rsidR="003A722E">
        <w:t xml:space="preserve"> </w:t>
      </w:r>
      <w:r w:rsidR="002814D9">
        <w:t xml:space="preserve"> </w:t>
      </w:r>
    </w:p>
    <w:p w14:paraId="670AC181" w14:textId="77777777" w:rsidR="00055F5D" w:rsidRDefault="00055F5D"/>
    <w:p w14:paraId="22AE62EF" w14:textId="76B699AF" w:rsidR="00055F5D" w:rsidRDefault="00055F5D">
      <w:r>
        <w:t>Jihui Zhang</w:t>
      </w:r>
      <w:r w:rsidR="00862D4E" w:rsidRPr="00862D4E">
        <w:rPr>
          <w:vertAlign w:val="superscript"/>
        </w:rPr>
        <w:t>1,2</w:t>
      </w:r>
      <w:r>
        <w:t>, Jie Chen</w:t>
      </w:r>
      <w:r w:rsidR="00862D4E" w:rsidRPr="00862D4E">
        <w:rPr>
          <w:vertAlign w:val="superscript"/>
        </w:rPr>
        <w:t>1</w:t>
      </w:r>
      <w:r>
        <w:t xml:space="preserve"> and Clive Robinson</w:t>
      </w:r>
      <w:r w:rsidR="00862D4E" w:rsidRPr="00862D4E">
        <w:rPr>
          <w:vertAlign w:val="superscript"/>
        </w:rPr>
        <w:t>1</w:t>
      </w:r>
    </w:p>
    <w:p w14:paraId="171621F9" w14:textId="77777777" w:rsidR="00055F5D" w:rsidRDefault="00055F5D"/>
    <w:p w14:paraId="47221B4F" w14:textId="726AC5B2" w:rsidR="00055F5D" w:rsidRDefault="00862D4E" w:rsidP="00055F5D">
      <w:r>
        <w:rPr>
          <w:vertAlign w:val="superscript"/>
        </w:rPr>
        <w:t>1</w:t>
      </w:r>
      <w:r w:rsidR="00055F5D">
        <w:t xml:space="preserve">Institute for Infection &amp; Immunity, St George’s, University of London, Cranmer Terrace, London SW17 0RE, United Kingdom. </w:t>
      </w:r>
    </w:p>
    <w:p w14:paraId="027E74FA" w14:textId="27B1F670" w:rsidR="00055F5D" w:rsidRDefault="00862D4E" w:rsidP="00055F5D">
      <w:r>
        <w:rPr>
          <w:vertAlign w:val="superscript"/>
        </w:rPr>
        <w:t>2</w:t>
      </w:r>
      <w:r w:rsidR="00055F5D">
        <w:t>State Key Laboratory of Microbial Resources, Institute of Microbiology, Chinese Academy of Sciences, Beijing,</w:t>
      </w:r>
      <w:r>
        <w:t xml:space="preserve"> 100101,</w:t>
      </w:r>
      <w:r w:rsidR="00055F5D">
        <w:t xml:space="preserve"> P.R. China </w:t>
      </w:r>
    </w:p>
    <w:p w14:paraId="485A550A" w14:textId="77777777" w:rsidR="00055F5D" w:rsidRDefault="00055F5D" w:rsidP="00055F5D"/>
    <w:p w14:paraId="4C7D3FA5" w14:textId="77777777" w:rsidR="00055F5D" w:rsidRDefault="00055F5D" w:rsidP="00055F5D"/>
    <w:p w14:paraId="7BFF73B4" w14:textId="6C4976C5" w:rsidR="00055F5D" w:rsidRDefault="00055F5D" w:rsidP="00055F5D">
      <w:r>
        <w:t>Short title:</w:t>
      </w:r>
      <w:r w:rsidR="006A7DBD">
        <w:t xml:space="preserve"> Innate Responses and Group 1 HDM Allergens</w:t>
      </w:r>
    </w:p>
    <w:p w14:paraId="1206CDA2" w14:textId="77777777" w:rsidR="00055F5D" w:rsidRDefault="00055F5D"/>
    <w:p w14:paraId="2A0B8277" w14:textId="77777777" w:rsidR="00055F5D" w:rsidRDefault="00055F5D"/>
    <w:p w14:paraId="1698D511" w14:textId="77777777" w:rsidR="00055F5D" w:rsidRDefault="00055F5D" w:rsidP="00055F5D">
      <w:r w:rsidRPr="00DA0FDD">
        <w:rPr>
          <w:vertAlign w:val="superscript"/>
        </w:rPr>
        <w:t>*</w:t>
      </w:r>
      <w:r>
        <w:t>Author for correspondence (</w:t>
      </w:r>
      <w:hyperlink r:id="rId7" w:history="1">
        <w:r w:rsidRPr="007764AF">
          <w:rPr>
            <w:rStyle w:val="Hyperlink"/>
          </w:rPr>
          <w:t>c.robinson@sgul.ac.uk</w:t>
        </w:r>
      </w:hyperlink>
      <w:r>
        <w:t>)</w:t>
      </w:r>
    </w:p>
    <w:p w14:paraId="0032ABBF" w14:textId="77777777" w:rsidR="00055F5D" w:rsidRDefault="00055F5D" w:rsidP="00055F5D"/>
    <w:p w14:paraId="033E6E9C" w14:textId="6E47E065" w:rsidR="000C5EE2" w:rsidRDefault="00055F5D" w:rsidP="00055F5D">
      <w:pPr>
        <w:rPr>
          <w:color w:val="FF0000"/>
        </w:rPr>
      </w:pPr>
      <w:r>
        <w:t>Keywords:</w:t>
      </w:r>
      <w:r w:rsidR="008D7640">
        <w:rPr>
          <w:color w:val="FF0000"/>
        </w:rPr>
        <w:t xml:space="preserve">  </w:t>
      </w:r>
    </w:p>
    <w:p w14:paraId="32F36533" w14:textId="193B3310" w:rsidR="00055F5D" w:rsidRPr="00C35A95" w:rsidRDefault="008D7640" w:rsidP="00055F5D">
      <w:pPr>
        <w:rPr>
          <w:color w:val="FF0000"/>
        </w:rPr>
      </w:pPr>
      <w:r w:rsidRPr="000C5EE2">
        <w:t>allergen delivery inhibitor</w:t>
      </w:r>
      <w:r w:rsidR="009A03F0" w:rsidRPr="000C5EE2">
        <w:t xml:space="preserve">; Der p 1; </w:t>
      </w:r>
      <w:r w:rsidR="00BC0A6C" w:rsidRPr="000C5EE2">
        <w:t>airway epithelium</w:t>
      </w:r>
      <w:r w:rsidR="008D448E" w:rsidRPr="000C5EE2">
        <w:t>; asthma; TLR4;</w:t>
      </w:r>
      <w:r w:rsidR="00B70FFB">
        <w:t xml:space="preserve"> thrombin; alarmins; ADAM 10</w:t>
      </w:r>
      <w:r w:rsidR="002C1CF8">
        <w:t>; tight junctions</w:t>
      </w:r>
    </w:p>
    <w:p w14:paraId="3E7E32D1" w14:textId="77777777" w:rsidR="00055F5D" w:rsidRDefault="00055F5D" w:rsidP="00055F5D"/>
    <w:p w14:paraId="0A704343" w14:textId="1C4993A3" w:rsidR="00055F5D" w:rsidRDefault="00055F5D" w:rsidP="00055F5D">
      <w:pPr>
        <w:spacing w:line="360" w:lineRule="auto"/>
      </w:pPr>
      <w:r>
        <w:t>Acknowledgments</w:t>
      </w:r>
    </w:p>
    <w:p w14:paraId="0FD111D2" w14:textId="77777777" w:rsidR="00055F5D" w:rsidRDefault="00055F5D" w:rsidP="00055F5D">
      <w:r>
        <w:t xml:space="preserve">This work was supported by the Wellcome Trust (Award 087650, to CR).  </w:t>
      </w:r>
    </w:p>
    <w:p w14:paraId="62A56CC5" w14:textId="77777777" w:rsidR="00055F5D" w:rsidRDefault="00055F5D">
      <w:r>
        <w:br w:type="page"/>
      </w:r>
    </w:p>
    <w:p w14:paraId="2288DA12" w14:textId="77777777" w:rsidR="00086342" w:rsidRDefault="00086342" w:rsidP="00086342">
      <w:r>
        <w:rPr>
          <w:b/>
        </w:rPr>
        <w:lastRenderedPageBreak/>
        <w:t>Abbreviations</w:t>
      </w:r>
    </w:p>
    <w:p w14:paraId="7722B575" w14:textId="77777777" w:rsidR="00086342" w:rsidRDefault="00086342" w:rsidP="00086342"/>
    <w:p w14:paraId="1EC790A6" w14:textId="470330A7" w:rsidR="00086342" w:rsidRDefault="00086342" w:rsidP="00086342">
      <w:pPr>
        <w:spacing w:line="360" w:lineRule="auto"/>
        <w:rPr>
          <w:rFonts w:cstheme="minorHAnsi"/>
        </w:rPr>
      </w:pPr>
      <w:r>
        <w:rPr>
          <w:rFonts w:cstheme="minorHAnsi"/>
        </w:rPr>
        <w:t>ADAM</w:t>
      </w:r>
      <w:r w:rsidR="00E50104">
        <w:rPr>
          <w:rFonts w:cstheme="minorHAnsi"/>
        </w:rPr>
        <w:tab/>
      </w:r>
      <w:r w:rsidR="00E50104">
        <w:rPr>
          <w:rFonts w:cstheme="minorHAnsi"/>
        </w:rPr>
        <w:tab/>
      </w:r>
      <w:r w:rsidR="00E50104">
        <w:rPr>
          <w:rFonts w:cstheme="minorHAnsi"/>
        </w:rPr>
        <w:tab/>
        <w:t>a disintegrin and metalloprotease</w:t>
      </w:r>
    </w:p>
    <w:p w14:paraId="3C13533D" w14:textId="6904E580" w:rsidR="00086342" w:rsidRDefault="00086342" w:rsidP="00086342">
      <w:pPr>
        <w:spacing w:line="360" w:lineRule="auto"/>
        <w:rPr>
          <w:rFonts w:cstheme="minorHAnsi"/>
        </w:rPr>
      </w:pPr>
      <w:r w:rsidRPr="00034C47">
        <w:rPr>
          <w:rFonts w:cstheme="minorHAnsi"/>
        </w:rPr>
        <w:t>ADI</w:t>
      </w:r>
      <w:r w:rsidRPr="00034C47">
        <w:rPr>
          <w:rFonts w:cstheme="minorHAnsi"/>
        </w:rPr>
        <w:tab/>
      </w:r>
      <w:r w:rsidRPr="00034C47">
        <w:rPr>
          <w:rFonts w:cstheme="minorHAnsi"/>
        </w:rPr>
        <w:tab/>
      </w:r>
      <w:r>
        <w:rPr>
          <w:rFonts w:cstheme="minorHAnsi"/>
        </w:rPr>
        <w:tab/>
        <w:t>a</w:t>
      </w:r>
      <w:r w:rsidRPr="00034C47">
        <w:rPr>
          <w:rFonts w:cstheme="minorHAnsi"/>
        </w:rPr>
        <w:t>llergen delivery inhibitor</w:t>
      </w:r>
    </w:p>
    <w:p w14:paraId="23749642" w14:textId="6D9AFFB8" w:rsidR="00086342" w:rsidRDefault="00086342" w:rsidP="00086342">
      <w:pPr>
        <w:spacing w:line="360" w:lineRule="auto"/>
        <w:rPr>
          <w:rFonts w:cstheme="minorHAnsi"/>
        </w:rPr>
      </w:pPr>
      <w:r>
        <w:rPr>
          <w:rFonts w:cstheme="minorHAnsi"/>
        </w:rPr>
        <w:t>CCL</w:t>
      </w:r>
      <w:r w:rsidR="003E51B1">
        <w:rPr>
          <w:rFonts w:cstheme="minorHAnsi"/>
        </w:rPr>
        <w:tab/>
      </w:r>
      <w:r w:rsidR="003E51B1">
        <w:rPr>
          <w:rFonts w:cstheme="minorHAnsi"/>
        </w:rPr>
        <w:tab/>
      </w:r>
      <w:r w:rsidR="003E51B1">
        <w:rPr>
          <w:rFonts w:cstheme="minorHAnsi"/>
        </w:rPr>
        <w:tab/>
        <w:t>C-C chemokine ligand</w:t>
      </w:r>
    </w:p>
    <w:p w14:paraId="4AB51A2C" w14:textId="5A045916" w:rsidR="00086342" w:rsidRDefault="00086342" w:rsidP="00086342">
      <w:pPr>
        <w:spacing w:line="360" w:lineRule="auto"/>
        <w:rPr>
          <w:rFonts w:cstheme="minorHAnsi"/>
        </w:rPr>
      </w:pPr>
      <w:r>
        <w:rPr>
          <w:rFonts w:cstheme="minorHAnsi"/>
        </w:rPr>
        <w:t>CXCL</w:t>
      </w:r>
      <w:r w:rsidR="003E51B1">
        <w:rPr>
          <w:rFonts w:cstheme="minorHAnsi"/>
        </w:rPr>
        <w:tab/>
      </w:r>
      <w:r w:rsidR="003E51B1">
        <w:rPr>
          <w:rFonts w:cstheme="minorHAnsi"/>
        </w:rPr>
        <w:tab/>
      </w:r>
      <w:r w:rsidR="003E51B1">
        <w:rPr>
          <w:rFonts w:cstheme="minorHAnsi"/>
        </w:rPr>
        <w:tab/>
        <w:t>C-X-C chemokine ligand</w:t>
      </w:r>
    </w:p>
    <w:p w14:paraId="72A70E5E" w14:textId="7C10292F" w:rsidR="00086342" w:rsidRPr="00034C47" w:rsidRDefault="00086342" w:rsidP="00086342">
      <w:pPr>
        <w:spacing w:line="360" w:lineRule="auto"/>
        <w:rPr>
          <w:rFonts w:cstheme="minorHAnsi"/>
        </w:rPr>
      </w:pPr>
      <w:r>
        <w:rPr>
          <w:rFonts w:cstheme="minorHAnsi"/>
        </w:rPr>
        <w:t>DC</w:t>
      </w:r>
      <w:r w:rsidR="00E50104">
        <w:rPr>
          <w:rFonts w:cstheme="minorHAnsi"/>
        </w:rPr>
        <w:tab/>
      </w:r>
      <w:r w:rsidR="00E50104">
        <w:rPr>
          <w:rFonts w:cstheme="minorHAnsi"/>
        </w:rPr>
        <w:tab/>
      </w:r>
      <w:r w:rsidR="00E50104">
        <w:rPr>
          <w:rFonts w:cstheme="minorHAnsi"/>
        </w:rPr>
        <w:tab/>
        <w:t>dendritic cell</w:t>
      </w:r>
    </w:p>
    <w:p w14:paraId="2AE5DEDA" w14:textId="77777777" w:rsidR="00086342" w:rsidRPr="00034C47" w:rsidRDefault="00086342" w:rsidP="00086342">
      <w:pPr>
        <w:spacing w:line="360" w:lineRule="auto"/>
        <w:rPr>
          <w:rFonts w:cstheme="minorHAnsi"/>
        </w:rPr>
      </w:pPr>
      <w:r w:rsidRPr="00034C47">
        <w:rPr>
          <w:rFonts w:cstheme="minorHAnsi"/>
        </w:rPr>
        <w:t>Der f</w:t>
      </w:r>
      <w:r w:rsidRPr="00034C47">
        <w:rPr>
          <w:rFonts w:cstheme="minorHAnsi"/>
        </w:rPr>
        <w:tab/>
      </w:r>
      <w:r w:rsidRPr="00034C47">
        <w:rPr>
          <w:rFonts w:cstheme="minorHAnsi"/>
        </w:rPr>
        <w:tab/>
      </w:r>
      <w:r>
        <w:rPr>
          <w:rFonts w:cstheme="minorHAnsi"/>
        </w:rPr>
        <w:tab/>
      </w:r>
      <w:r w:rsidRPr="00034C47">
        <w:rPr>
          <w:rFonts w:cstheme="minorHAnsi"/>
          <w:i/>
        </w:rPr>
        <w:t>Dermatophagoides farinae</w:t>
      </w:r>
    </w:p>
    <w:p w14:paraId="4FA318E7" w14:textId="77777777" w:rsidR="00086342" w:rsidRPr="00034C47" w:rsidRDefault="00086342" w:rsidP="00086342">
      <w:pPr>
        <w:spacing w:line="360" w:lineRule="auto"/>
        <w:rPr>
          <w:rFonts w:cstheme="minorHAnsi"/>
        </w:rPr>
      </w:pPr>
      <w:r w:rsidRPr="00034C47">
        <w:rPr>
          <w:rFonts w:cstheme="minorHAnsi"/>
        </w:rPr>
        <w:t>Der p</w:t>
      </w:r>
      <w:r w:rsidRPr="00034C47">
        <w:rPr>
          <w:rFonts w:cstheme="minorHAnsi"/>
        </w:rPr>
        <w:tab/>
      </w:r>
      <w:r w:rsidRPr="00034C47">
        <w:rPr>
          <w:rFonts w:cstheme="minorHAnsi"/>
        </w:rPr>
        <w:tab/>
      </w:r>
      <w:r>
        <w:rPr>
          <w:rFonts w:cstheme="minorHAnsi"/>
        </w:rPr>
        <w:tab/>
      </w:r>
      <w:r w:rsidRPr="00034C47">
        <w:rPr>
          <w:rFonts w:cstheme="minorHAnsi"/>
          <w:i/>
        </w:rPr>
        <w:t>Dermatophagoides pteronyssinus</w:t>
      </w:r>
    </w:p>
    <w:p w14:paraId="43C120F2" w14:textId="6937E270" w:rsidR="00086342" w:rsidRDefault="00086342" w:rsidP="00086342">
      <w:pPr>
        <w:spacing w:line="360" w:lineRule="auto"/>
        <w:rPr>
          <w:rFonts w:cstheme="minorHAnsi"/>
        </w:rPr>
      </w:pPr>
      <w:r>
        <w:rPr>
          <w:rFonts w:cstheme="minorHAnsi"/>
        </w:rPr>
        <w:t>EGF</w:t>
      </w:r>
      <w:r w:rsidR="00175037">
        <w:rPr>
          <w:rFonts w:cstheme="minorHAnsi"/>
        </w:rPr>
        <w:tab/>
      </w:r>
      <w:r w:rsidR="00175037">
        <w:rPr>
          <w:rFonts w:cstheme="minorHAnsi"/>
        </w:rPr>
        <w:tab/>
      </w:r>
      <w:r w:rsidR="00175037">
        <w:rPr>
          <w:rFonts w:cstheme="minorHAnsi"/>
        </w:rPr>
        <w:tab/>
        <w:t>epidermal growth factor</w:t>
      </w:r>
    </w:p>
    <w:p w14:paraId="675C6D13" w14:textId="649B7240" w:rsidR="00175037" w:rsidRDefault="00086342" w:rsidP="00175037">
      <w:pPr>
        <w:spacing w:line="360" w:lineRule="auto"/>
        <w:rPr>
          <w:rFonts w:cstheme="minorHAnsi"/>
        </w:rPr>
      </w:pPr>
      <w:r>
        <w:rPr>
          <w:rFonts w:cstheme="minorHAnsi"/>
        </w:rPr>
        <w:t>EGFR</w:t>
      </w:r>
      <w:r w:rsidR="00175037">
        <w:rPr>
          <w:rFonts w:cstheme="minorHAnsi"/>
        </w:rPr>
        <w:tab/>
      </w:r>
      <w:r w:rsidR="00175037">
        <w:rPr>
          <w:rFonts w:cstheme="minorHAnsi"/>
        </w:rPr>
        <w:tab/>
      </w:r>
      <w:r w:rsidR="00175037">
        <w:rPr>
          <w:rFonts w:cstheme="minorHAnsi"/>
        </w:rPr>
        <w:tab/>
        <w:t>epidermal growth factor receptor</w:t>
      </w:r>
    </w:p>
    <w:p w14:paraId="35483203" w14:textId="6899A82B" w:rsidR="00086342" w:rsidRDefault="00086342" w:rsidP="00086342">
      <w:pPr>
        <w:spacing w:line="360" w:lineRule="auto"/>
        <w:rPr>
          <w:rFonts w:cstheme="minorHAnsi"/>
        </w:rPr>
      </w:pPr>
      <w:r w:rsidRPr="00034C47">
        <w:rPr>
          <w:rFonts w:cstheme="minorHAnsi"/>
        </w:rPr>
        <w:t>GM-CSF</w:t>
      </w:r>
      <w:r w:rsidRPr="00034C47">
        <w:rPr>
          <w:rFonts w:cstheme="minorHAnsi"/>
        </w:rPr>
        <w:tab/>
      </w:r>
      <w:r w:rsidRPr="00034C47">
        <w:rPr>
          <w:rFonts w:cstheme="minorHAnsi"/>
        </w:rPr>
        <w:tab/>
      </w:r>
      <w:r>
        <w:rPr>
          <w:rFonts w:cstheme="minorHAnsi"/>
        </w:rPr>
        <w:tab/>
        <w:t>g</w:t>
      </w:r>
      <w:r w:rsidRPr="00034C47">
        <w:rPr>
          <w:rFonts w:cstheme="minorHAnsi"/>
        </w:rPr>
        <w:t>ranulocyte macrophage-colony stimulating factor</w:t>
      </w:r>
    </w:p>
    <w:p w14:paraId="6FEE5CAD" w14:textId="349AAF08" w:rsidR="00086342" w:rsidRDefault="00086342" w:rsidP="00086342">
      <w:pPr>
        <w:spacing w:line="360" w:lineRule="auto"/>
        <w:rPr>
          <w:rFonts w:cstheme="minorHAnsi"/>
        </w:rPr>
      </w:pPr>
      <w:r>
        <w:rPr>
          <w:rFonts w:cstheme="minorHAnsi"/>
        </w:rPr>
        <w:t>GPCR</w:t>
      </w:r>
      <w:r w:rsidR="00E50104">
        <w:rPr>
          <w:rFonts w:cstheme="minorHAnsi"/>
        </w:rPr>
        <w:tab/>
      </w:r>
      <w:r w:rsidR="00E50104">
        <w:rPr>
          <w:rFonts w:cstheme="minorHAnsi"/>
        </w:rPr>
        <w:tab/>
      </w:r>
      <w:r w:rsidR="00E50104">
        <w:rPr>
          <w:rFonts w:cstheme="minorHAnsi"/>
        </w:rPr>
        <w:tab/>
        <w:t>G-protein coupled receptor</w:t>
      </w:r>
    </w:p>
    <w:p w14:paraId="26665C93" w14:textId="6EDDC597" w:rsidR="00086342" w:rsidRDefault="00086342" w:rsidP="00086342">
      <w:pPr>
        <w:spacing w:line="360" w:lineRule="auto"/>
        <w:rPr>
          <w:rFonts w:cstheme="minorHAnsi"/>
        </w:rPr>
      </w:pPr>
      <w:r>
        <w:rPr>
          <w:rFonts w:cstheme="minorHAnsi"/>
        </w:rPr>
        <w:t>GUK</w:t>
      </w:r>
      <w:r w:rsidR="004F0685">
        <w:rPr>
          <w:rFonts w:cstheme="minorHAnsi"/>
        </w:rPr>
        <w:tab/>
      </w:r>
      <w:r w:rsidR="004F0685">
        <w:rPr>
          <w:rFonts w:cstheme="minorHAnsi"/>
        </w:rPr>
        <w:tab/>
      </w:r>
      <w:r w:rsidR="004F0685">
        <w:rPr>
          <w:rFonts w:cstheme="minorHAnsi"/>
        </w:rPr>
        <w:tab/>
        <w:t>guanylate kinase</w:t>
      </w:r>
    </w:p>
    <w:p w14:paraId="5637590A" w14:textId="77777777" w:rsidR="00086342" w:rsidRPr="00034C47" w:rsidRDefault="00086342" w:rsidP="00086342">
      <w:pPr>
        <w:spacing w:line="360" w:lineRule="auto"/>
        <w:rPr>
          <w:rFonts w:cstheme="minorHAnsi"/>
        </w:rPr>
      </w:pPr>
      <w:r w:rsidRPr="00034C47">
        <w:rPr>
          <w:rFonts w:cstheme="minorHAnsi"/>
        </w:rPr>
        <w:t>HDM</w:t>
      </w:r>
      <w:r w:rsidRPr="00034C47">
        <w:rPr>
          <w:rFonts w:cstheme="minorHAnsi"/>
        </w:rPr>
        <w:tab/>
      </w:r>
      <w:r w:rsidRPr="00034C47">
        <w:rPr>
          <w:rFonts w:cstheme="minorHAnsi"/>
        </w:rPr>
        <w:tab/>
      </w:r>
      <w:r>
        <w:rPr>
          <w:rFonts w:cstheme="minorHAnsi"/>
        </w:rPr>
        <w:tab/>
        <w:t>h</w:t>
      </w:r>
      <w:r w:rsidRPr="00034C47">
        <w:rPr>
          <w:rFonts w:cstheme="minorHAnsi"/>
        </w:rPr>
        <w:t>ouse dust mite</w:t>
      </w:r>
    </w:p>
    <w:p w14:paraId="7CB9F04E" w14:textId="77777777" w:rsidR="00086342" w:rsidRDefault="00086342" w:rsidP="00086342">
      <w:pPr>
        <w:spacing w:line="360" w:lineRule="auto"/>
        <w:rPr>
          <w:rFonts w:cstheme="minorHAnsi"/>
        </w:rPr>
      </w:pPr>
      <w:r w:rsidRPr="00034C47">
        <w:rPr>
          <w:rFonts w:cstheme="minorHAnsi"/>
        </w:rPr>
        <w:t>IL</w:t>
      </w:r>
      <w:r w:rsidRPr="00034C47">
        <w:rPr>
          <w:rFonts w:cstheme="minorHAnsi"/>
        </w:rPr>
        <w:tab/>
      </w:r>
      <w:r w:rsidRPr="00034C47">
        <w:rPr>
          <w:rFonts w:cstheme="minorHAnsi"/>
        </w:rPr>
        <w:tab/>
      </w:r>
      <w:r>
        <w:rPr>
          <w:rFonts w:cstheme="minorHAnsi"/>
        </w:rPr>
        <w:tab/>
      </w:r>
      <w:r w:rsidRPr="00034C47">
        <w:rPr>
          <w:rFonts w:cstheme="minorHAnsi"/>
        </w:rPr>
        <w:t>Interleukin</w:t>
      </w:r>
    </w:p>
    <w:p w14:paraId="5CC47880" w14:textId="6D08ED45" w:rsidR="00086342" w:rsidRDefault="00086342" w:rsidP="00086342">
      <w:pPr>
        <w:spacing w:line="360" w:lineRule="auto"/>
        <w:rPr>
          <w:rFonts w:cstheme="minorHAnsi"/>
        </w:rPr>
      </w:pPr>
      <w:r>
        <w:rPr>
          <w:rFonts w:cstheme="minorHAnsi"/>
        </w:rPr>
        <w:t>ILC2</w:t>
      </w:r>
      <w:r w:rsidR="00175037">
        <w:rPr>
          <w:rFonts w:cstheme="minorHAnsi"/>
        </w:rPr>
        <w:tab/>
      </w:r>
      <w:r w:rsidR="00175037">
        <w:rPr>
          <w:rFonts w:cstheme="minorHAnsi"/>
        </w:rPr>
        <w:tab/>
      </w:r>
      <w:r w:rsidR="00175037">
        <w:rPr>
          <w:rFonts w:cstheme="minorHAnsi"/>
        </w:rPr>
        <w:tab/>
        <w:t>type 2 innate lymphoid cell</w:t>
      </w:r>
    </w:p>
    <w:p w14:paraId="62D83098" w14:textId="0DDA9AD5" w:rsidR="006111E8" w:rsidRDefault="006111E8" w:rsidP="00086342">
      <w:pPr>
        <w:spacing w:line="360" w:lineRule="auto"/>
        <w:rPr>
          <w:rFonts w:cstheme="minorHAnsi"/>
        </w:rPr>
      </w:pPr>
      <w:r>
        <w:rPr>
          <w:rFonts w:cstheme="minorHAnsi"/>
        </w:rPr>
        <w:t>IRF-3</w:t>
      </w:r>
      <w:r>
        <w:rPr>
          <w:rFonts w:cstheme="minorHAnsi"/>
        </w:rPr>
        <w:tab/>
      </w:r>
      <w:r>
        <w:rPr>
          <w:rFonts w:cstheme="minorHAnsi"/>
        </w:rPr>
        <w:tab/>
      </w:r>
      <w:r>
        <w:rPr>
          <w:rFonts w:cstheme="minorHAnsi"/>
        </w:rPr>
        <w:tab/>
      </w:r>
      <w:r>
        <w:t>interferon regulatory factor-3</w:t>
      </w:r>
    </w:p>
    <w:p w14:paraId="32DD03A4" w14:textId="1C448B73" w:rsidR="00086342" w:rsidRDefault="00086342" w:rsidP="00086342">
      <w:pPr>
        <w:spacing w:line="360" w:lineRule="auto"/>
        <w:rPr>
          <w:rFonts w:cstheme="minorHAnsi"/>
        </w:rPr>
      </w:pPr>
      <w:r>
        <w:rPr>
          <w:rFonts w:cstheme="minorHAnsi"/>
        </w:rPr>
        <w:t>JAK</w:t>
      </w:r>
      <w:r w:rsidR="00FB34C1">
        <w:rPr>
          <w:rFonts w:cstheme="minorHAnsi"/>
        </w:rPr>
        <w:tab/>
      </w:r>
      <w:r w:rsidR="00FB34C1">
        <w:rPr>
          <w:rFonts w:cstheme="minorHAnsi"/>
        </w:rPr>
        <w:tab/>
      </w:r>
      <w:r w:rsidR="00FB34C1">
        <w:rPr>
          <w:rFonts w:cstheme="minorHAnsi"/>
        </w:rPr>
        <w:tab/>
        <w:t>Janus kinase</w:t>
      </w:r>
    </w:p>
    <w:p w14:paraId="0C6B930B" w14:textId="2A1AF61F" w:rsidR="00086342" w:rsidRDefault="00086342" w:rsidP="00086342">
      <w:pPr>
        <w:spacing w:line="360" w:lineRule="auto"/>
        <w:rPr>
          <w:rFonts w:cstheme="minorHAnsi"/>
        </w:rPr>
      </w:pPr>
      <w:r>
        <w:rPr>
          <w:rFonts w:cstheme="minorHAnsi"/>
        </w:rPr>
        <w:t>JAM</w:t>
      </w:r>
      <w:r w:rsidR="00CD6CD9">
        <w:rPr>
          <w:rFonts w:cstheme="minorHAnsi"/>
        </w:rPr>
        <w:tab/>
      </w:r>
      <w:r w:rsidR="00CD6CD9">
        <w:rPr>
          <w:rFonts w:cstheme="minorHAnsi"/>
        </w:rPr>
        <w:tab/>
      </w:r>
      <w:r w:rsidR="00CD6CD9">
        <w:rPr>
          <w:rFonts w:cstheme="minorHAnsi"/>
        </w:rPr>
        <w:tab/>
        <w:t>junction-associated molecule</w:t>
      </w:r>
    </w:p>
    <w:p w14:paraId="6C6656EA" w14:textId="521A15F0" w:rsidR="001430E5" w:rsidRDefault="001430E5" w:rsidP="00086342">
      <w:pPr>
        <w:spacing w:line="360" w:lineRule="auto"/>
        <w:rPr>
          <w:rFonts w:cstheme="minorHAnsi"/>
        </w:rPr>
      </w:pPr>
      <w:r>
        <w:rPr>
          <w:rFonts w:cstheme="minorHAnsi"/>
        </w:rPr>
        <w:t>KLRG-1</w:t>
      </w:r>
      <w:r w:rsidR="00867435">
        <w:rPr>
          <w:rFonts w:cstheme="minorHAnsi"/>
        </w:rPr>
        <w:tab/>
      </w:r>
      <w:r w:rsidR="00867435">
        <w:rPr>
          <w:rFonts w:cstheme="minorHAnsi"/>
        </w:rPr>
        <w:tab/>
      </w:r>
      <w:r w:rsidR="00867435">
        <w:rPr>
          <w:rFonts w:cstheme="minorHAnsi"/>
        </w:rPr>
        <w:tab/>
        <w:t>killer cell lectin-like receptor group 1</w:t>
      </w:r>
    </w:p>
    <w:p w14:paraId="6B18F973" w14:textId="512C74E7" w:rsidR="001430E5" w:rsidRDefault="001430E5" w:rsidP="00086342">
      <w:pPr>
        <w:spacing w:line="360" w:lineRule="auto"/>
        <w:rPr>
          <w:rFonts w:cstheme="minorHAnsi"/>
        </w:rPr>
      </w:pPr>
      <w:r>
        <w:rPr>
          <w:rFonts w:cstheme="minorHAnsi"/>
        </w:rPr>
        <w:t>LPS</w:t>
      </w:r>
      <w:r>
        <w:rPr>
          <w:rFonts w:cstheme="minorHAnsi"/>
        </w:rPr>
        <w:tab/>
      </w:r>
      <w:r>
        <w:rPr>
          <w:rFonts w:cstheme="minorHAnsi"/>
        </w:rPr>
        <w:tab/>
      </w:r>
      <w:r>
        <w:rPr>
          <w:rFonts w:cstheme="minorHAnsi"/>
        </w:rPr>
        <w:tab/>
        <w:t>lipopolysaccharide</w:t>
      </w:r>
    </w:p>
    <w:p w14:paraId="1ABC9F00" w14:textId="7B75F272" w:rsidR="001430E5" w:rsidRDefault="001430E5" w:rsidP="00086342">
      <w:pPr>
        <w:spacing w:line="360" w:lineRule="auto"/>
        <w:rPr>
          <w:rFonts w:cstheme="minorHAnsi"/>
        </w:rPr>
      </w:pPr>
      <w:r>
        <w:rPr>
          <w:rFonts w:cstheme="minorHAnsi"/>
        </w:rPr>
        <w:t>MAPK</w:t>
      </w:r>
      <w:r w:rsidR="00E87FE7">
        <w:rPr>
          <w:rFonts w:cstheme="minorHAnsi"/>
        </w:rPr>
        <w:tab/>
      </w:r>
      <w:r w:rsidR="00E87FE7">
        <w:rPr>
          <w:rFonts w:cstheme="minorHAnsi"/>
        </w:rPr>
        <w:tab/>
      </w:r>
      <w:r w:rsidR="00E87FE7">
        <w:rPr>
          <w:rFonts w:cstheme="minorHAnsi"/>
        </w:rPr>
        <w:tab/>
        <w:t>mitogen activated protein kinase</w:t>
      </w:r>
    </w:p>
    <w:p w14:paraId="5B9D1611" w14:textId="1345578F" w:rsidR="00086342" w:rsidRDefault="00086342" w:rsidP="00086342">
      <w:pPr>
        <w:spacing w:line="360" w:lineRule="auto"/>
        <w:rPr>
          <w:rFonts w:cstheme="minorHAnsi"/>
        </w:rPr>
      </w:pPr>
      <w:r>
        <w:rPr>
          <w:rFonts w:cstheme="minorHAnsi"/>
        </w:rPr>
        <w:t>MD-2</w:t>
      </w:r>
      <w:r w:rsidR="003E51B1">
        <w:rPr>
          <w:rFonts w:cstheme="minorHAnsi"/>
        </w:rPr>
        <w:tab/>
      </w:r>
      <w:r w:rsidR="003E51B1">
        <w:rPr>
          <w:rFonts w:cstheme="minorHAnsi"/>
        </w:rPr>
        <w:tab/>
      </w:r>
      <w:r w:rsidR="003E51B1">
        <w:rPr>
          <w:rFonts w:cstheme="minorHAnsi"/>
        </w:rPr>
        <w:tab/>
        <w:t>myeloid differentiation protein-2</w:t>
      </w:r>
    </w:p>
    <w:p w14:paraId="6506A72E" w14:textId="439992E9" w:rsidR="00086342" w:rsidRDefault="00086342" w:rsidP="00086342">
      <w:pPr>
        <w:spacing w:line="360" w:lineRule="auto"/>
        <w:rPr>
          <w:rFonts w:cstheme="minorHAnsi"/>
        </w:rPr>
      </w:pPr>
      <w:r>
        <w:rPr>
          <w:rFonts w:cstheme="minorHAnsi"/>
        </w:rPr>
        <w:t>MDA-5</w:t>
      </w:r>
      <w:r w:rsidR="00673128">
        <w:rPr>
          <w:rFonts w:cstheme="minorHAnsi"/>
        </w:rPr>
        <w:tab/>
      </w:r>
      <w:r w:rsidR="00673128">
        <w:rPr>
          <w:rFonts w:cstheme="minorHAnsi"/>
        </w:rPr>
        <w:tab/>
      </w:r>
      <w:r w:rsidR="00673128">
        <w:rPr>
          <w:rFonts w:cstheme="minorHAnsi"/>
        </w:rPr>
        <w:tab/>
      </w:r>
      <w:r w:rsidR="00673128">
        <w:t>melanoma differentiation associated protein-5</w:t>
      </w:r>
    </w:p>
    <w:p w14:paraId="575CE023" w14:textId="559BBB89" w:rsidR="00086342" w:rsidRDefault="00086342" w:rsidP="00086342">
      <w:pPr>
        <w:spacing w:line="360" w:lineRule="auto"/>
        <w:rPr>
          <w:rFonts w:cstheme="minorHAnsi"/>
        </w:rPr>
      </w:pPr>
      <w:r>
        <w:rPr>
          <w:rFonts w:cstheme="minorHAnsi"/>
        </w:rPr>
        <w:lastRenderedPageBreak/>
        <w:t>MEKK1</w:t>
      </w:r>
      <w:r w:rsidR="00E87FE7">
        <w:rPr>
          <w:rFonts w:cstheme="minorHAnsi"/>
        </w:rPr>
        <w:tab/>
      </w:r>
      <w:r w:rsidR="00E87FE7">
        <w:rPr>
          <w:rFonts w:cstheme="minorHAnsi"/>
        </w:rPr>
        <w:tab/>
      </w:r>
      <w:r w:rsidR="00E87FE7">
        <w:rPr>
          <w:rFonts w:cstheme="minorHAnsi"/>
        </w:rPr>
        <w:tab/>
        <w:t>mitogen activated protein kinase kinase kinase I</w:t>
      </w:r>
    </w:p>
    <w:p w14:paraId="7C655D1A" w14:textId="1121F279" w:rsidR="002F366B" w:rsidRDefault="002F366B" w:rsidP="00086342">
      <w:pPr>
        <w:spacing w:line="360" w:lineRule="auto"/>
        <w:rPr>
          <w:rFonts w:cstheme="minorHAnsi"/>
        </w:rPr>
      </w:pPr>
      <w:r>
        <w:rPr>
          <w:rFonts w:cstheme="minorHAnsi"/>
        </w:rPr>
        <w:t>MYLK</w:t>
      </w:r>
      <w:r>
        <w:rPr>
          <w:rFonts w:cstheme="minorHAnsi"/>
        </w:rPr>
        <w:tab/>
      </w:r>
      <w:r>
        <w:rPr>
          <w:rFonts w:cstheme="minorHAnsi"/>
        </w:rPr>
        <w:tab/>
      </w:r>
      <w:r>
        <w:rPr>
          <w:rFonts w:cstheme="minorHAnsi"/>
        </w:rPr>
        <w:tab/>
        <w:t>myosin light chain kinase</w:t>
      </w:r>
    </w:p>
    <w:p w14:paraId="210F84B2" w14:textId="0EAF745F" w:rsidR="00086342" w:rsidRDefault="00086342" w:rsidP="00086342">
      <w:pPr>
        <w:spacing w:line="360" w:lineRule="auto"/>
        <w:rPr>
          <w:rFonts w:cstheme="minorHAnsi"/>
        </w:rPr>
      </w:pPr>
      <w:r>
        <w:rPr>
          <w:rFonts w:cstheme="minorHAnsi"/>
        </w:rPr>
        <w:t>NF</w:t>
      </w:r>
      <w:r w:rsidR="002F366B">
        <w:rPr>
          <w:rFonts w:cstheme="minorHAnsi"/>
        </w:rPr>
        <w:t>κ</w:t>
      </w:r>
      <w:r>
        <w:rPr>
          <w:rFonts w:cstheme="minorHAnsi"/>
        </w:rPr>
        <w:t>B</w:t>
      </w:r>
      <w:r w:rsidR="00E87FE7">
        <w:rPr>
          <w:rFonts w:cstheme="minorHAnsi"/>
        </w:rPr>
        <w:tab/>
      </w:r>
      <w:r w:rsidR="00E87FE7">
        <w:rPr>
          <w:rFonts w:cstheme="minorHAnsi"/>
        </w:rPr>
        <w:tab/>
      </w:r>
      <w:r w:rsidR="00E87FE7">
        <w:rPr>
          <w:rFonts w:cstheme="minorHAnsi"/>
        </w:rPr>
        <w:tab/>
        <w:t>nuclear factor κB</w:t>
      </w:r>
    </w:p>
    <w:p w14:paraId="6CBBEEC5" w14:textId="5D0C71EA" w:rsidR="00086342" w:rsidRDefault="00086342" w:rsidP="00086342">
      <w:pPr>
        <w:spacing w:line="360" w:lineRule="auto"/>
        <w:rPr>
          <w:rFonts w:cstheme="minorHAnsi"/>
        </w:rPr>
      </w:pPr>
      <w:r>
        <w:rPr>
          <w:rFonts w:cstheme="minorHAnsi"/>
        </w:rPr>
        <w:t>Nrf2</w:t>
      </w:r>
      <w:r w:rsidR="003E51B1">
        <w:rPr>
          <w:rFonts w:cstheme="minorHAnsi"/>
        </w:rPr>
        <w:tab/>
      </w:r>
      <w:r w:rsidR="003E51B1">
        <w:rPr>
          <w:rFonts w:cstheme="minorHAnsi"/>
        </w:rPr>
        <w:tab/>
      </w:r>
      <w:r w:rsidR="003E51B1">
        <w:rPr>
          <w:rFonts w:cstheme="minorHAnsi"/>
        </w:rPr>
        <w:tab/>
        <w:t>nuclear factor (erythroid-derived 2)-like 2</w:t>
      </w:r>
    </w:p>
    <w:p w14:paraId="511174E4" w14:textId="77777777" w:rsidR="00086342" w:rsidRDefault="00086342" w:rsidP="00086342">
      <w:pPr>
        <w:spacing w:line="360" w:lineRule="auto"/>
        <w:rPr>
          <w:rFonts w:cstheme="minorHAnsi"/>
        </w:rPr>
      </w:pPr>
      <w:r w:rsidRPr="00034C47">
        <w:rPr>
          <w:rFonts w:cstheme="minorHAnsi"/>
        </w:rPr>
        <w:t>PAR</w:t>
      </w:r>
      <w:r w:rsidRPr="00034C47">
        <w:rPr>
          <w:rFonts w:cstheme="minorHAnsi"/>
        </w:rPr>
        <w:tab/>
      </w:r>
      <w:r w:rsidRPr="00034C47">
        <w:rPr>
          <w:rFonts w:cstheme="minorHAnsi"/>
        </w:rPr>
        <w:tab/>
      </w:r>
      <w:r>
        <w:rPr>
          <w:rFonts w:cstheme="minorHAnsi"/>
        </w:rPr>
        <w:tab/>
        <w:t>p</w:t>
      </w:r>
      <w:r w:rsidRPr="00034C47">
        <w:rPr>
          <w:rFonts w:cstheme="minorHAnsi"/>
        </w:rPr>
        <w:t>rotease-activated receptor</w:t>
      </w:r>
    </w:p>
    <w:p w14:paraId="0FAE70A2" w14:textId="653ADD94" w:rsidR="00440727" w:rsidRDefault="00440727" w:rsidP="00086342">
      <w:pPr>
        <w:spacing w:line="360" w:lineRule="auto"/>
        <w:rPr>
          <w:rFonts w:cstheme="minorHAnsi"/>
        </w:rPr>
      </w:pPr>
      <w:r>
        <w:rPr>
          <w:rFonts w:cstheme="minorHAnsi"/>
        </w:rPr>
        <w:t>PI</w:t>
      </w:r>
      <w:r w:rsidR="00F002A1">
        <w:rPr>
          <w:rFonts w:cstheme="minorHAnsi"/>
        </w:rPr>
        <w:t xml:space="preserve"> </w:t>
      </w:r>
      <w:r>
        <w:rPr>
          <w:rFonts w:cstheme="minorHAnsi"/>
        </w:rPr>
        <w:t>3</w:t>
      </w:r>
      <w:r w:rsidR="00F002A1">
        <w:rPr>
          <w:rFonts w:cstheme="minorHAnsi"/>
        </w:rPr>
        <w:t>-</w:t>
      </w:r>
      <w:r>
        <w:rPr>
          <w:rFonts w:cstheme="minorHAnsi"/>
        </w:rPr>
        <w:t>K</w:t>
      </w:r>
      <w:r>
        <w:rPr>
          <w:rFonts w:cstheme="minorHAnsi"/>
        </w:rPr>
        <w:tab/>
      </w:r>
      <w:r>
        <w:rPr>
          <w:rFonts w:cstheme="minorHAnsi"/>
        </w:rPr>
        <w:tab/>
      </w:r>
      <w:r>
        <w:rPr>
          <w:rFonts w:cstheme="minorHAnsi"/>
        </w:rPr>
        <w:tab/>
        <w:t>phosphoinositide 3-kinase</w:t>
      </w:r>
    </w:p>
    <w:p w14:paraId="7BE55E5A" w14:textId="48A5AD87" w:rsidR="00086342" w:rsidRDefault="00086342" w:rsidP="00086342">
      <w:pPr>
        <w:spacing w:line="360" w:lineRule="auto"/>
        <w:rPr>
          <w:rFonts w:cstheme="minorHAnsi"/>
        </w:rPr>
      </w:pPr>
      <w:r>
        <w:rPr>
          <w:rFonts w:cstheme="minorHAnsi"/>
        </w:rPr>
        <w:t>PNX</w:t>
      </w:r>
      <w:r w:rsidR="00CD6CD9">
        <w:rPr>
          <w:rFonts w:cstheme="minorHAnsi"/>
        </w:rPr>
        <w:tab/>
      </w:r>
      <w:r w:rsidR="00CD6CD9">
        <w:rPr>
          <w:rFonts w:cstheme="minorHAnsi"/>
        </w:rPr>
        <w:tab/>
      </w:r>
      <w:r w:rsidR="00CD6CD9">
        <w:rPr>
          <w:rFonts w:cstheme="minorHAnsi"/>
        </w:rPr>
        <w:tab/>
        <w:t>pannexon</w:t>
      </w:r>
    </w:p>
    <w:p w14:paraId="16BBB2EE" w14:textId="6E5CDB87" w:rsidR="00086342" w:rsidRDefault="00086342" w:rsidP="00086342">
      <w:pPr>
        <w:spacing w:line="360" w:lineRule="auto"/>
        <w:rPr>
          <w:rFonts w:cstheme="minorHAnsi"/>
        </w:rPr>
      </w:pPr>
      <w:r>
        <w:rPr>
          <w:rFonts w:cstheme="minorHAnsi"/>
        </w:rPr>
        <w:t>RIG-I</w:t>
      </w:r>
      <w:r w:rsidR="00924F40">
        <w:rPr>
          <w:rFonts w:cstheme="minorHAnsi"/>
        </w:rPr>
        <w:tab/>
      </w:r>
      <w:r w:rsidR="00924F40">
        <w:rPr>
          <w:rFonts w:cstheme="minorHAnsi"/>
        </w:rPr>
        <w:tab/>
      </w:r>
      <w:r w:rsidR="00924F40">
        <w:rPr>
          <w:rFonts w:cstheme="minorHAnsi"/>
        </w:rPr>
        <w:tab/>
      </w:r>
      <w:r w:rsidR="00924F40">
        <w:t>retinoic acid inducible gene-I</w:t>
      </w:r>
    </w:p>
    <w:p w14:paraId="12B79934" w14:textId="52D5D403" w:rsidR="00086342" w:rsidRDefault="00086342" w:rsidP="00086342">
      <w:pPr>
        <w:spacing w:line="360" w:lineRule="auto"/>
        <w:rPr>
          <w:rFonts w:cstheme="minorHAnsi"/>
        </w:rPr>
      </w:pPr>
      <w:r>
        <w:rPr>
          <w:rFonts w:cstheme="minorHAnsi"/>
        </w:rPr>
        <w:t>RLR</w:t>
      </w:r>
      <w:r w:rsidR="00924F40">
        <w:rPr>
          <w:rFonts w:cstheme="minorHAnsi"/>
        </w:rPr>
        <w:tab/>
      </w:r>
      <w:r w:rsidR="00924F40">
        <w:rPr>
          <w:rFonts w:cstheme="minorHAnsi"/>
        </w:rPr>
        <w:tab/>
      </w:r>
      <w:r w:rsidR="00924F40">
        <w:rPr>
          <w:rFonts w:cstheme="minorHAnsi"/>
        </w:rPr>
        <w:tab/>
      </w:r>
      <w:r w:rsidR="00924F40">
        <w:t>retinoic acid inducible gene-I (RIG)-like receptor</w:t>
      </w:r>
    </w:p>
    <w:p w14:paraId="39CC24DC" w14:textId="06DCDB8D" w:rsidR="00086342" w:rsidRDefault="00086342" w:rsidP="00086342">
      <w:pPr>
        <w:spacing w:line="360" w:lineRule="auto"/>
        <w:rPr>
          <w:rFonts w:cstheme="minorHAnsi"/>
        </w:rPr>
      </w:pPr>
      <w:r>
        <w:rPr>
          <w:rFonts w:cstheme="minorHAnsi"/>
        </w:rPr>
        <w:t>RNS</w:t>
      </w:r>
      <w:r w:rsidR="00CD6CD9">
        <w:rPr>
          <w:rFonts w:cstheme="minorHAnsi"/>
        </w:rPr>
        <w:tab/>
      </w:r>
      <w:r w:rsidR="00CD6CD9">
        <w:rPr>
          <w:rFonts w:cstheme="minorHAnsi"/>
        </w:rPr>
        <w:tab/>
      </w:r>
      <w:r w:rsidR="00CD6CD9">
        <w:rPr>
          <w:rFonts w:cstheme="minorHAnsi"/>
        </w:rPr>
        <w:tab/>
        <w:t>reactive nitrogen species</w:t>
      </w:r>
    </w:p>
    <w:p w14:paraId="67AEE1F0" w14:textId="597F3987" w:rsidR="00086342" w:rsidRDefault="00086342" w:rsidP="00086342">
      <w:pPr>
        <w:spacing w:line="360" w:lineRule="auto"/>
        <w:rPr>
          <w:rFonts w:cstheme="minorHAnsi"/>
        </w:rPr>
      </w:pPr>
      <w:r>
        <w:rPr>
          <w:rFonts w:cstheme="minorHAnsi"/>
        </w:rPr>
        <w:t>ROS</w:t>
      </w:r>
      <w:r w:rsidR="00CD6CD9">
        <w:rPr>
          <w:rFonts w:cstheme="minorHAnsi"/>
        </w:rPr>
        <w:tab/>
      </w:r>
      <w:r w:rsidR="00CD6CD9">
        <w:rPr>
          <w:rFonts w:cstheme="minorHAnsi"/>
        </w:rPr>
        <w:tab/>
      </w:r>
      <w:r w:rsidR="00CD6CD9">
        <w:rPr>
          <w:rFonts w:cstheme="minorHAnsi"/>
        </w:rPr>
        <w:tab/>
        <w:t>reactive oxidant species</w:t>
      </w:r>
    </w:p>
    <w:p w14:paraId="7603CFE6" w14:textId="215EA4ED" w:rsidR="00086342" w:rsidRDefault="00086342" w:rsidP="00086342">
      <w:pPr>
        <w:spacing w:line="360" w:lineRule="auto"/>
        <w:rPr>
          <w:rFonts w:cstheme="minorHAnsi"/>
        </w:rPr>
      </w:pPr>
      <w:r>
        <w:rPr>
          <w:rFonts w:cstheme="minorHAnsi"/>
        </w:rPr>
        <w:t>RTK</w:t>
      </w:r>
      <w:r w:rsidR="00CD6CD9">
        <w:rPr>
          <w:rFonts w:cstheme="minorHAnsi"/>
        </w:rPr>
        <w:tab/>
      </w:r>
      <w:r w:rsidR="00CD6CD9">
        <w:rPr>
          <w:rFonts w:cstheme="minorHAnsi"/>
        </w:rPr>
        <w:tab/>
      </w:r>
      <w:r w:rsidR="00CD6CD9">
        <w:rPr>
          <w:rFonts w:cstheme="minorHAnsi"/>
        </w:rPr>
        <w:tab/>
        <w:t>receptor tyrosine kinase</w:t>
      </w:r>
    </w:p>
    <w:p w14:paraId="7C90C052" w14:textId="5E79B0AC" w:rsidR="00086342" w:rsidRDefault="00086342" w:rsidP="00086342">
      <w:pPr>
        <w:spacing w:line="360" w:lineRule="auto"/>
        <w:rPr>
          <w:rFonts w:cstheme="minorHAnsi"/>
        </w:rPr>
      </w:pPr>
      <w:r>
        <w:rPr>
          <w:rFonts w:cstheme="minorHAnsi"/>
        </w:rPr>
        <w:t>SCF</w:t>
      </w:r>
      <w:r w:rsidR="00CD6CD9">
        <w:rPr>
          <w:rFonts w:cstheme="minorHAnsi"/>
        </w:rPr>
        <w:tab/>
      </w:r>
      <w:r w:rsidR="00CD6CD9">
        <w:rPr>
          <w:rFonts w:cstheme="minorHAnsi"/>
        </w:rPr>
        <w:tab/>
      </w:r>
      <w:r w:rsidR="00CD6CD9">
        <w:rPr>
          <w:rFonts w:cstheme="minorHAnsi"/>
        </w:rPr>
        <w:tab/>
        <w:t>stem cell factor</w:t>
      </w:r>
    </w:p>
    <w:p w14:paraId="0C2C8A4F" w14:textId="263C7F02" w:rsidR="00086342" w:rsidRDefault="00086342" w:rsidP="00086342">
      <w:pPr>
        <w:spacing w:line="360" w:lineRule="auto"/>
        <w:rPr>
          <w:rFonts w:cstheme="minorHAnsi"/>
        </w:rPr>
      </w:pPr>
      <w:r>
        <w:rPr>
          <w:rFonts w:cstheme="minorHAnsi"/>
        </w:rPr>
        <w:t>STAT</w:t>
      </w:r>
      <w:r w:rsidR="00344304">
        <w:rPr>
          <w:rFonts w:cstheme="minorHAnsi"/>
        </w:rPr>
        <w:tab/>
      </w:r>
      <w:r w:rsidR="00344304">
        <w:rPr>
          <w:rFonts w:cstheme="minorHAnsi"/>
        </w:rPr>
        <w:tab/>
      </w:r>
      <w:r w:rsidR="00344304">
        <w:rPr>
          <w:rFonts w:cstheme="minorHAnsi"/>
        </w:rPr>
        <w:tab/>
      </w:r>
      <w:r w:rsidR="00344304">
        <w:t>signal transducer and activation of transcription</w:t>
      </w:r>
    </w:p>
    <w:p w14:paraId="23454A14" w14:textId="128920A8" w:rsidR="00086342" w:rsidRDefault="00086342" w:rsidP="00086342">
      <w:pPr>
        <w:spacing w:line="360" w:lineRule="auto"/>
        <w:rPr>
          <w:rFonts w:cstheme="minorHAnsi"/>
        </w:rPr>
      </w:pPr>
      <w:r>
        <w:rPr>
          <w:rFonts w:cstheme="minorHAnsi"/>
        </w:rPr>
        <w:t>TAMP</w:t>
      </w:r>
      <w:r w:rsidR="004F0685">
        <w:rPr>
          <w:rFonts w:cstheme="minorHAnsi"/>
        </w:rPr>
        <w:tab/>
      </w:r>
      <w:r w:rsidR="004F0685">
        <w:rPr>
          <w:rFonts w:cstheme="minorHAnsi"/>
        </w:rPr>
        <w:tab/>
      </w:r>
      <w:r w:rsidR="004F0685">
        <w:rPr>
          <w:rFonts w:cstheme="minorHAnsi"/>
        </w:rPr>
        <w:tab/>
        <w:t>TJ-associated MARVEL domain protein</w:t>
      </w:r>
    </w:p>
    <w:p w14:paraId="698EC94D" w14:textId="77777777" w:rsidR="00086342" w:rsidRDefault="00086342" w:rsidP="00086342">
      <w:pPr>
        <w:spacing w:line="360" w:lineRule="auto"/>
        <w:rPr>
          <w:rFonts w:cstheme="minorHAnsi"/>
        </w:rPr>
      </w:pPr>
      <w:r w:rsidRPr="00034C47">
        <w:rPr>
          <w:rFonts w:cstheme="minorHAnsi"/>
        </w:rPr>
        <w:t>TER</w:t>
      </w:r>
      <w:r w:rsidRPr="00034C47">
        <w:rPr>
          <w:rFonts w:cstheme="minorHAnsi"/>
        </w:rPr>
        <w:tab/>
      </w:r>
      <w:r w:rsidRPr="00034C47">
        <w:rPr>
          <w:rFonts w:cstheme="minorHAnsi"/>
        </w:rPr>
        <w:tab/>
      </w:r>
      <w:r>
        <w:rPr>
          <w:rFonts w:cstheme="minorHAnsi"/>
        </w:rPr>
        <w:tab/>
        <w:t>t</w:t>
      </w:r>
      <w:r w:rsidRPr="00034C47">
        <w:rPr>
          <w:rFonts w:cstheme="minorHAnsi"/>
        </w:rPr>
        <w:t>ransepithelial electrical resistance</w:t>
      </w:r>
    </w:p>
    <w:p w14:paraId="386FC512" w14:textId="6E41561A" w:rsidR="00086342" w:rsidRDefault="00086342" w:rsidP="00086342">
      <w:pPr>
        <w:spacing w:line="360" w:lineRule="auto"/>
        <w:rPr>
          <w:rFonts w:cstheme="minorHAnsi"/>
        </w:rPr>
      </w:pPr>
      <w:r>
        <w:rPr>
          <w:rFonts w:cstheme="minorHAnsi"/>
        </w:rPr>
        <w:t>T</w:t>
      </w:r>
      <w:r w:rsidR="00E50104">
        <w:rPr>
          <w:rFonts w:cstheme="minorHAnsi"/>
          <w:smallCaps/>
        </w:rPr>
        <w:t>h</w:t>
      </w:r>
      <w:r>
        <w:rPr>
          <w:rFonts w:cstheme="minorHAnsi"/>
        </w:rPr>
        <w:t>2</w:t>
      </w:r>
      <w:r w:rsidR="003E51B1">
        <w:rPr>
          <w:rFonts w:cstheme="minorHAnsi"/>
        </w:rPr>
        <w:tab/>
      </w:r>
      <w:r w:rsidR="003E51B1">
        <w:rPr>
          <w:rFonts w:cstheme="minorHAnsi"/>
        </w:rPr>
        <w:tab/>
      </w:r>
      <w:r w:rsidR="003E51B1">
        <w:rPr>
          <w:rFonts w:cstheme="minorHAnsi"/>
        </w:rPr>
        <w:tab/>
        <w:t>type 2 T-helper cell</w:t>
      </w:r>
    </w:p>
    <w:p w14:paraId="5D33054B" w14:textId="1FCD4BC0" w:rsidR="00302929" w:rsidRDefault="00302929" w:rsidP="00086342">
      <w:pPr>
        <w:spacing w:line="360" w:lineRule="auto"/>
        <w:rPr>
          <w:rFonts w:cstheme="minorHAnsi"/>
        </w:rPr>
      </w:pPr>
      <w:r>
        <w:rPr>
          <w:rFonts w:cstheme="minorHAnsi"/>
        </w:rPr>
        <w:t>TIRAP</w:t>
      </w:r>
      <w:r>
        <w:rPr>
          <w:rFonts w:cstheme="minorHAnsi"/>
        </w:rPr>
        <w:tab/>
      </w:r>
      <w:r>
        <w:rPr>
          <w:rFonts w:cstheme="minorHAnsi"/>
        </w:rPr>
        <w:tab/>
      </w:r>
      <w:r>
        <w:rPr>
          <w:rFonts w:cstheme="minorHAnsi"/>
        </w:rPr>
        <w:tab/>
      </w:r>
      <w:r w:rsidR="00444715">
        <w:t>Toll-interleukin 1 receptor domain-containing adapter protein</w:t>
      </w:r>
    </w:p>
    <w:p w14:paraId="552C3A5F" w14:textId="095EF247" w:rsidR="00086342" w:rsidRDefault="00086342" w:rsidP="00086342">
      <w:pPr>
        <w:spacing w:line="360" w:lineRule="auto"/>
        <w:rPr>
          <w:rFonts w:cstheme="minorHAnsi"/>
        </w:rPr>
      </w:pPr>
      <w:r w:rsidRPr="00034C47">
        <w:rPr>
          <w:rFonts w:cstheme="minorHAnsi"/>
        </w:rPr>
        <w:t>TJ</w:t>
      </w:r>
      <w:r w:rsidRPr="00034C47">
        <w:rPr>
          <w:rFonts w:cstheme="minorHAnsi"/>
        </w:rPr>
        <w:tab/>
      </w:r>
      <w:r w:rsidRPr="00034C47">
        <w:rPr>
          <w:rFonts w:cstheme="minorHAnsi"/>
        </w:rPr>
        <w:tab/>
      </w:r>
      <w:r>
        <w:rPr>
          <w:rFonts w:cstheme="minorHAnsi"/>
        </w:rPr>
        <w:tab/>
        <w:t>t</w:t>
      </w:r>
      <w:r w:rsidRPr="00034C47">
        <w:rPr>
          <w:rFonts w:cstheme="minorHAnsi"/>
        </w:rPr>
        <w:t>ight junction</w:t>
      </w:r>
    </w:p>
    <w:p w14:paraId="2CFE474C" w14:textId="5BBAC827" w:rsidR="00086342" w:rsidRDefault="00086342" w:rsidP="00086342">
      <w:pPr>
        <w:spacing w:line="360" w:lineRule="auto"/>
        <w:rPr>
          <w:rFonts w:cstheme="minorHAnsi"/>
        </w:rPr>
      </w:pPr>
      <w:r>
        <w:rPr>
          <w:rFonts w:cstheme="minorHAnsi"/>
        </w:rPr>
        <w:t>TLR</w:t>
      </w:r>
      <w:r w:rsidR="00CD6CD9">
        <w:rPr>
          <w:rFonts w:cstheme="minorHAnsi"/>
        </w:rPr>
        <w:tab/>
      </w:r>
      <w:r w:rsidR="00CD6CD9">
        <w:rPr>
          <w:rFonts w:cstheme="minorHAnsi"/>
        </w:rPr>
        <w:tab/>
      </w:r>
      <w:r w:rsidR="00CD6CD9">
        <w:rPr>
          <w:rFonts w:cstheme="minorHAnsi"/>
        </w:rPr>
        <w:tab/>
        <w:t>toll-like receptor</w:t>
      </w:r>
    </w:p>
    <w:p w14:paraId="0505AE2B" w14:textId="45248BF5" w:rsidR="00086342" w:rsidRDefault="00086342" w:rsidP="00086342">
      <w:pPr>
        <w:spacing w:line="360" w:lineRule="auto"/>
        <w:rPr>
          <w:rFonts w:cstheme="minorHAnsi"/>
        </w:rPr>
      </w:pPr>
      <w:r>
        <w:rPr>
          <w:rFonts w:cstheme="minorHAnsi"/>
        </w:rPr>
        <w:t>TNF</w:t>
      </w:r>
      <w:r w:rsidR="009C782A">
        <w:rPr>
          <w:rFonts w:cstheme="minorHAnsi"/>
        </w:rPr>
        <w:t>α</w:t>
      </w:r>
      <w:r w:rsidR="00302929">
        <w:rPr>
          <w:rFonts w:cstheme="minorHAnsi"/>
        </w:rPr>
        <w:tab/>
      </w:r>
      <w:r w:rsidR="00302929">
        <w:rPr>
          <w:rFonts w:cstheme="minorHAnsi"/>
        </w:rPr>
        <w:tab/>
      </w:r>
      <w:r w:rsidR="00302929">
        <w:rPr>
          <w:rFonts w:cstheme="minorHAnsi"/>
        </w:rPr>
        <w:tab/>
        <w:t>tumour necrosis factor α</w:t>
      </w:r>
    </w:p>
    <w:p w14:paraId="2CF1C5FB" w14:textId="47550EA5" w:rsidR="00302929" w:rsidRDefault="00302929" w:rsidP="00086342">
      <w:pPr>
        <w:spacing w:line="360" w:lineRule="auto"/>
      </w:pPr>
      <w:r>
        <w:rPr>
          <w:rFonts w:cstheme="minorHAnsi"/>
        </w:rPr>
        <w:t>TRAM</w:t>
      </w:r>
      <w:r>
        <w:rPr>
          <w:rFonts w:cstheme="minorHAnsi"/>
        </w:rPr>
        <w:tab/>
      </w:r>
      <w:r>
        <w:rPr>
          <w:rFonts w:cstheme="minorHAnsi"/>
        </w:rPr>
        <w:tab/>
      </w:r>
      <w:r>
        <w:rPr>
          <w:rFonts w:cstheme="minorHAnsi"/>
        </w:rPr>
        <w:tab/>
      </w:r>
      <w:r w:rsidRPr="00302929">
        <w:t>TRIF-related adapter molecule</w:t>
      </w:r>
    </w:p>
    <w:p w14:paraId="4FE83798" w14:textId="11F52749" w:rsidR="00302929" w:rsidRPr="00302929" w:rsidRDefault="00302929" w:rsidP="00086342">
      <w:pPr>
        <w:spacing w:line="360" w:lineRule="auto"/>
        <w:rPr>
          <w:rFonts w:cstheme="minorHAnsi"/>
        </w:rPr>
      </w:pPr>
      <w:r>
        <w:t>TRIF</w:t>
      </w:r>
      <w:r>
        <w:tab/>
      </w:r>
      <w:r>
        <w:tab/>
      </w:r>
      <w:r>
        <w:tab/>
      </w:r>
      <w:r w:rsidR="00867435">
        <w:t>T</w:t>
      </w:r>
      <w:r w:rsidR="00444715">
        <w:t>oll-interleukin 1 receptor</w:t>
      </w:r>
      <w:r w:rsidRPr="00302929">
        <w:t xml:space="preserve"> domain</w:t>
      </w:r>
      <w:r w:rsidR="00444715">
        <w:t>-</w:t>
      </w:r>
      <w:r w:rsidRPr="00302929">
        <w:t>containing adapter</w:t>
      </w:r>
      <w:r w:rsidR="00444715">
        <w:t>-inducing interferon-β</w:t>
      </w:r>
    </w:p>
    <w:p w14:paraId="1EED232C" w14:textId="6528F3AF" w:rsidR="00086342" w:rsidRDefault="00086342" w:rsidP="00086342">
      <w:pPr>
        <w:spacing w:line="360" w:lineRule="auto"/>
        <w:rPr>
          <w:rFonts w:cstheme="minorHAnsi"/>
        </w:rPr>
      </w:pPr>
      <w:r>
        <w:rPr>
          <w:rFonts w:cstheme="minorHAnsi"/>
        </w:rPr>
        <w:t>Treg</w:t>
      </w:r>
      <w:r w:rsidR="003E51B1">
        <w:rPr>
          <w:rFonts w:cstheme="minorHAnsi"/>
        </w:rPr>
        <w:tab/>
      </w:r>
      <w:r w:rsidR="003E51B1">
        <w:rPr>
          <w:rFonts w:cstheme="minorHAnsi"/>
        </w:rPr>
        <w:tab/>
      </w:r>
      <w:r w:rsidR="003E51B1">
        <w:rPr>
          <w:rFonts w:cstheme="minorHAnsi"/>
        </w:rPr>
        <w:tab/>
        <w:t>regulatory T cell</w:t>
      </w:r>
    </w:p>
    <w:p w14:paraId="45F76822" w14:textId="29787861" w:rsidR="00086342" w:rsidRPr="00034C47" w:rsidRDefault="00086342" w:rsidP="00086342">
      <w:pPr>
        <w:spacing w:line="360" w:lineRule="auto"/>
        <w:rPr>
          <w:rFonts w:cstheme="minorHAnsi"/>
        </w:rPr>
      </w:pPr>
      <w:r>
        <w:rPr>
          <w:rFonts w:cstheme="minorHAnsi"/>
        </w:rPr>
        <w:t>TSLP</w:t>
      </w:r>
      <w:r w:rsidR="00867435">
        <w:rPr>
          <w:rFonts w:cstheme="minorHAnsi"/>
        </w:rPr>
        <w:tab/>
      </w:r>
      <w:r w:rsidR="00867435">
        <w:rPr>
          <w:rFonts w:cstheme="minorHAnsi"/>
        </w:rPr>
        <w:tab/>
      </w:r>
      <w:r w:rsidR="00867435">
        <w:rPr>
          <w:rFonts w:cstheme="minorHAnsi"/>
        </w:rPr>
        <w:tab/>
        <w:t>thymic stromal lymphopoietin</w:t>
      </w:r>
    </w:p>
    <w:p w14:paraId="7F4AA657" w14:textId="212E5C26" w:rsidR="00055F5D" w:rsidRDefault="00055F5D" w:rsidP="00423D8C">
      <w:pPr>
        <w:spacing w:line="480" w:lineRule="auto"/>
      </w:pPr>
      <w:r>
        <w:rPr>
          <w:b/>
        </w:rPr>
        <w:lastRenderedPageBreak/>
        <w:t>Abstract</w:t>
      </w:r>
      <w:r>
        <w:t xml:space="preserve">  </w:t>
      </w:r>
    </w:p>
    <w:p w14:paraId="2CAB2EC1" w14:textId="607224E9" w:rsidR="006B7351" w:rsidRPr="002B4485" w:rsidRDefault="00F468CE" w:rsidP="00423D8C">
      <w:pPr>
        <w:spacing w:line="480" w:lineRule="auto"/>
      </w:pPr>
      <w:r>
        <w:t>S</w:t>
      </w:r>
      <w:r w:rsidR="002B4485" w:rsidRPr="002B4485">
        <w:t>erodominant group 1 allergens of house dust mites</w:t>
      </w:r>
      <w:r w:rsidR="00862D4E">
        <w:t xml:space="preserve"> (HDM)</w:t>
      </w:r>
      <w:r w:rsidR="002B4485" w:rsidRPr="002B4485">
        <w:t xml:space="preserve"> </w:t>
      </w:r>
      <w:r w:rsidR="002B4485">
        <w:t>are cysteine protease digestive enzymes</w:t>
      </w:r>
      <w:r w:rsidR="00790819">
        <w:t xml:space="preserve">. </w:t>
      </w:r>
      <w:r w:rsidR="000565D1">
        <w:t xml:space="preserve"> </w:t>
      </w:r>
      <w:r w:rsidR="00790819">
        <w:t>By increasing the detection of any allergen by dendritic antigen presenting cells, upregulating inflammatory signalling molecules, and activating cells crucial to the transition from innate to acquired immune responses,</w:t>
      </w:r>
      <w:r w:rsidR="000565D1">
        <w:t xml:space="preserve"> t</w:t>
      </w:r>
      <w:r w:rsidR="00717722">
        <w:t>he proteolytic activity</w:t>
      </w:r>
      <w:r w:rsidR="00862D4E">
        <w:t xml:space="preserve"> of these HDM allergens</w:t>
      </w:r>
      <w:r w:rsidR="00717722">
        <w:t xml:space="preserve"> </w:t>
      </w:r>
      <w:r w:rsidR="000565D1">
        <w:t>also underlies</w:t>
      </w:r>
      <w:r w:rsidR="00717722">
        <w:t xml:space="preserve"> their behaviour as inhalant allergens</w:t>
      </w:r>
      <w:r w:rsidR="00790819">
        <w:t xml:space="preserve">.  </w:t>
      </w:r>
      <w:r w:rsidR="00862D4E">
        <w:t xml:space="preserve">The significance of this property is underlined by the </w:t>
      </w:r>
      <w:r w:rsidR="001E0234">
        <w:t>attenuat</w:t>
      </w:r>
      <w:r w:rsidR="00292981">
        <w:t>ion of</w:t>
      </w:r>
      <w:r w:rsidR="001E0234">
        <w:t xml:space="preserve"> allergic </w:t>
      </w:r>
      <w:r w:rsidR="00862D4E">
        <w:t>responses to HDM</w:t>
      </w:r>
      <w:r w:rsidR="00292981" w:rsidRPr="00292981">
        <w:t xml:space="preserve"> </w:t>
      </w:r>
      <w:r w:rsidR="00292981">
        <w:t>by novel inhibitors</w:t>
      </w:r>
      <w:r>
        <w:t xml:space="preserve"> </w:t>
      </w:r>
      <w:r w:rsidR="007336B9">
        <w:t>in experimental models</w:t>
      </w:r>
      <w:r>
        <w:t xml:space="preserve">.  </w:t>
      </w:r>
      <w:r w:rsidR="00862D4E">
        <w:t>T</w:t>
      </w:r>
      <w:r>
        <w:t xml:space="preserve">he </w:t>
      </w:r>
      <w:r w:rsidR="00862D4E">
        <w:t xml:space="preserve">group 1 HDM </w:t>
      </w:r>
      <w:r>
        <w:t xml:space="preserve">allergens </w:t>
      </w:r>
      <w:r w:rsidR="00790819">
        <w:t>act as</w:t>
      </w:r>
      <w:r>
        <w:t xml:space="preserve"> prothrombinases</w:t>
      </w:r>
      <w:r w:rsidR="00790819">
        <w:t>, enabling</w:t>
      </w:r>
      <w:r>
        <w:t xml:space="preserve"> them to operate </w:t>
      </w:r>
      <w:r w:rsidR="00790819">
        <w:t>the</w:t>
      </w:r>
      <w:r>
        <w:t xml:space="preserve"> canonical </w:t>
      </w:r>
      <w:r w:rsidR="00790819">
        <w:t>stimulation</w:t>
      </w:r>
      <w:r>
        <w:t xml:space="preserve"> of prote</w:t>
      </w:r>
      <w:r w:rsidR="00790819">
        <w:t xml:space="preserve">ase activated receptors 1 and 4.  This </w:t>
      </w:r>
      <w:r>
        <w:t>lead</w:t>
      </w:r>
      <w:r w:rsidR="00790819">
        <w:t>s</w:t>
      </w:r>
      <w:r>
        <w:t xml:space="preserve"> to the </w:t>
      </w:r>
      <w:r w:rsidR="00444D14">
        <w:t>liga</w:t>
      </w:r>
      <w:r>
        <w:t xml:space="preserve">tion of Toll-like receptor 4, </w:t>
      </w:r>
      <w:r w:rsidR="00862D4E">
        <w:t xml:space="preserve">which is </w:t>
      </w:r>
      <w:r w:rsidR="00EE3442">
        <w:t>an</w:t>
      </w:r>
      <w:r>
        <w:t xml:space="preserve"> indispensable</w:t>
      </w:r>
      <w:r w:rsidR="00EE3442">
        <w:t xml:space="preserve"> component</w:t>
      </w:r>
      <w:r>
        <w:t xml:space="preserve"> </w:t>
      </w:r>
      <w:r w:rsidR="00790819">
        <w:t>in</w:t>
      </w:r>
      <w:r>
        <w:t xml:space="preserve"> </w:t>
      </w:r>
      <w:r w:rsidR="00862D4E">
        <w:t xml:space="preserve">HDM </w:t>
      </w:r>
      <w:r>
        <w:t>allergy development, and reactive oxidant</w:t>
      </w:r>
      <w:r w:rsidR="00862D4E">
        <w:t>-regulated</w:t>
      </w:r>
      <w:r>
        <w:t xml:space="preserve"> gene expression. </w:t>
      </w:r>
      <w:r w:rsidR="000565D1">
        <w:t xml:space="preserve"> Intermediate steps involve epidermal growth factor receptor</w:t>
      </w:r>
      <w:r w:rsidR="00B71BFD">
        <w:t xml:space="preserve"> ligation</w:t>
      </w:r>
      <w:r w:rsidR="000565D1">
        <w:t xml:space="preserve">, activation of a disintegrin and metalloproteases and the opening of pannexons.  </w:t>
      </w:r>
      <w:r w:rsidR="00292981">
        <w:t>E</w:t>
      </w:r>
      <w:r w:rsidR="000565D1">
        <w:t xml:space="preserve">lements of this </w:t>
      </w:r>
      <w:r w:rsidR="005629F0">
        <w:t>transduction pathway</w:t>
      </w:r>
      <w:r w:rsidR="000565D1">
        <w:t xml:space="preserve"> are shared with </w:t>
      </w:r>
      <w:r w:rsidR="002F4257">
        <w:t>down</w:t>
      </w:r>
      <w:r w:rsidR="00012088">
        <w:t>stream</w:t>
      </w:r>
      <w:r w:rsidR="000565D1">
        <w:t xml:space="preserve"> </w:t>
      </w:r>
      <w:r w:rsidR="005629F0">
        <w:t>signalling from</w:t>
      </w:r>
      <w:r w:rsidR="00790819">
        <w:t xml:space="preserve"> biosensors </w:t>
      </w:r>
      <w:r w:rsidR="00FF230F">
        <w:t>which bind</w:t>
      </w:r>
      <w:r w:rsidR="00790819">
        <w:t xml:space="preserve"> viral RNA</w:t>
      </w:r>
      <w:r w:rsidR="00760AE4">
        <w:t>,</w:t>
      </w:r>
      <w:r w:rsidR="00790819">
        <w:t xml:space="preserve"> suggesting a mechanistic linkage</w:t>
      </w:r>
      <w:r w:rsidR="00760AE4">
        <w:t xml:space="preserve"> between allergens and respiratory viruses in</w:t>
      </w:r>
      <w:r w:rsidR="00790819">
        <w:t xml:space="preserve"> disease exacerbations.</w:t>
      </w:r>
      <w:r w:rsidR="000565D1">
        <w:t xml:space="preserve"> </w:t>
      </w:r>
      <w:r w:rsidR="00790819">
        <w:t xml:space="preserve">  This review describes recent progress in the c</w:t>
      </w:r>
      <w:r w:rsidR="000E522F">
        <w:t xml:space="preserve">haracterisation of </w:t>
      </w:r>
      <w:r w:rsidR="00E93CDC">
        <w:t>an</w:t>
      </w:r>
      <w:r w:rsidR="000E522F">
        <w:t xml:space="preserve"> arterial route </w:t>
      </w:r>
      <w:r w:rsidR="00044592">
        <w:t>which links</w:t>
      </w:r>
      <w:r w:rsidR="000E522F">
        <w:t xml:space="preserve"> innate responses to inhaled allergens to events underpinning the progression of allergy</w:t>
      </w:r>
      <w:r w:rsidR="00862D4E">
        <w:t xml:space="preserve"> to unrelated allergens</w:t>
      </w:r>
      <w:r w:rsidR="000E522F">
        <w:t>.</w:t>
      </w:r>
    </w:p>
    <w:p w14:paraId="467FC3F9" w14:textId="77777777" w:rsidR="00DA4BA7" w:rsidRDefault="00DA4BA7">
      <w:pPr>
        <w:rPr>
          <w:color w:val="C00000"/>
        </w:rPr>
      </w:pPr>
    </w:p>
    <w:p w14:paraId="737FAF88" w14:textId="77777777" w:rsidR="002B4485" w:rsidRDefault="002B4485">
      <w:pPr>
        <w:rPr>
          <w:color w:val="C00000"/>
        </w:rPr>
      </w:pPr>
    </w:p>
    <w:p w14:paraId="31AA0202" w14:textId="77777777" w:rsidR="002B4485" w:rsidRDefault="002B4485">
      <w:pPr>
        <w:rPr>
          <w:color w:val="C00000"/>
        </w:rPr>
      </w:pPr>
    </w:p>
    <w:p w14:paraId="617E9C98" w14:textId="77777777" w:rsidR="002B4485" w:rsidRDefault="002B4485">
      <w:pPr>
        <w:rPr>
          <w:color w:val="C00000"/>
        </w:rPr>
      </w:pPr>
    </w:p>
    <w:p w14:paraId="5A713FFD" w14:textId="77777777" w:rsidR="002B4485" w:rsidRDefault="002B4485">
      <w:pPr>
        <w:rPr>
          <w:color w:val="C00000"/>
        </w:rPr>
      </w:pPr>
    </w:p>
    <w:p w14:paraId="4D7BA3EA" w14:textId="77777777" w:rsidR="0000388F" w:rsidRDefault="0000388F">
      <w:pPr>
        <w:rPr>
          <w:color w:val="C00000"/>
        </w:rPr>
      </w:pPr>
    </w:p>
    <w:p w14:paraId="38DDB3F0" w14:textId="77777777" w:rsidR="00860602" w:rsidRDefault="00860602">
      <w:pPr>
        <w:rPr>
          <w:color w:val="C00000"/>
        </w:rPr>
      </w:pPr>
    </w:p>
    <w:p w14:paraId="517A87FF" w14:textId="216E853D" w:rsidR="00E91DFC" w:rsidRDefault="00E91DFC">
      <w:r>
        <w:br w:type="page"/>
      </w:r>
    </w:p>
    <w:p w14:paraId="3AE4BD91" w14:textId="77777777" w:rsidR="00055F5D" w:rsidRDefault="00055F5D" w:rsidP="00055F5D">
      <w:r>
        <w:rPr>
          <w:b/>
        </w:rPr>
        <w:lastRenderedPageBreak/>
        <w:t>Introduction</w:t>
      </w:r>
    </w:p>
    <w:p w14:paraId="7449424F" w14:textId="77777777" w:rsidR="00055F5D" w:rsidRDefault="00055F5D" w:rsidP="00055F5D"/>
    <w:p w14:paraId="6B0A9A20" w14:textId="11B74E1F" w:rsidR="00794CC8" w:rsidRDefault="005F3AA3" w:rsidP="00055F5D">
      <w:pPr>
        <w:spacing w:line="480" w:lineRule="auto"/>
      </w:pPr>
      <w:r>
        <w:t>U</w:t>
      </w:r>
      <w:r w:rsidR="00366060">
        <w:t xml:space="preserve">nderstanding </w:t>
      </w:r>
      <w:r w:rsidR="00866A2E">
        <w:t xml:space="preserve">the nature of </w:t>
      </w:r>
      <w:r w:rsidR="00366060">
        <w:t>allergen</w:t>
      </w:r>
      <w:r w:rsidR="008E30A5">
        <w:t xml:space="preserve">s is an obvious </w:t>
      </w:r>
      <w:r w:rsidR="00FF3A2B">
        <w:t xml:space="preserve">facet of the discipline of allergy, yet detailed work </w:t>
      </w:r>
      <w:r w:rsidR="00482DBB">
        <w:t xml:space="preserve">on </w:t>
      </w:r>
      <w:r w:rsidR="00E91DFC">
        <w:t>the enigma of allergenicity</w:t>
      </w:r>
      <w:r w:rsidR="00482DBB">
        <w:t xml:space="preserve"> was </w:t>
      </w:r>
      <w:r w:rsidR="00A43A6D">
        <w:t>relative</w:t>
      </w:r>
      <w:r w:rsidR="002E7281">
        <w:t>ly</w:t>
      </w:r>
      <w:r w:rsidR="00A43A6D">
        <w:t xml:space="preserve"> </w:t>
      </w:r>
      <w:r w:rsidR="00482DBB">
        <w:t>neglect</w:t>
      </w:r>
      <w:r w:rsidR="002E7281">
        <w:t>ed</w:t>
      </w:r>
      <w:r w:rsidR="00482DBB">
        <w:t xml:space="preserve"> </w:t>
      </w:r>
      <w:r w:rsidR="00097042">
        <w:t xml:space="preserve">until the last thirty years.  </w:t>
      </w:r>
      <w:r w:rsidR="00A43A6D">
        <w:t>Historically, o</w:t>
      </w:r>
      <w:r w:rsidR="0091416A">
        <w:t>ne</w:t>
      </w:r>
      <w:r w:rsidR="0072698A">
        <w:t xml:space="preserve"> important</w:t>
      </w:r>
      <w:r w:rsidR="0091416A">
        <w:t xml:space="preserve"> reason </w:t>
      </w:r>
      <w:r w:rsidR="007132AA">
        <w:t xml:space="preserve">for </w:t>
      </w:r>
      <w:r w:rsidR="00BD5415">
        <w:t>little</w:t>
      </w:r>
      <w:r w:rsidR="00694247">
        <w:t xml:space="preserve"> engagement with the problem</w:t>
      </w:r>
      <w:r w:rsidR="00A43A6D">
        <w:t xml:space="preserve"> </w:t>
      </w:r>
      <w:r w:rsidR="009C7E39">
        <w:t>was</w:t>
      </w:r>
      <w:r w:rsidR="0091416A">
        <w:t xml:space="preserve"> </w:t>
      </w:r>
      <w:r w:rsidR="00E91DFC">
        <w:t xml:space="preserve">the perceived </w:t>
      </w:r>
      <w:r w:rsidR="0091416A">
        <w:t>technical difficult</w:t>
      </w:r>
      <w:r w:rsidR="00E91DFC">
        <w:t>y</w:t>
      </w:r>
      <w:r w:rsidR="00472B10">
        <w:t xml:space="preserve"> </w:t>
      </w:r>
      <w:r w:rsidR="00866A2E">
        <w:t>posed by</w:t>
      </w:r>
      <w:r w:rsidR="00472B10">
        <w:t xml:space="preserve"> the challenge</w:t>
      </w:r>
      <w:r w:rsidR="0091416A">
        <w:t xml:space="preserve">, and there can be no doubt that </w:t>
      </w:r>
      <w:r w:rsidR="007577D4">
        <w:t>advances in</w:t>
      </w:r>
      <w:r w:rsidR="0091416A">
        <w:t xml:space="preserve"> molecular biology</w:t>
      </w:r>
      <w:r w:rsidR="00020753">
        <w:t xml:space="preserve"> and the</w:t>
      </w:r>
      <w:r w:rsidR="00E84164">
        <w:t xml:space="preserve"> advent of the</w:t>
      </w:r>
      <w:r w:rsidR="00020753">
        <w:t xml:space="preserve"> ‘omics’ revolutions have </w:t>
      </w:r>
      <w:r w:rsidR="00E91DFC">
        <w:t xml:space="preserve">provided </w:t>
      </w:r>
      <w:r w:rsidR="00A5688D">
        <w:t xml:space="preserve">previously unavailable </w:t>
      </w:r>
      <w:r w:rsidR="00E91DFC">
        <w:t>capabilities which have</w:t>
      </w:r>
      <w:r w:rsidR="008A6ECD">
        <w:t xml:space="preserve"> </w:t>
      </w:r>
      <w:r w:rsidR="00F5340E">
        <w:t>transformed</w:t>
      </w:r>
      <w:r w:rsidR="00020753">
        <w:t xml:space="preserve"> </w:t>
      </w:r>
      <w:r w:rsidR="00472B10">
        <w:t>the</w:t>
      </w:r>
      <w:r w:rsidR="00E91DFC">
        <w:t xml:space="preserve"> </w:t>
      </w:r>
      <w:r w:rsidR="0029728A">
        <w:t>understand</w:t>
      </w:r>
      <w:r w:rsidR="00E91DFC">
        <w:t>ing</w:t>
      </w:r>
      <w:r w:rsidR="0029728A">
        <w:t xml:space="preserve"> </w:t>
      </w:r>
      <w:r w:rsidR="00E91DFC">
        <w:t>of allergenicity</w:t>
      </w:r>
      <w:r w:rsidR="0029728A">
        <w:t xml:space="preserve">.  </w:t>
      </w:r>
      <w:r w:rsidR="004B6E8E">
        <w:t xml:space="preserve">Paralleling these </w:t>
      </w:r>
      <w:r w:rsidR="00F5340E">
        <w:t>developments</w:t>
      </w:r>
      <w:r w:rsidR="00BD5415">
        <w:t>,</w:t>
      </w:r>
      <w:r w:rsidR="004B6E8E">
        <w:t xml:space="preserve"> there has been a</w:t>
      </w:r>
      <w:r w:rsidR="00472B10">
        <w:t xml:space="preserve"> general</w:t>
      </w:r>
      <w:r w:rsidR="004B6E8E">
        <w:t xml:space="preserve"> renaissance in the fi</w:t>
      </w:r>
      <w:r w:rsidR="00DA553B">
        <w:t>el</w:t>
      </w:r>
      <w:r w:rsidR="004B6E8E">
        <w:t>d of innate immunity</w:t>
      </w:r>
      <w:r w:rsidR="00416C0E">
        <w:t xml:space="preserve"> with a string of important discoveries </w:t>
      </w:r>
      <w:r w:rsidR="00F53EB5">
        <w:t>revealing</w:t>
      </w:r>
      <w:r w:rsidR="00E86B4A">
        <w:t xml:space="preserve"> </w:t>
      </w:r>
      <w:r w:rsidR="004A0C4B">
        <w:t xml:space="preserve">fundamental mechanisms </w:t>
      </w:r>
      <w:r w:rsidR="00897652">
        <w:t>which underlie the seamless escalation of</w:t>
      </w:r>
      <w:r w:rsidR="004A0C4B">
        <w:t xml:space="preserve"> </w:t>
      </w:r>
      <w:r w:rsidR="0086308F">
        <w:t>low-level immunity into acquired responses with an allergic bias.</w:t>
      </w:r>
      <w:r w:rsidR="00366060">
        <w:t xml:space="preserve"> </w:t>
      </w:r>
    </w:p>
    <w:p w14:paraId="5F86A5C0" w14:textId="77777777" w:rsidR="00E812F8" w:rsidRDefault="00E812F8" w:rsidP="00055F5D">
      <w:pPr>
        <w:spacing w:line="480" w:lineRule="auto"/>
      </w:pPr>
    </w:p>
    <w:p w14:paraId="7D8B4F2B" w14:textId="1662294E" w:rsidR="007D6C0D" w:rsidRDefault="00E91DFC" w:rsidP="00055F5D">
      <w:pPr>
        <w:spacing w:line="480" w:lineRule="auto"/>
      </w:pPr>
      <w:r>
        <w:t xml:space="preserve">The initially slow pace of allergen characterisation </w:t>
      </w:r>
      <w:r w:rsidR="00B87821">
        <w:t>is</w:t>
      </w:r>
      <w:r w:rsidR="00A43A6D">
        <w:t xml:space="preserve"> reflected by the fact that</w:t>
      </w:r>
      <w:r w:rsidR="00897652">
        <w:t xml:space="preserve"> until 1984 there was </w:t>
      </w:r>
      <w:r w:rsidR="003548FC">
        <w:t>no</w:t>
      </w:r>
      <w:r w:rsidR="000F7FA4" w:rsidRPr="000F7FA4">
        <w:t xml:space="preserve"> </w:t>
      </w:r>
      <w:r w:rsidR="000F7FA4">
        <w:t xml:space="preserve">overarching </w:t>
      </w:r>
      <w:r w:rsidR="003548FC">
        <w:t>approach to</w:t>
      </w:r>
      <w:r w:rsidR="000F7FA4">
        <w:t xml:space="preserve"> the</w:t>
      </w:r>
      <w:r w:rsidR="002E7281">
        <w:t>ir</w:t>
      </w:r>
      <w:r w:rsidR="000F7FA4">
        <w:t xml:space="preserve"> denomination.  That function now lies with</w:t>
      </w:r>
      <w:r w:rsidR="00FF1FCA">
        <w:t xml:space="preserve"> </w:t>
      </w:r>
      <w:r w:rsidR="000F7FA4">
        <w:t>a</w:t>
      </w:r>
      <w:r w:rsidR="00FF6968">
        <w:t xml:space="preserve"> </w:t>
      </w:r>
      <w:r w:rsidR="000E0758">
        <w:t xml:space="preserve">joint </w:t>
      </w:r>
      <w:r w:rsidR="00FF6968">
        <w:t>sub-committee of the International Union of Immunological Societies</w:t>
      </w:r>
      <w:r w:rsidR="000F7FA4">
        <w:t xml:space="preserve"> and World Health Organisation </w:t>
      </w:r>
      <w:hyperlink r:id="rId8" w:history="1">
        <w:r w:rsidR="000F7FA4" w:rsidRPr="000F7FA4">
          <w:rPr>
            <w:rStyle w:val="Hyperlink"/>
          </w:rPr>
          <w:t>http://www.allergen.org/</w:t>
        </w:r>
      </w:hyperlink>
      <w:r w:rsidR="00027E1C">
        <w:t xml:space="preserve">.  </w:t>
      </w:r>
      <w:r w:rsidR="00B71BFD">
        <w:t>H</w:t>
      </w:r>
      <w:r w:rsidR="00A5688D">
        <w:t>owever,</w:t>
      </w:r>
      <w:r w:rsidR="00027E1C">
        <w:t xml:space="preserve"> </w:t>
      </w:r>
      <w:r w:rsidR="00B71BFD">
        <w:t xml:space="preserve">since then </w:t>
      </w:r>
      <w:r w:rsidR="00027E1C">
        <w:t>there has been a</w:t>
      </w:r>
      <w:r w:rsidR="00077B93">
        <w:t xml:space="preserve"> significant acceleration in the </w:t>
      </w:r>
      <w:r w:rsidR="00BC325E">
        <w:t xml:space="preserve">systematic </w:t>
      </w:r>
      <w:r w:rsidR="003A0B0B">
        <w:t>classification</w:t>
      </w:r>
      <w:r w:rsidR="00077B93">
        <w:t xml:space="preserve"> and </w:t>
      </w:r>
      <w:r w:rsidR="001F3FB7">
        <w:t>comprehension</w:t>
      </w:r>
      <w:r w:rsidR="00077B93">
        <w:t xml:space="preserve"> of allergen</w:t>
      </w:r>
      <w:r w:rsidR="00A43A6D">
        <w:t>ic proteins</w:t>
      </w:r>
      <w:r w:rsidR="000F7FA4">
        <w:t xml:space="preserve"> largely driven by the enabling power of new research technologies</w:t>
      </w:r>
      <w:r w:rsidR="00A43A6D">
        <w:t>.  In fact</w:t>
      </w:r>
      <w:r w:rsidR="00842508">
        <w:t>,</w:t>
      </w:r>
      <w:r w:rsidR="00A43A6D">
        <w:t xml:space="preserve"> progress has been so dramatic that</w:t>
      </w:r>
      <w:r w:rsidR="00073BD8">
        <w:t xml:space="preserve"> </w:t>
      </w:r>
      <w:r w:rsidR="00667C9E">
        <w:t xml:space="preserve">it is easy to </w:t>
      </w:r>
      <w:r w:rsidR="009800FB">
        <w:t>form</w:t>
      </w:r>
      <w:r w:rsidR="00A43A6D">
        <w:t xml:space="preserve"> the impression</w:t>
      </w:r>
      <w:r w:rsidR="00667C9E">
        <w:t xml:space="preserve"> that allergen</w:t>
      </w:r>
      <w:r w:rsidR="00A43A6D">
        <w:t>ic proteins are numerically large and</w:t>
      </w:r>
      <w:r w:rsidR="00667C9E">
        <w:t xml:space="preserve"> </w:t>
      </w:r>
      <w:r w:rsidR="00887080">
        <w:t xml:space="preserve">highly </w:t>
      </w:r>
      <w:r w:rsidR="006107FC">
        <w:t>diverse features of</w:t>
      </w:r>
      <w:r w:rsidR="00A43A6D">
        <w:t xml:space="preserve"> the protein </w:t>
      </w:r>
      <w:r w:rsidR="006C14F0">
        <w:t>universe</w:t>
      </w:r>
      <w:r w:rsidR="00887080">
        <w:t xml:space="preserve">.  Remarkably, </w:t>
      </w:r>
      <w:r w:rsidR="00844B72">
        <w:t>this does not appear to be the case</w:t>
      </w:r>
      <w:r w:rsidR="003548FC">
        <w:t xml:space="preserve"> and s</w:t>
      </w:r>
      <w:r w:rsidR="005573F8">
        <w:t>crutiny of the AllFam database</w:t>
      </w:r>
      <w:r w:rsidR="0094664E">
        <w:t xml:space="preserve"> (</w:t>
      </w:r>
      <w:hyperlink r:id="rId9" w:history="1">
        <w:r w:rsidR="0094664E" w:rsidRPr="00E52348">
          <w:rPr>
            <w:rStyle w:val="Hyperlink"/>
          </w:rPr>
          <w:t>http://www.meduniwien.ac.at/allfam/</w:t>
        </w:r>
      </w:hyperlink>
      <w:r w:rsidR="0094664E">
        <w:t>)</w:t>
      </w:r>
      <w:r w:rsidR="005573F8">
        <w:t xml:space="preserve">, </w:t>
      </w:r>
      <w:r w:rsidR="003548FC">
        <w:t xml:space="preserve">actually </w:t>
      </w:r>
      <w:r w:rsidR="00D340D1">
        <w:t>re</w:t>
      </w:r>
      <w:r w:rsidR="00B85B13">
        <w:t xml:space="preserve">veals that </w:t>
      </w:r>
      <w:r w:rsidR="00C2599F">
        <w:t xml:space="preserve">&lt;2% of </w:t>
      </w:r>
      <w:r w:rsidR="00C86BBE">
        <w:t xml:space="preserve">protein families account for all </w:t>
      </w:r>
      <w:r w:rsidR="00C2599F">
        <w:t>known allergens</w:t>
      </w:r>
      <w:r w:rsidR="00C86BBE">
        <w:t xml:space="preserve">, with most being limited to </w:t>
      </w:r>
      <w:r w:rsidR="002C0891">
        <w:t>hydrolytic and non-hydrolytic enzymes, structural proteins</w:t>
      </w:r>
      <w:r w:rsidR="00E67AA7">
        <w:t>, ligand-binding proteins and miscellaneous enzyme inhibitors.</w:t>
      </w:r>
      <w:r w:rsidR="00242FE3">
        <w:t xml:space="preserve">  </w:t>
      </w:r>
      <w:r w:rsidR="00FB3702">
        <w:t xml:space="preserve">This </w:t>
      </w:r>
      <w:r w:rsidR="00842508">
        <w:t xml:space="preserve">discrete </w:t>
      </w:r>
      <w:r w:rsidR="00FA4417">
        <w:t>clustering</w:t>
      </w:r>
      <w:r w:rsidR="00FB3702">
        <w:t xml:space="preserve"> of allergens is </w:t>
      </w:r>
      <w:r w:rsidR="002B166F">
        <w:t>intriguing</w:t>
      </w:r>
      <w:r w:rsidR="00FB3702">
        <w:t xml:space="preserve"> </w:t>
      </w:r>
      <w:r w:rsidR="009772DC">
        <w:t>f</w:t>
      </w:r>
      <w:r w:rsidR="002B166F">
        <w:t>rom</w:t>
      </w:r>
      <w:r w:rsidR="009772DC">
        <w:t xml:space="preserve"> </w:t>
      </w:r>
      <w:r w:rsidR="002B166F">
        <w:t>the</w:t>
      </w:r>
      <w:r w:rsidR="00A5688D">
        <w:t xml:space="preserve"> dual</w:t>
      </w:r>
      <w:r w:rsidR="002B166F">
        <w:t xml:space="preserve"> perspectives of</w:t>
      </w:r>
      <w:r w:rsidR="009772DC">
        <w:t xml:space="preserve"> </w:t>
      </w:r>
      <w:r w:rsidR="004A2EBD">
        <w:t xml:space="preserve">understanding </w:t>
      </w:r>
      <w:r w:rsidR="009772DC">
        <w:t>fundamental</w:t>
      </w:r>
      <w:r w:rsidR="00CD7D19">
        <w:t xml:space="preserve"> </w:t>
      </w:r>
      <w:r w:rsidR="004A2EBD">
        <w:t>mechanisms</w:t>
      </w:r>
      <w:r w:rsidR="009772DC">
        <w:t xml:space="preserve"> and </w:t>
      </w:r>
      <w:r w:rsidR="002D5CCE">
        <w:t xml:space="preserve">the </w:t>
      </w:r>
      <w:r w:rsidR="009C782A">
        <w:t>direction</w:t>
      </w:r>
      <w:r w:rsidR="002D5CCE">
        <w:t xml:space="preserve"> of </w:t>
      </w:r>
      <w:r w:rsidR="003548FC">
        <w:t xml:space="preserve">this </w:t>
      </w:r>
      <w:r w:rsidR="002D5CCE">
        <w:t>knowledge</w:t>
      </w:r>
      <w:r w:rsidR="009C782A">
        <w:t xml:space="preserve"> </w:t>
      </w:r>
      <w:r w:rsidR="002E7281">
        <w:t>to</w:t>
      </w:r>
      <w:r w:rsidR="009C782A">
        <w:t xml:space="preserve"> health benefit</w:t>
      </w:r>
      <w:r w:rsidR="009772DC">
        <w:t xml:space="preserve">.  </w:t>
      </w:r>
      <w:r w:rsidR="002A4344">
        <w:t xml:space="preserve">It becomes even more significant </w:t>
      </w:r>
      <w:r w:rsidR="00903E39">
        <w:t xml:space="preserve">in the </w:t>
      </w:r>
      <w:r w:rsidR="00B71BFD">
        <w:t xml:space="preserve">surrounding </w:t>
      </w:r>
      <w:r w:rsidR="00903E39">
        <w:t>context of</w:t>
      </w:r>
      <w:r w:rsidR="002E7281">
        <w:t xml:space="preserve"> a phenomenon</w:t>
      </w:r>
      <w:r w:rsidR="00DC671E">
        <w:t xml:space="preserve"> which operates </w:t>
      </w:r>
      <w:r w:rsidR="00B71BFD">
        <w:t>within</w:t>
      </w:r>
      <w:r w:rsidR="00DC671E">
        <w:t xml:space="preserve"> this </w:t>
      </w:r>
      <w:r w:rsidR="00FA4417">
        <w:t xml:space="preserve">clustering of allergen </w:t>
      </w:r>
      <w:r w:rsidR="00FA4417">
        <w:lastRenderedPageBreak/>
        <w:t>families</w:t>
      </w:r>
      <w:r w:rsidR="002E7281">
        <w:t xml:space="preserve"> which we have referred to as ‘molecular hegemony’</w:t>
      </w:r>
      <w:r w:rsidR="00987D03">
        <w:t xml:space="preserve">.  </w:t>
      </w:r>
      <w:r w:rsidR="008463A4">
        <w:t>T</w:t>
      </w:r>
      <w:r w:rsidR="00987D03">
        <w:t xml:space="preserve">his </w:t>
      </w:r>
      <w:r w:rsidR="006564DE">
        <w:t>phenomenon</w:t>
      </w:r>
      <w:r w:rsidR="008E37BA">
        <w:t xml:space="preserve"> </w:t>
      </w:r>
      <w:r w:rsidR="00987D03">
        <w:t xml:space="preserve">has been </w:t>
      </w:r>
      <w:r w:rsidR="004E6921">
        <w:t xml:space="preserve">tacitly </w:t>
      </w:r>
      <w:r w:rsidR="00987D03">
        <w:t>recognised for many years</w:t>
      </w:r>
      <w:r w:rsidR="008463A4">
        <w:t xml:space="preserve"> at a descriptive level</w:t>
      </w:r>
      <w:r w:rsidR="00987D03">
        <w:t xml:space="preserve"> in terms of </w:t>
      </w:r>
      <w:r w:rsidR="006363E9">
        <w:t>the</w:t>
      </w:r>
      <w:r w:rsidR="00AA3B5A">
        <w:t xml:space="preserve"> </w:t>
      </w:r>
      <w:r w:rsidR="00987D03">
        <w:t>serodominance</w:t>
      </w:r>
      <w:r w:rsidR="006363E9">
        <w:t xml:space="preserve"> of </w:t>
      </w:r>
      <w:r>
        <w:t>a limited range of</w:t>
      </w:r>
      <w:r w:rsidR="006363E9">
        <w:t xml:space="preserve"> allergens</w:t>
      </w:r>
      <w:r w:rsidR="0091198C">
        <w:t xml:space="preserve"> from key triggers of disease</w:t>
      </w:r>
      <w:r w:rsidR="00A5688D">
        <w:t>,</w:t>
      </w:r>
      <w:r w:rsidR="007F3FB8">
        <w:t xml:space="preserve"> and </w:t>
      </w:r>
      <w:r w:rsidR="00053E25">
        <w:t xml:space="preserve">as a functional </w:t>
      </w:r>
      <w:r w:rsidR="001912CA">
        <w:t>principle</w:t>
      </w:r>
      <w:r w:rsidR="00053E25">
        <w:t xml:space="preserve"> it </w:t>
      </w:r>
      <w:r w:rsidR="007F3FB8">
        <w:t xml:space="preserve">is supported </w:t>
      </w:r>
      <w:r w:rsidR="008554DD">
        <w:t>by the concept of initiator allergens and</w:t>
      </w:r>
      <w:r w:rsidR="007F3FB8">
        <w:t xml:space="preserve"> the </w:t>
      </w:r>
      <w:r w:rsidR="003219D2">
        <w:t>sequential events</w:t>
      </w:r>
      <w:r w:rsidR="00CA787A">
        <w:t xml:space="preserve"> which occur</w:t>
      </w:r>
      <w:r w:rsidR="003219D2">
        <w:t xml:space="preserve"> in allergen polysensitisation </w:t>
      </w:r>
      <w:r w:rsidR="00100697">
        <w:fldChar w:fldCharType="begin">
          <w:fldData xml:space="preserve">PEVuZE5vdGU+PENpdGU+PEF1dGhvcj5NYXRyaWNhcmRpPC9BdXRob3I+PFllYXI+MjAxNjwvWWVh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==
</w:fldData>
        </w:fldChar>
      </w:r>
      <w:r w:rsidR="00100697">
        <w:instrText xml:space="preserve"> ADDIN EN.CITE </w:instrText>
      </w:r>
      <w:r w:rsidR="00100697">
        <w:fldChar w:fldCharType="begin">
          <w:fldData xml:space="preserve">PEVuZE5vdGU+PENpdGU+PEF1dGhvcj5NYXRyaWNhcmRpPC9BdXRob3I+PFllYXI+MjAxNjwvWWVh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==
</w:fldData>
        </w:fldChar>
      </w:r>
      <w:r w:rsidR="00100697">
        <w:instrText xml:space="preserve"> ADDIN EN.CITE.DATA </w:instrText>
      </w:r>
      <w:r w:rsidR="00100697">
        <w:fldChar w:fldCharType="end"/>
      </w:r>
      <w:r w:rsidR="00100697">
        <w:fldChar w:fldCharType="separate"/>
      </w:r>
      <w:r w:rsidR="00100697">
        <w:rPr>
          <w:noProof/>
        </w:rPr>
        <w:t>[1, 2]</w:t>
      </w:r>
      <w:r w:rsidR="00100697">
        <w:fldChar w:fldCharType="end"/>
      </w:r>
      <w:r w:rsidR="00177AE3">
        <w:t xml:space="preserve">.  </w:t>
      </w:r>
      <w:r w:rsidR="009D7251">
        <w:t xml:space="preserve">Mechanistically, these </w:t>
      </w:r>
      <w:r w:rsidR="00B60828">
        <w:t>pheno</w:t>
      </w:r>
      <w:r w:rsidR="00870330">
        <w:t xml:space="preserve">mena can be explained </w:t>
      </w:r>
      <w:r w:rsidR="00A30315">
        <w:t>by insight</w:t>
      </w:r>
      <w:r w:rsidR="009C782A">
        <w:t>s</w:t>
      </w:r>
      <w:r w:rsidR="00A30315">
        <w:t xml:space="preserve"> gained into the </w:t>
      </w:r>
      <w:r w:rsidR="009C782A">
        <w:t>intrinsic</w:t>
      </w:r>
      <w:r w:rsidR="00A30315">
        <w:t xml:space="preserve"> bioactivities of allergens </w:t>
      </w:r>
      <w:r w:rsidR="005B6D46">
        <w:t>and the operation of</w:t>
      </w:r>
      <w:r w:rsidR="00A30315">
        <w:t xml:space="preserve"> </w:t>
      </w:r>
      <w:r w:rsidR="002A29B8">
        <w:t>processes which may be classed generally as adjuvancy</w:t>
      </w:r>
      <w:r w:rsidR="00CD4E06">
        <w:t xml:space="preserve">, </w:t>
      </w:r>
      <w:r w:rsidR="009C782A">
        <w:t xml:space="preserve">or </w:t>
      </w:r>
      <w:r w:rsidR="002A29B8">
        <w:t>more spe</w:t>
      </w:r>
      <w:r w:rsidR="00571702">
        <w:t>cifically as collateral priming</w:t>
      </w:r>
      <w:r w:rsidR="00B71BFD">
        <w:t>, and</w:t>
      </w:r>
      <w:r w:rsidR="009C782A">
        <w:t xml:space="preserve"> which are </w:t>
      </w:r>
      <w:r w:rsidR="00B71BFD">
        <w:t>illustrated by recent discoveries concerning the roles of type 2 innate lymphoid cells (ILC2s) and the innate activation of CD4</w:t>
      </w:r>
      <w:r w:rsidR="00B71BFD" w:rsidRPr="00B71BFD">
        <w:rPr>
          <w:vertAlign w:val="superscript"/>
        </w:rPr>
        <w:t>+</w:t>
      </w:r>
      <w:r w:rsidR="00B71BFD">
        <w:t xml:space="preserve"> T</w:t>
      </w:r>
      <w:r w:rsidR="00DD6C5C">
        <w:t xml:space="preserve"> </w:t>
      </w:r>
      <w:r w:rsidR="00B71BFD">
        <w:t>cells.</w:t>
      </w:r>
      <w:r w:rsidR="00A5688D">
        <w:t xml:space="preserve"> </w:t>
      </w:r>
      <w:r w:rsidR="00100697">
        <w:fldChar w:fldCharType="begin">
          <w:fldData xml:space="preserve">PEVuZE5vdGU+PENpdGU+PEF1dGhvcj5TdGV3YXJ0PC9BdXRob3I+PFllYXI+MjAxNDwvWWVhcj48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</w:fldData>
        </w:fldChar>
      </w:r>
      <w:r w:rsidR="00100697">
        <w:instrText xml:space="preserve"> ADDIN EN.CITE </w:instrText>
      </w:r>
      <w:r w:rsidR="00100697">
        <w:fldChar w:fldCharType="begin">
          <w:fldData xml:space="preserve">PEVuZE5vdGU+PENpdGU+PEF1dGhvcj5TdGV3YXJ0PC9BdXRob3I+PFllYXI+MjAxNDwvWWVhcj48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</w:fldData>
        </w:fldChar>
      </w:r>
      <w:r w:rsidR="00100697">
        <w:instrText xml:space="preserve"> ADDIN EN.CITE.DATA </w:instrText>
      </w:r>
      <w:r w:rsidR="00100697">
        <w:fldChar w:fldCharType="end"/>
      </w:r>
      <w:r w:rsidR="00100697">
        <w:fldChar w:fldCharType="separate"/>
      </w:r>
      <w:r w:rsidR="00100697">
        <w:rPr>
          <w:noProof/>
        </w:rPr>
        <w:t>[3-6]</w:t>
      </w:r>
      <w:r w:rsidR="00100697">
        <w:fldChar w:fldCharType="end"/>
      </w:r>
      <w:r w:rsidR="00571702">
        <w:t>.</w:t>
      </w:r>
      <w:r w:rsidR="00085366">
        <w:t xml:space="preserve">  That many, if not all, of the key events in these processes depend on allergens exploiting their normal functional bioactivity</w:t>
      </w:r>
      <w:r w:rsidR="00F0467E">
        <w:t xml:space="preserve"> in their interactions with the human immune system, </w:t>
      </w:r>
      <w:r w:rsidR="00085366">
        <w:t xml:space="preserve">provides </w:t>
      </w:r>
      <w:r w:rsidR="008554DD">
        <w:t xml:space="preserve">a </w:t>
      </w:r>
      <w:r w:rsidR="00085366">
        <w:t xml:space="preserve">new </w:t>
      </w:r>
      <w:r w:rsidR="00F0467E">
        <w:t>understanding of</w:t>
      </w:r>
      <w:r w:rsidR="00085366">
        <w:t xml:space="preserve"> why some substances are </w:t>
      </w:r>
      <w:r w:rsidR="002E7281">
        <w:t xml:space="preserve">particularly </w:t>
      </w:r>
      <w:r w:rsidR="00085366">
        <w:t>potent allergens</w:t>
      </w:r>
      <w:r w:rsidR="00F0467E">
        <w:t xml:space="preserve"> -</w:t>
      </w:r>
      <w:r w:rsidR="00085366">
        <w:t xml:space="preserve"> a view referred to as the ‘functionalist’ view of allergenicity </w:t>
      </w:r>
      <w:r w:rsidR="00100697">
        <w:fldChar w:fldCharType="begin"/>
      </w:r>
      <w:r w:rsidR="00100697">
        <w:instrText xml:space="preserve"> ADDIN EN.CITE &lt;EndNote&gt;&lt;Cite&gt;&lt;Author&gt;Stewart&lt;/Author&gt;&lt;Year&gt;2014&lt;/Year&gt;&lt;RecNum&gt;30&lt;/RecNum&gt;&lt;DisplayText&gt;[3]&lt;/DisplayText&gt;&lt;record&gt;&lt;rec-number&gt;30&lt;/rec-number&gt;&lt;foreign-keys&gt;&lt;key app="EN" db-id="5dsfra2d8xd5t6ez9tlv2wdm0rza9pve9tv9" timestamp="1526575078"&gt;30&lt;/key&gt;&lt;/foreign-keys&gt;&lt;ref-type name="Book Section"&gt;5&lt;/ref-type&gt;&lt;contributors&gt;&lt;authors&gt;&lt;author&gt;Stewart, G. A.&lt;/author&gt;&lt;author&gt;Richardson, J. P.&lt;/author&gt;&lt;author&gt;Zhang, J.&lt;/author&gt;&lt;author&gt;Robinson, C.&lt;/author&gt;&lt;/authors&gt;&lt;secondary-authors&gt;&lt;author&gt;Adkinson, N. F.&lt;/author&gt;&lt;author&gt;Bochner, B. S.&lt;/author&gt;&lt;author&gt;Burks, A. W.&lt;/author&gt;&lt;author&gt;Busse, W. W.&lt;/author&gt;&lt;author&gt;Holgate, S. T.&lt;/author&gt;&lt;author&gt;Lemanske, R. F.&lt;/author&gt;&lt;author&gt;O&amp;apos;Hehir, R. E.&lt;/author&gt;&lt;/secondary-authors&gt;&lt;/contributors&gt;&lt;titles&gt;&lt;title&gt;The structure and function of allergens&lt;/title&gt;&lt;secondary-title&gt;Middleton&amp;apos;s Allergy - Principles and Practice&lt;/secondary-title&gt;&lt;/titles&gt;&lt;pages&gt;398-429&lt;/pages&gt;&lt;volume&gt;8th&lt;/volume&gt;&lt;reprint-edition&gt;NOT IN FILE&lt;/reprint-edition&gt;&lt;keywords&gt;&lt;keyword&gt;Allergens&lt;/keyword&gt;&lt;keyword&gt;Allergen&lt;/keyword&gt;&lt;/keywords&gt;&lt;dates&gt;&lt;year&gt;2014&lt;/year&gt;&lt;/dates&gt;&lt;pub-location&gt;Philadelphia  &lt;/pub-location&gt;&lt;publisher&gt;Elsevier Saunders&lt;/publisher&gt;&lt;urls&gt;&lt;/urls&gt;&lt;/record&gt;&lt;/Cite&gt;&lt;/EndNote&gt;</w:instrText>
      </w:r>
      <w:r w:rsidR="00100697">
        <w:fldChar w:fldCharType="separate"/>
      </w:r>
      <w:r w:rsidR="00100697">
        <w:rPr>
          <w:noProof/>
        </w:rPr>
        <w:t>[3]</w:t>
      </w:r>
      <w:r w:rsidR="00100697">
        <w:fldChar w:fldCharType="end"/>
      </w:r>
      <w:r w:rsidR="00085366">
        <w:t>.</w:t>
      </w:r>
      <w:r w:rsidR="0081140D">
        <w:t xml:space="preserve">  </w:t>
      </w:r>
      <w:r w:rsidR="00362628">
        <w:t>The</w:t>
      </w:r>
      <w:r w:rsidR="00EA0102">
        <w:t>se</w:t>
      </w:r>
      <w:r w:rsidR="00362628">
        <w:t xml:space="preserve"> </w:t>
      </w:r>
      <w:r w:rsidR="008E0BF5">
        <w:t xml:space="preserve">underlying </w:t>
      </w:r>
      <w:r w:rsidR="00EA0102">
        <w:t xml:space="preserve">immunological </w:t>
      </w:r>
      <w:r w:rsidR="00DC3E5B">
        <w:t xml:space="preserve">principles </w:t>
      </w:r>
      <w:r w:rsidR="00BD02D0">
        <w:t>derived from</w:t>
      </w:r>
      <w:r w:rsidR="00DC3E5B">
        <w:t xml:space="preserve"> predictive models are thus becoming increasingly recognised as central elements of the origins and progression</w:t>
      </w:r>
      <w:r w:rsidR="002B4248">
        <w:t xml:space="preserve"> of allergic disease</w:t>
      </w:r>
      <w:r w:rsidR="002E7281">
        <w:t xml:space="preserve"> in humans</w:t>
      </w:r>
      <w:r w:rsidR="002B4248">
        <w:t>.</w:t>
      </w:r>
      <w:r w:rsidR="00362628">
        <w:t xml:space="preserve"> </w:t>
      </w:r>
    </w:p>
    <w:p w14:paraId="5741720E" w14:textId="77777777" w:rsidR="006974DB" w:rsidRDefault="006974DB" w:rsidP="00055F5D">
      <w:pPr>
        <w:spacing w:line="480" w:lineRule="auto"/>
      </w:pPr>
    </w:p>
    <w:p w14:paraId="4B0CD3E3" w14:textId="337BABF6" w:rsidR="005B6D46" w:rsidRDefault="007D6C0D" w:rsidP="00055F5D">
      <w:pPr>
        <w:spacing w:line="480" w:lineRule="auto"/>
      </w:pPr>
      <w:r>
        <w:t xml:space="preserve">This review will focus on </w:t>
      </w:r>
      <w:r w:rsidR="006974DB">
        <w:t>group 1 allergens from house dust mites</w:t>
      </w:r>
      <w:r w:rsidR="008F3313">
        <w:t xml:space="preserve"> (HDM)</w:t>
      </w:r>
      <w:r w:rsidR="00B91C46">
        <w:t xml:space="preserve"> such as </w:t>
      </w:r>
      <w:r w:rsidR="00B91C46">
        <w:rPr>
          <w:i/>
        </w:rPr>
        <w:t>Dermatophagoides ptero</w:t>
      </w:r>
      <w:r w:rsidR="00D30615">
        <w:rPr>
          <w:i/>
        </w:rPr>
        <w:t>nyssinus, D. farina</w:t>
      </w:r>
      <w:r w:rsidR="006C14F0">
        <w:rPr>
          <w:i/>
        </w:rPr>
        <w:t>e</w:t>
      </w:r>
      <w:r w:rsidR="00D30615">
        <w:rPr>
          <w:i/>
        </w:rPr>
        <w:t xml:space="preserve"> and Euroglyphus maynei</w:t>
      </w:r>
      <w:r w:rsidR="008F3313">
        <w:t xml:space="preserve">.  </w:t>
      </w:r>
      <w:r w:rsidR="005B6D46">
        <w:t>The principal reason for this emphasis is that the proteolytic activity of these allergens provides a potent mechanism to activate a wide range of innate effector pathways which drive both the initiation and chronic progression of disease</w:t>
      </w:r>
      <w:r w:rsidR="00992F2D">
        <w:t xml:space="preserve">.  This has led to their bioactivity being recognised as a potential therapeutic target and the design of </w:t>
      </w:r>
      <w:r w:rsidR="00E5418C">
        <w:t>clinically-developable inhibitors of their effects</w:t>
      </w:r>
      <w:r w:rsidR="00992F2D">
        <w:t xml:space="preserve"> [7].</w:t>
      </w:r>
      <w:r w:rsidR="00E5418C">
        <w:t xml:space="preserve">  Because group 1 HDM allergens are recognised as ‘initiator allergens’ </w:t>
      </w:r>
      <w:r w:rsidR="002A53E9">
        <w:t>which can</w:t>
      </w:r>
      <w:r w:rsidR="00E5418C">
        <w:t xml:space="preserve"> facilitate polysensitisation</w:t>
      </w:r>
      <w:r w:rsidR="002A53E9">
        <w:t xml:space="preserve"> and its effects</w:t>
      </w:r>
      <w:r w:rsidR="00E5418C">
        <w:t xml:space="preserve">, </w:t>
      </w:r>
      <w:r w:rsidR="002A53E9">
        <w:t xml:space="preserve">their inhibition is likely to exert a previously unanticipated broad spectrum of benefits.  </w:t>
      </w:r>
      <w:r w:rsidR="00E5418C">
        <w:t xml:space="preserve"> It is also clear from work conducted on other clinically significant allergen sources where proteases form a part of the allergen repertoire (eg fungi) that similar protease-dependent events operate as central underlying </w:t>
      </w:r>
      <w:r w:rsidR="00543378">
        <w:t>processes</w:t>
      </w:r>
      <w:r w:rsidR="00E5418C">
        <w:t xml:space="preserve"> of </w:t>
      </w:r>
      <w:r w:rsidR="00E5418C">
        <w:lastRenderedPageBreak/>
        <w:t xml:space="preserve">disease.  </w:t>
      </w:r>
      <w:r w:rsidR="00543378">
        <w:t xml:space="preserve">Indeed, the evidence of cross-over between mechanisms identified for group 1 HDM and </w:t>
      </w:r>
      <w:r w:rsidR="006564DE">
        <w:t>fungal</w:t>
      </w:r>
      <w:r w:rsidR="00543378">
        <w:t xml:space="preserve"> allergens encourages the view that specific consequences of protease activity contribute strongly to generic events that are necessary for allergy [7]. </w:t>
      </w:r>
    </w:p>
    <w:p w14:paraId="416A78D4" w14:textId="77777777" w:rsidR="005B6D46" w:rsidRDefault="005B6D46" w:rsidP="00055F5D">
      <w:pPr>
        <w:spacing w:line="480" w:lineRule="auto"/>
      </w:pPr>
    </w:p>
    <w:p w14:paraId="02EB2E86" w14:textId="403CB64E" w:rsidR="00451102" w:rsidRDefault="00180313" w:rsidP="00055F5D">
      <w:pPr>
        <w:spacing w:line="480" w:lineRule="auto"/>
      </w:pPr>
      <w:r>
        <w:t xml:space="preserve">HDM are sources of a particularly extensive </w:t>
      </w:r>
      <w:r w:rsidR="00E0532A">
        <w:t>repertoire</w:t>
      </w:r>
      <w:r>
        <w:t xml:space="preserve"> of </w:t>
      </w:r>
      <w:r w:rsidR="00140827">
        <w:t>allergens</w:t>
      </w:r>
      <w:r w:rsidR="002C5EC9">
        <w:t xml:space="preserve"> which are</w:t>
      </w:r>
      <w:r w:rsidR="00C12FF6">
        <w:t xml:space="preserve"> </w:t>
      </w:r>
      <w:r w:rsidR="00AD644C">
        <w:t>strongly associated with a wide range of allergic conditions</w:t>
      </w:r>
      <w:r w:rsidR="0094664E">
        <w:t xml:space="preserve"> </w:t>
      </w:r>
      <w:r w:rsidR="00100697">
        <w:fldChar w:fldCharType="begin">
          <w:fldData xml:space="preserve">PEVuZE5vdGU+PENpdGU+PEF1dGhvcj5TdGV3YXJ0PC9BdXRob3I+PFllYXI+MjAxNDwvWWVhcj48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</w:fldData>
        </w:fldChar>
      </w:r>
      <w:r w:rsidR="00100697">
        <w:instrText xml:space="preserve"> ADDIN EN.CITE </w:instrText>
      </w:r>
      <w:r w:rsidR="00100697">
        <w:fldChar w:fldCharType="begin">
          <w:fldData xml:space="preserve">PEVuZE5vdGU+PENpdGU+PEF1dGhvcj5TdGV3YXJ0PC9BdXRob3I+PFllYXI+MjAxNDwvWWVhcj48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</w:fldData>
        </w:fldChar>
      </w:r>
      <w:r w:rsidR="00100697">
        <w:instrText xml:space="preserve"> ADDIN EN.CITE.DATA </w:instrText>
      </w:r>
      <w:r w:rsidR="00100697">
        <w:fldChar w:fldCharType="end"/>
      </w:r>
      <w:r w:rsidR="00100697">
        <w:fldChar w:fldCharType="separate"/>
      </w:r>
      <w:r w:rsidR="00100697">
        <w:rPr>
          <w:noProof/>
        </w:rPr>
        <w:t>[3, 7]</w:t>
      </w:r>
      <w:r w:rsidR="00100697">
        <w:fldChar w:fldCharType="end"/>
      </w:r>
      <w:r w:rsidR="007601E6">
        <w:t xml:space="preserve">.  </w:t>
      </w:r>
      <w:r w:rsidR="00CB06D9">
        <w:t xml:space="preserve"> </w:t>
      </w:r>
      <w:r w:rsidR="00686098">
        <w:t xml:space="preserve">Human exposure to </w:t>
      </w:r>
      <w:r w:rsidR="00D17421">
        <w:t>HDM</w:t>
      </w:r>
      <w:r w:rsidR="00686098">
        <w:t xml:space="preserve"> allergens </w:t>
      </w:r>
      <w:r w:rsidR="00120847">
        <w:t xml:space="preserve">occurs within indoor environments and </w:t>
      </w:r>
      <w:r w:rsidR="00DD6C5C">
        <w:t>is</w:t>
      </w:r>
      <w:r w:rsidR="00686098">
        <w:t xml:space="preserve"> </w:t>
      </w:r>
      <w:r w:rsidR="00445678">
        <w:t>extensive</w:t>
      </w:r>
      <w:r w:rsidR="00C45539">
        <w:t xml:space="preserve"> for those with sedentary lifestyles</w:t>
      </w:r>
      <w:r w:rsidR="00120847">
        <w:t xml:space="preserve">, with significant consequences for </w:t>
      </w:r>
      <w:r w:rsidR="00A5688D">
        <w:t xml:space="preserve">the development of </w:t>
      </w:r>
      <w:r w:rsidR="00B06F47">
        <w:t>allergic disease</w:t>
      </w:r>
      <w:r w:rsidR="00F0467E">
        <w:t xml:space="preserve"> </w:t>
      </w:r>
      <w:r w:rsidR="00100697">
        <w:fldChar w:fldCharType="begin"/>
      </w:r>
      <w:r w:rsidR="00100697">
        <w:instrText xml:space="preserve"> ADDIN EN.CITE &lt;EndNote&gt;&lt;Cite&gt;&lt;Author&gt;Platts-Mills&lt;/Author&gt;&lt;Year&gt;2009&lt;/Year&gt;&lt;RecNum&gt;208&lt;/RecNum&gt;&lt;DisplayText&gt;[8]&lt;/DisplayText&gt;&lt;record&gt;&lt;rec-number&gt;208&lt;/rec-number&gt;&lt;foreign-keys&gt;&lt;key app="EN" db-id="5dsfra2d8xd5t6ez9tlv2wdm0rza9pve9tv9" timestamp="1534776131"&gt;208&lt;/key&gt;&lt;/foreign-keys&gt;&lt;ref-type name="Book Section"&gt;5&lt;/ref-type&gt;&lt;contributors&gt;&lt;authors&gt;&lt;author&gt;Platts-Mills, T. A. E.&lt;/author&gt;&lt;/authors&gt;&lt;tertiary-authors&gt;&lt;author&gt;Adkinson, N. F.&lt;/author&gt;&lt;author&gt;Bochner, B. S.&lt;/author&gt;&lt;author&gt;Busse, W. W.&lt;/author&gt;&lt;author&gt;Holgate, S. T.&lt;/author&gt;&lt;author&gt;Lemanske, R. F.&lt;/author&gt;&lt;author&gt;Simons, F. E. R.&lt;/author&gt;&lt;/tertiary-authors&gt;&lt;/contributors&gt;&lt;titles&gt;&lt;title&gt;Indoor Allergens&lt;/title&gt;&lt;secondary-title&gt;Middleton&amp;apos;s Allergy. Principles and Practice&lt;/secondary-title&gt;&lt;/titles&gt;&lt;pages&gt;539-555&lt;/pages&gt;&lt;volume&gt;Seventh  &lt;/volume&gt;&lt;reprint-edition&gt;IN FILE&lt;/reprint-edition&gt;&lt;keywords&gt;&lt;keyword&gt;Allergen&lt;/keyword&gt;&lt;keyword&gt;Allergens&lt;/keyword&gt;&lt;/keywords&gt;&lt;dates&gt;&lt;year&gt;2009&lt;/year&gt;&lt;/dates&gt;&lt;publisher&gt;Mosby Elsevier&lt;/publisher&gt;&lt;urls&gt;&lt;/urls&gt;&lt;/record&gt;&lt;/Cite&gt;&lt;/EndNote&gt;</w:instrText>
      </w:r>
      <w:r w:rsidR="00100697">
        <w:fldChar w:fldCharType="separate"/>
      </w:r>
      <w:r w:rsidR="00100697">
        <w:rPr>
          <w:noProof/>
        </w:rPr>
        <w:t>[8]</w:t>
      </w:r>
      <w:r w:rsidR="00100697">
        <w:fldChar w:fldCharType="end"/>
      </w:r>
      <w:r w:rsidR="00B06F47">
        <w:t>.</w:t>
      </w:r>
      <w:r w:rsidR="00D175F4">
        <w:t xml:space="preserve">  Despite the large number of different allergens of HDM origin</w:t>
      </w:r>
      <w:r w:rsidR="00BD5415">
        <w:t>,</w:t>
      </w:r>
      <w:r w:rsidR="00451102">
        <w:t xml:space="preserve"> there is </w:t>
      </w:r>
      <w:r w:rsidR="00DD6C5C">
        <w:t>compelling</w:t>
      </w:r>
      <w:r w:rsidR="00451102">
        <w:t xml:space="preserve"> evidence that those of group 1 are of particular significance in promoting and maintaining allergic sensitisation to HDM allergens generally, and to other allergens from unrelated sources</w:t>
      </w:r>
      <w:r w:rsidR="0094664E">
        <w:t xml:space="preserve"> </w:t>
      </w:r>
      <w:r w:rsidR="00100697">
        <w:fldChar w:fldCharType="begin"/>
      </w:r>
      <w:r w:rsidR="00100697">
        <w:instrText xml:space="preserve"> ADDIN EN.CITE &lt;EndNote&gt;&lt;Cite&gt;&lt;Author&gt;Zhang&lt;/Author&gt;&lt;Year&gt;2018&lt;/Year&gt;&lt;RecNum&gt;40&lt;/RecNum&gt;&lt;DisplayText&gt;[7]&lt;/DisplayText&gt;&lt;record&gt;&lt;rec-number&gt;40&lt;/rec-number&gt;&lt;foreign-keys&gt;&lt;key app="EN" db-id="5dsfra2d8xd5t6ez9tlv2wdm0rza9pve9tv9" timestamp="1526575079"&gt;40&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eriodical&gt;&lt;full-title&gt;Molecular Pharmacology&lt;/full-title&gt;&lt;/periodical&gt;&lt;pages&gt;1007-1030&lt;/pages&gt;&lt;volume&gt;94&lt;/volume&gt;&lt;dates&gt;&lt;year&gt;2018&lt;/year&gt;&lt;/dates&gt;&lt;urls&gt;&lt;/urls&gt;&lt;electronic-resource-num&gt;https://doi.org/10.1124/mol.118.112730&lt;/electronic-resource-num&gt;&lt;/record&gt;&lt;/Cite&gt;&lt;/EndNote&gt;</w:instrText>
      </w:r>
      <w:r w:rsidR="00100697">
        <w:fldChar w:fldCharType="separate"/>
      </w:r>
      <w:r w:rsidR="00100697">
        <w:rPr>
          <w:noProof/>
        </w:rPr>
        <w:t>[7]</w:t>
      </w:r>
      <w:r w:rsidR="00100697">
        <w:fldChar w:fldCharType="end"/>
      </w:r>
      <w:r w:rsidR="00451102">
        <w:t>.</w:t>
      </w:r>
      <w:r w:rsidR="003548FC">
        <w:t xml:space="preserve">  </w:t>
      </w:r>
      <w:r w:rsidR="004B23B0">
        <w:t xml:space="preserve">Through the remarkable scale on which they </w:t>
      </w:r>
      <w:r w:rsidR="006564DE">
        <w:t>can</w:t>
      </w:r>
      <w:r w:rsidR="004B23B0">
        <w:t xml:space="preserve"> activate innate immune responses and innate memory</w:t>
      </w:r>
      <w:r w:rsidR="004B23B0" w:rsidRPr="004B23B0">
        <w:t xml:space="preserve"> </w:t>
      </w:r>
      <w:r w:rsidR="004B23B0">
        <w:t xml:space="preserve">they are the chief exemplars of </w:t>
      </w:r>
      <w:r w:rsidR="008554DD">
        <w:t xml:space="preserve">the </w:t>
      </w:r>
      <w:r w:rsidR="004B23B0">
        <w:t xml:space="preserve">molecular hegemony </w:t>
      </w:r>
      <w:r w:rsidR="00F0467E">
        <w:t>amongst</w:t>
      </w:r>
      <w:r w:rsidR="004B23B0">
        <w:t xml:space="preserve"> allergens</w:t>
      </w:r>
      <w:r w:rsidR="00704F41">
        <w:t xml:space="preserve"> </w:t>
      </w:r>
      <w:r w:rsidR="00100697">
        <w:fldChar w:fldCharType="begin">
          <w:fldData xml:space="preserve">PEVuZE5vdGU+PENpdGU+PEF1dGhvcj5TdGV3YXJ0PC9BdXRob3I+PFllYXI+MjAxNDwvWWVhcj48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</w:fldData>
        </w:fldChar>
      </w:r>
      <w:r w:rsidR="00100697">
        <w:instrText xml:space="preserve"> ADDIN EN.CITE </w:instrText>
      </w:r>
      <w:r w:rsidR="00100697">
        <w:fldChar w:fldCharType="begin">
          <w:fldData xml:space="preserve">PEVuZE5vdGU+PENpdGU+PEF1dGhvcj5TdGV3YXJ0PC9BdXRob3I+PFllYXI+MjAxNDwvWWVhcj48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</w:fldData>
        </w:fldChar>
      </w:r>
      <w:r w:rsidR="00100697">
        <w:instrText xml:space="preserve"> ADDIN EN.CITE.DATA </w:instrText>
      </w:r>
      <w:r w:rsidR="00100697">
        <w:fldChar w:fldCharType="end"/>
      </w:r>
      <w:r w:rsidR="00100697">
        <w:fldChar w:fldCharType="separate"/>
      </w:r>
      <w:r w:rsidR="00100697">
        <w:rPr>
          <w:noProof/>
        </w:rPr>
        <w:t>[3, 7]</w:t>
      </w:r>
      <w:r w:rsidR="00100697">
        <w:fldChar w:fldCharType="end"/>
      </w:r>
      <w:r w:rsidR="003548FC">
        <w:t xml:space="preserve">. </w:t>
      </w:r>
    </w:p>
    <w:p w14:paraId="52AF9DC2" w14:textId="77777777" w:rsidR="00451102" w:rsidRDefault="00451102" w:rsidP="00055F5D">
      <w:pPr>
        <w:spacing w:line="480" w:lineRule="auto"/>
      </w:pPr>
    </w:p>
    <w:p w14:paraId="2D91A89D" w14:textId="26C7BDE2" w:rsidR="007D6C0D" w:rsidRDefault="00066078" w:rsidP="00055F5D">
      <w:pPr>
        <w:spacing w:line="480" w:lineRule="auto"/>
      </w:pPr>
      <w:r>
        <w:t xml:space="preserve">HDM are small arthropods </w:t>
      </w:r>
      <w:r w:rsidR="007E1E35">
        <w:t>which thrive in warm and moist</w:t>
      </w:r>
      <w:r w:rsidR="00573826">
        <w:t xml:space="preserve"> environments</w:t>
      </w:r>
      <w:r w:rsidR="000F4681">
        <w:t xml:space="preserve">, living on a diet of </w:t>
      </w:r>
      <w:r w:rsidR="00BD6CB8">
        <w:t xml:space="preserve">exfoliated skin flakes and other biodebris which accumulates in house dust.  </w:t>
      </w:r>
      <w:r w:rsidR="0052787E">
        <w:t>Key to</w:t>
      </w:r>
      <w:r w:rsidR="00EA374E">
        <w:t xml:space="preserve"> understanding the significance of the group 1 allergens was</w:t>
      </w:r>
      <w:r w:rsidR="00A5688D" w:rsidRPr="00A5688D">
        <w:t xml:space="preserve"> </w:t>
      </w:r>
      <w:r w:rsidR="00A5688D">
        <w:t xml:space="preserve">the </w:t>
      </w:r>
      <w:r w:rsidR="00362579">
        <w:t>sequencing</w:t>
      </w:r>
      <w:r w:rsidR="00A5688D">
        <w:t xml:space="preserve"> of Der p 1 (the group 1 allergen from </w:t>
      </w:r>
      <w:r w:rsidR="00A5688D">
        <w:rPr>
          <w:i/>
        </w:rPr>
        <w:t>D. pteronyssinus</w:t>
      </w:r>
      <w:r w:rsidR="003F4D1E">
        <w:rPr>
          <w:i/>
        </w:rPr>
        <w:t xml:space="preserve"> </w:t>
      </w:r>
      <w:r w:rsidR="003F4D1E" w:rsidRPr="00013627">
        <w:t xml:space="preserve">and archetype </w:t>
      </w:r>
      <w:r w:rsidR="00013627" w:rsidRPr="00013627">
        <w:t xml:space="preserve">for related allergens from other </w:t>
      </w:r>
      <w:r w:rsidR="00BD5415">
        <w:t>HDM</w:t>
      </w:r>
      <w:r w:rsidR="00013627" w:rsidRPr="00013627">
        <w:t xml:space="preserve"> species</w:t>
      </w:r>
      <w:r w:rsidR="00A5688D">
        <w:t>)</w:t>
      </w:r>
      <w:r w:rsidR="00EA374E">
        <w:t xml:space="preserve"> </w:t>
      </w:r>
      <w:r w:rsidR="00A5688D">
        <w:t xml:space="preserve">and </w:t>
      </w:r>
      <w:r w:rsidR="00EA374E">
        <w:t xml:space="preserve">the </w:t>
      </w:r>
      <w:r w:rsidR="002778D3">
        <w:t xml:space="preserve">bioinformatic </w:t>
      </w:r>
      <w:r w:rsidR="00A5688D">
        <w:t xml:space="preserve">indication </w:t>
      </w:r>
      <w:r w:rsidR="00BB40D8">
        <w:t xml:space="preserve">that it </w:t>
      </w:r>
      <w:r w:rsidR="00786704">
        <w:t>might</w:t>
      </w:r>
      <w:r w:rsidR="00BB40D8">
        <w:t xml:space="preserve"> be a cysteine </w:t>
      </w:r>
      <w:r w:rsidR="002778D3">
        <w:t>protease</w:t>
      </w:r>
      <w:r w:rsidR="00A24FC2">
        <w:t xml:space="preserve">, a </w:t>
      </w:r>
      <w:r w:rsidR="001354BC">
        <w:t>prediction subsequently verified experimentally</w:t>
      </w:r>
      <w:r w:rsidR="003C2629">
        <w:t xml:space="preserve"> </w:t>
      </w:r>
      <w:r w:rsidR="00100697">
        <w:fldChar w:fldCharType="begin"/>
      </w:r>
      <w:r w:rsidR="00100697">
        <w:instrText xml:space="preserve"> ADDIN EN.CITE &lt;EndNote&gt;&lt;Cite&gt;&lt;Author&gt;Zhang&lt;/Author&gt;&lt;Year&gt;2018&lt;/Year&gt;&lt;RecNum&gt;40&lt;/RecNum&gt;&lt;DisplayText&gt;[7]&lt;/DisplayText&gt;&lt;record&gt;&lt;rec-number&gt;40&lt;/rec-number&gt;&lt;foreign-keys&gt;&lt;key app="EN" db-id="5dsfra2d8xd5t6ez9tlv2wdm0rza9pve9tv9" timestamp="1526575079"&gt;40&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eriodical&gt;&lt;full-title&gt;Molecular Pharmacology&lt;/full-title&gt;&lt;/periodical&gt;&lt;pages&gt;1007-1030&lt;/pages&gt;&lt;volume&gt;94&lt;/volume&gt;&lt;dates&gt;&lt;year&gt;2018&lt;/year&gt;&lt;/dates&gt;&lt;urls&gt;&lt;/urls&gt;&lt;electronic-resource-num&gt;https://doi.org/10.1124/mol.118.112730&lt;/electronic-resource-num&gt;&lt;/record&gt;&lt;/Cite&gt;&lt;/EndNote&gt;</w:instrText>
      </w:r>
      <w:r w:rsidR="00100697">
        <w:fldChar w:fldCharType="separate"/>
      </w:r>
      <w:r w:rsidR="00100697">
        <w:rPr>
          <w:noProof/>
        </w:rPr>
        <w:t>[7]</w:t>
      </w:r>
      <w:r w:rsidR="00100697">
        <w:fldChar w:fldCharType="end"/>
      </w:r>
      <w:r w:rsidR="00BB40D8">
        <w:t>.</w:t>
      </w:r>
      <w:r w:rsidR="00A24FC2">
        <w:t xml:space="preserve">  That </w:t>
      </w:r>
      <w:r w:rsidR="0063372B">
        <w:t xml:space="preserve">these </w:t>
      </w:r>
      <w:r w:rsidR="0037652D">
        <w:t xml:space="preserve">HDM </w:t>
      </w:r>
      <w:r w:rsidR="0063372B">
        <w:t xml:space="preserve">allergens </w:t>
      </w:r>
      <w:r w:rsidR="002778D3">
        <w:t>are catalytically competent cysteine proteases</w:t>
      </w:r>
      <w:r w:rsidR="00657B08">
        <w:t xml:space="preserve"> is </w:t>
      </w:r>
      <w:r w:rsidR="00A5688D">
        <w:t xml:space="preserve">a function of their </w:t>
      </w:r>
      <w:r w:rsidR="008B4868">
        <w:t xml:space="preserve">being gut-associated digestive enzymes </w:t>
      </w:r>
      <w:r w:rsidR="00EA02E7">
        <w:t xml:space="preserve">which are then excreted </w:t>
      </w:r>
      <w:r w:rsidR="00EE4BE8">
        <w:t>as constituents of faecal pellets.  This protease activity</w:t>
      </w:r>
      <w:r w:rsidR="00D669CA">
        <w:t xml:space="preserve"> </w:t>
      </w:r>
      <w:r w:rsidR="00A5688D">
        <w:t xml:space="preserve">is pertinent to their role as allergy initiators because </w:t>
      </w:r>
      <w:r w:rsidR="001B1156">
        <w:t>much human exposure to HDM allergens occur</w:t>
      </w:r>
      <w:r w:rsidR="00A5688D">
        <w:t>s</w:t>
      </w:r>
      <w:r w:rsidR="001B1156">
        <w:t xml:space="preserve"> through inhalation of HDM faecal pellets </w:t>
      </w:r>
      <w:r w:rsidR="00DD6C5C">
        <w:t>- these</w:t>
      </w:r>
      <w:r w:rsidR="001B1156">
        <w:t xml:space="preserve"> are of a respirable aerodynamic diameter</w:t>
      </w:r>
      <w:r w:rsidR="00786704">
        <w:t xml:space="preserve"> - </w:t>
      </w:r>
      <w:r w:rsidR="001B1156">
        <w:t xml:space="preserve">and </w:t>
      </w:r>
      <w:r w:rsidR="00C94DFB">
        <w:t xml:space="preserve">from </w:t>
      </w:r>
      <w:r w:rsidR="001B1156">
        <w:t xml:space="preserve">which </w:t>
      </w:r>
      <w:r w:rsidR="006909FD">
        <w:t xml:space="preserve">the digestive enzymes are </w:t>
      </w:r>
      <w:r w:rsidR="00BF71FF">
        <w:t>rel</w:t>
      </w:r>
      <w:r w:rsidR="00FC0CF5">
        <w:t>eased rapidly</w:t>
      </w:r>
      <w:r w:rsidR="006909FD">
        <w:t xml:space="preserve"> in a highly concentrated form.  </w:t>
      </w:r>
      <w:r w:rsidR="00E272B6">
        <w:t>Establishing the catalytic competence of these</w:t>
      </w:r>
      <w:r w:rsidR="00F00A86">
        <w:t xml:space="preserve"> proteases</w:t>
      </w:r>
      <w:r w:rsidR="00860431">
        <w:t xml:space="preserve"> was</w:t>
      </w:r>
      <w:r w:rsidR="00A5688D">
        <w:t xml:space="preserve"> one of the first </w:t>
      </w:r>
      <w:r w:rsidR="00A5688D">
        <w:lastRenderedPageBreak/>
        <w:t>steps in developing</w:t>
      </w:r>
      <w:r w:rsidR="00860431">
        <w:t xml:space="preserve"> the functionalist view of allergenicity</w:t>
      </w:r>
      <w:r w:rsidR="00DD6C5C">
        <w:t xml:space="preserve"> </w:t>
      </w:r>
      <w:r w:rsidR="00100697">
        <w:fldChar w:fldCharType="begin"/>
      </w:r>
      <w:r w:rsidR="00100697">
        <w:instrText xml:space="preserve"> ADDIN EN.CITE &lt;EndNote&gt;&lt;Cite&gt;&lt;Author&gt;Stewart&lt;/Author&gt;&lt;Year&gt;2014&lt;/Year&gt;&lt;RecNum&gt;30&lt;/RecNum&gt;&lt;DisplayText&gt;[3]&lt;/DisplayText&gt;&lt;record&gt;&lt;rec-number&gt;30&lt;/rec-number&gt;&lt;foreign-keys&gt;&lt;key app="EN" db-id="5dsfra2d8xd5t6ez9tlv2wdm0rza9pve9tv9" timestamp="1526575078"&gt;30&lt;/key&gt;&lt;/foreign-keys&gt;&lt;ref-type name="Book Section"&gt;5&lt;/ref-type&gt;&lt;contributors&gt;&lt;authors&gt;&lt;author&gt;Stewart, G. A.&lt;/author&gt;&lt;author&gt;Richardson, J. P.&lt;/author&gt;&lt;author&gt;Zhang, J.&lt;/author&gt;&lt;author&gt;Robinson, C.&lt;/author&gt;&lt;/authors&gt;&lt;secondary-authors&gt;&lt;author&gt;Adkinson, N. F.&lt;/author&gt;&lt;author&gt;Bochner, B. S.&lt;/author&gt;&lt;author&gt;Burks, A. W.&lt;/author&gt;&lt;author&gt;Busse, W. W.&lt;/author&gt;&lt;author&gt;Holgate, S. T.&lt;/author&gt;&lt;author&gt;Lemanske, R. F.&lt;/author&gt;&lt;author&gt;O&amp;apos;Hehir, R. E.&lt;/author&gt;&lt;/secondary-authors&gt;&lt;/contributors&gt;&lt;titles&gt;&lt;title&gt;The structure and function of allergens&lt;/title&gt;&lt;secondary-title&gt;Middleton&amp;apos;s Allergy - Principles and Practice&lt;/secondary-title&gt;&lt;/titles&gt;&lt;pages&gt;398-429&lt;/pages&gt;&lt;volume&gt;8th&lt;/volume&gt;&lt;reprint-edition&gt;NOT IN FILE&lt;/reprint-edition&gt;&lt;keywords&gt;&lt;keyword&gt;Allergens&lt;/keyword&gt;&lt;keyword&gt;Allergen&lt;/keyword&gt;&lt;/keywords&gt;&lt;dates&gt;&lt;year&gt;2014&lt;/year&gt;&lt;/dates&gt;&lt;pub-location&gt;Philadelphia  &lt;/pub-location&gt;&lt;publisher&gt;Elsevier Saunders&lt;/publisher&gt;&lt;urls&gt;&lt;/urls&gt;&lt;/record&gt;&lt;/Cite&gt;&lt;/EndNote&gt;</w:instrText>
      </w:r>
      <w:r w:rsidR="00100697">
        <w:fldChar w:fldCharType="separate"/>
      </w:r>
      <w:r w:rsidR="00100697">
        <w:rPr>
          <w:noProof/>
        </w:rPr>
        <w:t>[3]</w:t>
      </w:r>
      <w:r w:rsidR="00100697">
        <w:fldChar w:fldCharType="end"/>
      </w:r>
      <w:r w:rsidR="008F53D5">
        <w:t xml:space="preserve">. </w:t>
      </w:r>
      <w:r w:rsidR="00906069">
        <w:t xml:space="preserve"> In turn</w:t>
      </w:r>
      <w:r w:rsidR="00205B5F">
        <w:t xml:space="preserve">, </w:t>
      </w:r>
      <w:r w:rsidR="00C843C7">
        <w:t>it</w:t>
      </w:r>
      <w:r w:rsidR="00205B5F">
        <w:t xml:space="preserve"> </w:t>
      </w:r>
      <w:r w:rsidR="003868A9">
        <w:t>became</w:t>
      </w:r>
      <w:r w:rsidR="00205B5F">
        <w:t xml:space="preserve"> the </w:t>
      </w:r>
      <w:r w:rsidR="00F67942">
        <w:t>creation</w:t>
      </w:r>
      <w:r w:rsidR="00205B5F">
        <w:t xml:space="preserve"> of a novel opportunity</w:t>
      </w:r>
      <w:r w:rsidR="00F67942">
        <w:t xml:space="preserve"> for an unprecedented approach </w:t>
      </w:r>
      <w:r w:rsidR="00614FC7">
        <w:t>to the treatment of allergic disease</w:t>
      </w:r>
      <w:r w:rsidR="00F0467E">
        <w:t xml:space="preserve"> and</w:t>
      </w:r>
      <w:r w:rsidR="000E0758">
        <w:t xml:space="preserve"> a new class of</w:t>
      </w:r>
      <w:r w:rsidR="00D669CA">
        <w:t xml:space="preserve"> small-molecule</w:t>
      </w:r>
      <w:r w:rsidR="000E0758">
        <w:t xml:space="preserve"> drugs which have been named</w:t>
      </w:r>
      <w:r w:rsidR="00CE7F64">
        <w:t xml:space="preserve"> allergen delivery inhibitors</w:t>
      </w:r>
      <w:r w:rsidR="00F0467E">
        <w:t xml:space="preserve"> (ADIs)</w:t>
      </w:r>
      <w:r w:rsidR="003C2629">
        <w:t xml:space="preserve"> </w:t>
      </w:r>
      <w:r w:rsidR="00100697">
        <w:fldChar w:fldCharType="begin">
          <w:fldData xml:space="preserve">PEVuZE5vdGU+PENpdGU+PEF1dGhvcj5aaGFuZzwvQXV0aG9yPjxZZWFyPkluIFByZXNzPC9ZZWFy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</w:fldData>
        </w:fldChar>
      </w:r>
      <w:r w:rsidR="00100697">
        <w:instrText xml:space="preserve"> ADDIN EN.CITE </w:instrText>
      </w:r>
      <w:r w:rsidR="00100697">
        <w:fldChar w:fldCharType="begin">
          <w:fldData xml:space="preserve">PEVuZE5vdGU+PENpdGU+PEF1dGhvcj5aaGFuZzwvQXV0aG9yPjxZZWFyPkluIFByZXNzPC9ZZWFy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</w:fldData>
        </w:fldChar>
      </w:r>
      <w:r w:rsidR="00100697">
        <w:instrText xml:space="preserve"> ADDIN EN.CITE.DATA </w:instrText>
      </w:r>
      <w:r w:rsidR="00100697">
        <w:fldChar w:fldCharType="end"/>
      </w:r>
      <w:r w:rsidR="00100697">
        <w:fldChar w:fldCharType="separate"/>
      </w:r>
      <w:r w:rsidR="00100697">
        <w:rPr>
          <w:noProof/>
        </w:rPr>
        <w:t>[7, 9-11]</w:t>
      </w:r>
      <w:r w:rsidR="00100697">
        <w:fldChar w:fldCharType="end"/>
      </w:r>
      <w:r w:rsidR="00614FC7">
        <w:t>.</w:t>
      </w:r>
      <w:r w:rsidR="00205B5F">
        <w:t xml:space="preserve"> </w:t>
      </w:r>
      <w:r w:rsidR="008F53D5">
        <w:t xml:space="preserve"> </w:t>
      </w:r>
    </w:p>
    <w:p w14:paraId="7309B6D5" w14:textId="77777777" w:rsidR="00E27720" w:rsidRPr="00D30615" w:rsidRDefault="00E27720" w:rsidP="00055F5D">
      <w:pPr>
        <w:spacing w:line="480" w:lineRule="auto"/>
      </w:pPr>
    </w:p>
    <w:p w14:paraId="38A5B620" w14:textId="688B22E5" w:rsidR="00055F5D" w:rsidRPr="0053361A" w:rsidRDefault="00312C7D" w:rsidP="00E73066">
      <w:pPr>
        <w:spacing w:line="480" w:lineRule="auto"/>
        <w:rPr>
          <w:b/>
        </w:rPr>
      </w:pPr>
      <w:r w:rsidRPr="0053361A">
        <w:rPr>
          <w:b/>
        </w:rPr>
        <w:t xml:space="preserve">Group 1 HDM Allergens: Molecular </w:t>
      </w:r>
      <w:r w:rsidR="0095599F" w:rsidRPr="0053361A">
        <w:rPr>
          <w:b/>
        </w:rPr>
        <w:t>Characteristics</w:t>
      </w:r>
    </w:p>
    <w:p w14:paraId="6EC279F4" w14:textId="622A6E43" w:rsidR="00055F5D" w:rsidRDefault="00055F5D" w:rsidP="00055F5D">
      <w:pPr>
        <w:spacing w:line="480" w:lineRule="auto"/>
      </w:pPr>
      <w:r>
        <w:t>Group 1 HDM allergens are members of the</w:t>
      </w:r>
      <w:r w:rsidR="0087666F">
        <w:t xml:space="preserve"> C1 family</w:t>
      </w:r>
      <w:r w:rsidR="006538DF">
        <w:t xml:space="preserve"> </w:t>
      </w:r>
      <w:r>
        <w:t>of cysteine proteases</w:t>
      </w:r>
      <w:r w:rsidR="00667ED9" w:rsidRPr="00667ED9">
        <w:t xml:space="preserve"> </w:t>
      </w:r>
      <w:r w:rsidR="00667ED9">
        <w:t>belonging to the CA</w:t>
      </w:r>
      <w:r w:rsidR="000C0A8C">
        <w:t xml:space="preserve"> protease</w:t>
      </w:r>
      <w:r w:rsidR="00667ED9">
        <w:t xml:space="preserve"> clan</w:t>
      </w:r>
      <w:r>
        <w:t>.</w:t>
      </w:r>
      <w:r w:rsidR="000D4851">
        <w:t xml:space="preserve"> </w:t>
      </w:r>
      <w:r>
        <w:t xml:space="preserve">  Like the </w:t>
      </w:r>
      <w:r w:rsidR="00BD221A">
        <w:t>C</w:t>
      </w:r>
      <w:r w:rsidR="0087666F">
        <w:t>1 family</w:t>
      </w:r>
      <w:r>
        <w:t xml:space="preserve"> archetypes papain and cathepsins B, K and S, their structure</w:t>
      </w:r>
      <w:r w:rsidR="000C0A8C">
        <w:t>s</w:t>
      </w:r>
      <w:r>
        <w:t xml:space="preserve"> </w:t>
      </w:r>
      <w:r w:rsidR="000C0A8C">
        <w:t>are</w:t>
      </w:r>
      <w:r>
        <w:t xml:space="preserve"> characterised by two globular domains separated by a catalytic cleft containing the charge relay </w:t>
      </w:r>
      <w:r w:rsidR="00EC0235">
        <w:t xml:space="preserve">triad </w:t>
      </w:r>
      <w:r w:rsidR="00A16B44">
        <w:t>C</w:t>
      </w:r>
      <w:r w:rsidR="00A16B44" w:rsidRPr="008058D4">
        <w:rPr>
          <w:vertAlign w:val="superscript"/>
        </w:rPr>
        <w:t>1</w:t>
      </w:r>
      <w:r w:rsidR="00A16B44">
        <w:rPr>
          <w:vertAlign w:val="superscript"/>
        </w:rPr>
        <w:t>14</w:t>
      </w:r>
      <w:r w:rsidR="00A16B44">
        <w:t>, H</w:t>
      </w:r>
      <w:r w:rsidR="00A16B44" w:rsidRPr="008058D4">
        <w:rPr>
          <w:vertAlign w:val="superscript"/>
        </w:rPr>
        <w:t>2</w:t>
      </w:r>
      <w:r w:rsidR="00A16B44">
        <w:rPr>
          <w:vertAlign w:val="superscript"/>
        </w:rPr>
        <w:t>50</w:t>
      </w:r>
      <w:r w:rsidR="00A16B44">
        <w:t xml:space="preserve"> and N</w:t>
      </w:r>
      <w:r w:rsidR="00A16B44" w:rsidRPr="008058D4">
        <w:rPr>
          <w:vertAlign w:val="superscript"/>
        </w:rPr>
        <w:t>2</w:t>
      </w:r>
      <w:r w:rsidR="00A16B44">
        <w:rPr>
          <w:vertAlign w:val="superscript"/>
        </w:rPr>
        <w:t>70</w:t>
      </w:r>
      <w:r w:rsidR="00BF25AD">
        <w:t xml:space="preserve"> (</w:t>
      </w:r>
      <w:r w:rsidR="00BF25AD">
        <w:rPr>
          <w:b/>
        </w:rPr>
        <w:t>Figure 1</w:t>
      </w:r>
      <w:r w:rsidR="00BF25AD">
        <w:t>)</w:t>
      </w:r>
      <w:r w:rsidR="000E5270">
        <w:t>,</w:t>
      </w:r>
      <w:r w:rsidR="001E65CD">
        <w:t xml:space="preserve"> but </w:t>
      </w:r>
      <w:r w:rsidR="00C20521">
        <w:t>despite observable sequence-level similarities in the mature proteins (</w:t>
      </w:r>
      <w:r w:rsidR="00C20521">
        <w:rPr>
          <w:b/>
        </w:rPr>
        <w:t>Table 1</w:t>
      </w:r>
      <w:r w:rsidR="00C20521">
        <w:t>)</w:t>
      </w:r>
      <w:r w:rsidR="001B2984">
        <w:t xml:space="preserve"> </w:t>
      </w:r>
      <w:r>
        <w:t>group 1 HDM allergens</w:t>
      </w:r>
      <w:r w:rsidR="001B2984">
        <w:t xml:space="preserve"> </w:t>
      </w:r>
      <w:r w:rsidR="000268F1">
        <w:t>are</w:t>
      </w:r>
      <w:r>
        <w:t xml:space="preserve"> </w:t>
      </w:r>
      <w:r w:rsidR="001E65CD">
        <w:t xml:space="preserve">properly </w:t>
      </w:r>
      <w:r w:rsidR="00D105A6">
        <w:t xml:space="preserve">to be regarded as </w:t>
      </w:r>
      <w:r>
        <w:t xml:space="preserve">a sub-family </w:t>
      </w:r>
      <w:r w:rsidR="006D0CB5">
        <w:t xml:space="preserve">distinct </w:t>
      </w:r>
      <w:r>
        <w:t xml:space="preserve">from cathepsins </w:t>
      </w:r>
      <w:r w:rsidR="000268F1">
        <w:t>because of</w:t>
      </w:r>
      <w:r w:rsidR="009B288E">
        <w:t xml:space="preserve"> structural and functional divergence</w:t>
      </w:r>
      <w:r w:rsidR="000268F1">
        <w:t>s</w:t>
      </w:r>
      <w:r w:rsidR="00971548">
        <w:t xml:space="preserve"> </w:t>
      </w:r>
      <w:r w:rsidR="000268F1">
        <w:t>in</w:t>
      </w:r>
      <w:r>
        <w:t xml:space="preserve"> the</w:t>
      </w:r>
      <w:r w:rsidR="001B2984">
        <w:t>ir</w:t>
      </w:r>
      <w:r>
        <w:t xml:space="preserve"> pro</w:t>
      </w:r>
      <w:r w:rsidR="001B2984">
        <w:t>domains</w:t>
      </w:r>
      <w:r w:rsidR="003C2629">
        <w:t xml:space="preserve"> </w:t>
      </w:r>
      <w:r w:rsidR="00100697">
        <w:fldChar w:fldCharType="begin"/>
      </w:r>
      <w:r w:rsidR="00100697">
        <w:instrText xml:space="preserve"> ADDIN EN.CITE &lt;EndNote&gt;&lt;Cite&gt;&lt;Author&gt;Zhang&lt;/Author&gt;&lt;Year&gt;2007&lt;/Year&gt;&lt;RecNum&gt;42&lt;/RecNum&gt;&lt;DisplayText&gt;[12]&lt;/DisplayText&gt;&lt;record&gt;&lt;rec-number&gt;42&lt;/rec-number&gt;&lt;foreign-keys&gt;&lt;key app="EN" db-id="5dsfra2d8xd5t6ez9tlv2wdm0rza9pve9tv9" timestamp="1526575079"&gt;42&lt;/key&gt;&lt;/foreign-keys&gt;&lt;ref-type name="Journal Article"&gt;17&lt;/ref-type&gt;&lt;contributors&gt;&lt;authors&gt;&lt;author&gt;Zhang, J.&lt;/author&gt;&lt;author&gt;Hamilton, J. M.&lt;/author&gt;&lt;author&gt;Garrod, D. R.&lt;/author&gt;&lt;author&gt;Robinson, C.&lt;/author&gt;&lt;/authors&gt;&lt;/contributors&gt;&lt;auth-address&gt;Ion Channels &amp;amp; Cell Signalling Centre, Division of Basic Medical Sciences, St George&amp;apos;s, University of London, London, UK&lt;/auth-address&gt;&lt;titles&gt;&lt;title&gt;Interactions between mature Der p 1 and its free prodomain indicate membership of a new family of C1 peptidases&lt;/title&gt;&lt;secondary-title&gt;Allergy&lt;/secondary-title&gt;&lt;/titles&gt;&lt;periodical&gt;&lt;full-title&gt;Allergy&lt;/full-title&gt;&lt;/periodical&gt;&lt;pages&gt;1302-1309&lt;/pages&gt;&lt;volume&gt;62&lt;/volume&gt;&lt;number&gt;11&lt;/number&gt;&lt;reprint-edition&gt;NOT IN FILE&lt;/reprint-edition&gt;&lt;keywords&gt;&lt;keyword&gt;Allergens&lt;/keyword&gt;&lt;keyword&gt;analysis&lt;/keyword&gt;&lt;keyword&gt;Animals&lt;/keyword&gt;&lt;keyword&gt;Antigens&lt;/keyword&gt;&lt;keyword&gt;Antigens,Dermatophagoides&lt;/keyword&gt;&lt;keyword&gt;chemistry&lt;/keyword&gt;&lt;keyword&gt;Cysteine&lt;/keyword&gt;&lt;keyword&gt;Cysteine Endopeptidases&lt;/keyword&gt;&lt;keyword&gt;Dermatophagoides pteronyssinus&lt;/keyword&gt;&lt;keyword&gt;Dust&lt;/keyword&gt;&lt;keyword&gt;Endopeptidases&lt;/keyword&gt;&lt;keyword&gt;immunology&lt;/keyword&gt;&lt;keyword&gt;isolation &amp;amp; purification&lt;/keyword&gt;&lt;keyword&gt;Kinetics&lt;/keyword&gt;&lt;keyword&gt;London&lt;/keyword&gt;&lt;keyword&gt;metabolism&lt;/keyword&gt;&lt;keyword&gt;methods&lt;/keyword&gt;&lt;keyword&gt;Research&lt;/keyword&gt;&lt;/keywords&gt;&lt;dates&gt;&lt;year&gt;2007&lt;/year&gt;&lt;/dates&gt;&lt;urls&gt;&lt;related-urls&gt;&lt;url&gt;PM:17919146&lt;/url&gt;&lt;url&gt;http://onlinelibrary.wiley.com/store/10.1111/j.1398-9995.2007.01492.x/asset/j.1398-9995.2007.01492.x.pdf?v=1&amp;amp;t=i0p0te0o&amp;amp;s=a2c7747d43747c5b089f7afa946cd817845a48d4&lt;/url&gt;&lt;/related-urls&gt;&lt;/urls&gt;&lt;/record&gt;&lt;/Cite&gt;&lt;/EndNote&gt;</w:instrText>
      </w:r>
      <w:r w:rsidR="00100697">
        <w:fldChar w:fldCharType="separate"/>
      </w:r>
      <w:r w:rsidR="00100697">
        <w:rPr>
          <w:noProof/>
        </w:rPr>
        <w:t>[12]</w:t>
      </w:r>
      <w:r w:rsidR="00100697">
        <w:fldChar w:fldCharType="end"/>
      </w:r>
      <w:r>
        <w:t>.  In cathepsins</w:t>
      </w:r>
      <w:r w:rsidR="009F4C29">
        <w:t xml:space="preserve"> </w:t>
      </w:r>
      <w:r w:rsidR="00F0467E">
        <w:t>which possess</w:t>
      </w:r>
      <w:r w:rsidR="009F4C29">
        <w:t xml:space="preserve"> relatively</w:t>
      </w:r>
      <w:r w:rsidR="00AE24B9">
        <w:t xml:space="preserve"> long prodomains (eg cathepsin K, L, S</w:t>
      </w:r>
      <w:r w:rsidR="009F4C29">
        <w:t xml:space="preserve">), the </w:t>
      </w:r>
      <w:r>
        <w:t xml:space="preserve">propieces </w:t>
      </w:r>
      <w:r w:rsidR="006B6218">
        <w:t xml:space="preserve">are </w:t>
      </w:r>
      <w:r w:rsidR="001E5618">
        <w:t>form</w:t>
      </w:r>
      <w:r w:rsidR="006B6218">
        <w:t>ed from</w:t>
      </w:r>
      <w:r w:rsidR="00126A12">
        <w:t xml:space="preserve"> 2-3 </w:t>
      </w:r>
      <w:r w:rsidR="00E40DB1">
        <w:rPr>
          <w:rFonts w:cstheme="minorHAnsi"/>
        </w:rPr>
        <w:t>α</w:t>
      </w:r>
      <w:r w:rsidR="00E40DB1">
        <w:t>-helices</w:t>
      </w:r>
      <w:r w:rsidR="00F426DF">
        <w:t xml:space="preserve"> containing a characteristic </w:t>
      </w:r>
      <w:r w:rsidR="004B5214">
        <w:t>‘ERFNIN’ motif (EX</w:t>
      </w:r>
      <w:r w:rsidR="004B5214" w:rsidRPr="00FA077A">
        <w:rPr>
          <w:vertAlign w:val="subscript"/>
        </w:rPr>
        <w:t>3</w:t>
      </w:r>
      <w:r w:rsidR="004B5214">
        <w:t>RX</w:t>
      </w:r>
      <w:r w:rsidR="004B5214" w:rsidRPr="00FA077A">
        <w:rPr>
          <w:vertAlign w:val="subscript"/>
        </w:rPr>
        <w:t>2</w:t>
      </w:r>
      <w:r w:rsidR="004B5214">
        <w:t xml:space="preserve"> (I/V)FX</w:t>
      </w:r>
      <w:r w:rsidR="004B5214" w:rsidRPr="00FA077A">
        <w:rPr>
          <w:vertAlign w:val="subscript"/>
        </w:rPr>
        <w:t>2</w:t>
      </w:r>
      <w:r w:rsidR="004B5214">
        <w:t>NX</w:t>
      </w:r>
      <w:r w:rsidR="004B5214" w:rsidRPr="00FA077A">
        <w:rPr>
          <w:vertAlign w:val="subscript"/>
        </w:rPr>
        <w:t>3</w:t>
      </w:r>
      <w:r w:rsidR="004B5214">
        <w:t>IX</w:t>
      </w:r>
      <w:r w:rsidR="004B5214" w:rsidRPr="00FA077A">
        <w:rPr>
          <w:vertAlign w:val="subscript"/>
        </w:rPr>
        <w:t>3</w:t>
      </w:r>
      <w:r w:rsidR="004B5214">
        <w:t>N)</w:t>
      </w:r>
      <w:r w:rsidR="009B5870">
        <w:t>, whereas this</w:t>
      </w:r>
      <w:r w:rsidR="009F4C29">
        <w:t xml:space="preserve"> is lacking in cathepsin B whose prodomain is significantly shorter.  A</w:t>
      </w:r>
      <w:r>
        <w:t>fter processing to the mature form of the protease</w:t>
      </w:r>
      <w:r w:rsidR="00F0467E">
        <w:t>,</w:t>
      </w:r>
      <w:r>
        <w:t xml:space="preserve"> detached propieces</w:t>
      </w:r>
      <w:r w:rsidR="009F4C29">
        <w:t xml:space="preserve"> with ERFNIN motifs</w:t>
      </w:r>
      <w:r>
        <w:t xml:space="preserve"> retain </w:t>
      </w:r>
      <w:r w:rsidR="00F87E63">
        <w:t>an</w:t>
      </w:r>
      <w:r>
        <w:t xml:space="preserve"> ability to inhibit their cognate enzymes.  In contrast, </w:t>
      </w:r>
      <w:r w:rsidR="00CF0616">
        <w:t>the propiece</w:t>
      </w:r>
      <w:r w:rsidR="007162FB">
        <w:t xml:space="preserve"> of Der p 1</w:t>
      </w:r>
      <w:r w:rsidR="00F0467E">
        <w:t xml:space="preserve"> comprises</w:t>
      </w:r>
      <w:r w:rsidR="007162FB">
        <w:t xml:space="preserve"> </w:t>
      </w:r>
      <w:r w:rsidR="00F0467E">
        <w:t xml:space="preserve">4 α-helices and differs from </w:t>
      </w:r>
      <w:r w:rsidR="0037652D">
        <w:t>that</w:t>
      </w:r>
      <w:r w:rsidR="00F0467E">
        <w:t xml:space="preserve"> of cathepsin B and those</w:t>
      </w:r>
      <w:r w:rsidR="004D4F14">
        <w:t xml:space="preserve"> which</w:t>
      </w:r>
      <w:r w:rsidR="00F0467E">
        <w:t xml:space="preserve"> con</w:t>
      </w:r>
      <w:r w:rsidR="004D4F14">
        <w:t>ta</w:t>
      </w:r>
      <w:r w:rsidR="00F0467E">
        <w:t xml:space="preserve">in </w:t>
      </w:r>
      <w:r w:rsidR="00457BB3">
        <w:t>a</w:t>
      </w:r>
      <w:r w:rsidR="003B28C5">
        <w:t xml:space="preserve"> regular</w:t>
      </w:r>
      <w:r w:rsidR="00FF16BA">
        <w:t xml:space="preserve"> </w:t>
      </w:r>
      <w:r w:rsidR="00610D56">
        <w:t>‘</w:t>
      </w:r>
      <w:r w:rsidR="00FF16BA">
        <w:t>ER</w:t>
      </w:r>
      <w:r w:rsidR="00610D56">
        <w:t>F</w:t>
      </w:r>
      <w:r w:rsidR="00FF16BA">
        <w:t>NIN</w:t>
      </w:r>
      <w:r w:rsidR="00610D56">
        <w:t>’</w:t>
      </w:r>
      <w:r w:rsidR="00FF16BA">
        <w:t xml:space="preserve"> motif</w:t>
      </w:r>
      <w:r w:rsidR="00610D56">
        <w:t>.  C</w:t>
      </w:r>
      <w:r>
        <w:t xml:space="preserve">leavage of proDer p 1, and by implication </w:t>
      </w:r>
      <w:r w:rsidR="00FC0224">
        <w:t>the</w:t>
      </w:r>
      <w:r>
        <w:t xml:space="preserve"> corresponding</w:t>
      </w:r>
      <w:r w:rsidR="00BD5415">
        <w:t xml:space="preserve"> zymogens</w:t>
      </w:r>
      <w:r>
        <w:t xml:space="preserve"> from other HDM species, results in efficient </w:t>
      </w:r>
      <w:r w:rsidR="00610D56">
        <w:t>proteolysis</w:t>
      </w:r>
      <w:r>
        <w:t xml:space="preserve"> of the</w:t>
      </w:r>
      <w:r w:rsidR="00BD5415">
        <w:t xml:space="preserve"> liberated</w:t>
      </w:r>
      <w:r>
        <w:t xml:space="preserve"> propiece thereby </w:t>
      </w:r>
      <w:r w:rsidR="003C38C8">
        <w:t>making</w:t>
      </w:r>
      <w:r>
        <w:t xml:space="preserve"> it incapable of inhibiting Der p 1 catalytic activity in the mature</w:t>
      </w:r>
      <w:r w:rsidR="000D4851">
        <w:t xml:space="preserve"> 25 kDa</w:t>
      </w:r>
      <w:r>
        <w:t xml:space="preserve"> protein</w:t>
      </w:r>
      <w:r w:rsidR="003C2629">
        <w:t xml:space="preserve"> </w:t>
      </w:r>
      <w:r w:rsidR="00100697">
        <w:fldChar w:fldCharType="begin"/>
      </w:r>
      <w:r w:rsidR="00100697">
        <w:instrText xml:space="preserve"> ADDIN EN.CITE &lt;EndNote&gt;&lt;Cite&gt;&lt;Author&gt;Zhang&lt;/Author&gt;&lt;Year&gt;2007&lt;/Year&gt;&lt;RecNum&gt;42&lt;/RecNum&gt;&lt;DisplayText&gt;[12]&lt;/DisplayText&gt;&lt;record&gt;&lt;rec-number&gt;42&lt;/rec-number&gt;&lt;foreign-keys&gt;&lt;key app="EN" db-id="5dsfra2d8xd5t6ez9tlv2wdm0rza9pve9tv9" timestamp="1526575079"&gt;42&lt;/key&gt;&lt;/foreign-keys&gt;&lt;ref-type name="Journal Article"&gt;17&lt;/ref-type&gt;&lt;contributors&gt;&lt;authors&gt;&lt;author&gt;Zhang, J.&lt;/author&gt;&lt;author&gt;Hamilton, J. M.&lt;/author&gt;&lt;author&gt;Garrod, D. R.&lt;/author&gt;&lt;author&gt;Robinson, C.&lt;/author&gt;&lt;/authors&gt;&lt;/contributors&gt;&lt;auth-address&gt;Ion Channels &amp;amp; Cell Signalling Centre, Division of Basic Medical Sciences, St George&amp;apos;s, University of London, London, UK&lt;/auth-address&gt;&lt;titles&gt;&lt;title&gt;Interactions between mature Der p 1 and its free prodomain indicate membership of a new family of C1 peptidases&lt;/title&gt;&lt;secondary-title&gt;Allergy&lt;/secondary-title&gt;&lt;/titles&gt;&lt;periodical&gt;&lt;full-title&gt;Allergy&lt;/full-title&gt;&lt;/periodical&gt;&lt;pages&gt;1302-1309&lt;/pages&gt;&lt;volume&gt;62&lt;/volume&gt;&lt;number&gt;11&lt;/number&gt;&lt;reprint-edition&gt;NOT IN FILE&lt;/reprint-edition&gt;&lt;keywords&gt;&lt;keyword&gt;Allergens&lt;/keyword&gt;&lt;keyword&gt;analysis&lt;/keyword&gt;&lt;keyword&gt;Animals&lt;/keyword&gt;&lt;keyword&gt;Antigens&lt;/keyword&gt;&lt;keyword&gt;Antigens,Dermatophagoides&lt;/keyword&gt;&lt;keyword&gt;chemistry&lt;/keyword&gt;&lt;keyword&gt;Cysteine&lt;/keyword&gt;&lt;keyword&gt;Cysteine Endopeptidases&lt;/keyword&gt;&lt;keyword&gt;Dermatophagoides pteronyssinus&lt;/keyword&gt;&lt;keyword&gt;Dust&lt;/keyword&gt;&lt;keyword&gt;Endopeptidases&lt;/keyword&gt;&lt;keyword&gt;immunology&lt;/keyword&gt;&lt;keyword&gt;isolation &amp;amp; purification&lt;/keyword&gt;&lt;keyword&gt;Kinetics&lt;/keyword&gt;&lt;keyword&gt;London&lt;/keyword&gt;&lt;keyword&gt;metabolism&lt;/keyword&gt;&lt;keyword&gt;methods&lt;/keyword&gt;&lt;keyword&gt;Research&lt;/keyword&gt;&lt;/keywords&gt;&lt;dates&gt;&lt;year&gt;2007&lt;/year&gt;&lt;/dates&gt;&lt;urls&gt;&lt;related-urls&gt;&lt;url&gt;PM:17919146&lt;/url&gt;&lt;url&gt;http://onlinelibrary.wiley.com/store/10.1111/j.1398-9995.2007.01492.x/asset/j.1398-9995.2007.01492.x.pdf?v=1&amp;amp;t=i0p0te0o&amp;amp;s=a2c7747d43747c5b089f7afa946cd817845a48d4&lt;/url&gt;&lt;/related-urls&gt;&lt;/urls&gt;&lt;/record&gt;&lt;/Cite&gt;&lt;/EndNote&gt;</w:instrText>
      </w:r>
      <w:r w:rsidR="00100697">
        <w:fldChar w:fldCharType="separate"/>
      </w:r>
      <w:r w:rsidR="00100697">
        <w:rPr>
          <w:noProof/>
        </w:rPr>
        <w:t>[12]</w:t>
      </w:r>
      <w:r w:rsidR="00100697">
        <w:fldChar w:fldCharType="end"/>
      </w:r>
      <w:r>
        <w:t xml:space="preserve">.  </w:t>
      </w:r>
      <w:r w:rsidR="00382559">
        <w:t>T</w:t>
      </w:r>
      <w:r>
        <w:t xml:space="preserve">he </w:t>
      </w:r>
      <w:r w:rsidR="00450D5F">
        <w:t xml:space="preserve">analogous </w:t>
      </w:r>
      <w:r>
        <w:t>group 1 allergen</w:t>
      </w:r>
      <w:r w:rsidR="00450D5F">
        <w:t xml:space="preserve"> Blo t 1</w:t>
      </w:r>
      <w:r>
        <w:t xml:space="preserve"> from the tropical mite </w:t>
      </w:r>
      <w:r w:rsidRPr="00382559">
        <w:rPr>
          <w:i/>
        </w:rPr>
        <w:t>B</w:t>
      </w:r>
      <w:r w:rsidR="00382559" w:rsidRPr="00382559">
        <w:rPr>
          <w:i/>
        </w:rPr>
        <w:t>lomia</w:t>
      </w:r>
      <w:r w:rsidRPr="00382559">
        <w:rPr>
          <w:i/>
        </w:rPr>
        <w:t xml:space="preserve"> tropicalis</w:t>
      </w:r>
      <w:r w:rsidR="005778DA">
        <w:t xml:space="preserve"> </w:t>
      </w:r>
      <w:r w:rsidR="00786704">
        <w:t>appears to be</w:t>
      </w:r>
      <w:r w:rsidR="005778DA">
        <w:t xml:space="preserve"> an intermediate case between </w:t>
      </w:r>
      <w:r w:rsidR="006E1066">
        <w:t xml:space="preserve">its </w:t>
      </w:r>
      <w:r w:rsidR="006E1066">
        <w:rPr>
          <w:i/>
        </w:rPr>
        <w:t>Dermatophagoides</w:t>
      </w:r>
      <w:r w:rsidR="006E1066">
        <w:t xml:space="preserve"> counterparts and </w:t>
      </w:r>
      <w:r w:rsidR="00AE0633">
        <w:t>cathepsins</w:t>
      </w:r>
      <w:r w:rsidR="009B5870">
        <w:t>; its prodomain</w:t>
      </w:r>
      <w:r w:rsidR="00895E22">
        <w:t xml:space="preserve"> contains the sequence</w:t>
      </w:r>
      <w:r w:rsidR="006F2386">
        <w:t xml:space="preserve"> </w:t>
      </w:r>
      <w:r w:rsidR="00895E22">
        <w:t>‘</w:t>
      </w:r>
      <w:r w:rsidR="00A1600F">
        <w:t>ERFQVN</w:t>
      </w:r>
      <w:r w:rsidR="00895E22">
        <w:t>’</w:t>
      </w:r>
      <w:r w:rsidR="00A1600F">
        <w:t xml:space="preserve"> as a modified </w:t>
      </w:r>
      <w:r w:rsidR="00895E22">
        <w:t>‘ERFNIN’ motif</w:t>
      </w:r>
      <w:r w:rsidR="009B5870">
        <w:t xml:space="preserve"> and</w:t>
      </w:r>
      <w:r w:rsidR="000D4851">
        <w:t xml:space="preserve"> is also differentiated from the </w:t>
      </w:r>
      <w:r w:rsidR="000D4851" w:rsidRPr="000D4851">
        <w:rPr>
          <w:i/>
        </w:rPr>
        <w:t>Dermatophagoides</w:t>
      </w:r>
      <w:r w:rsidR="000D4851">
        <w:t xml:space="preserve"> or </w:t>
      </w:r>
      <w:r w:rsidR="000D4851" w:rsidRPr="000D4851">
        <w:rPr>
          <w:i/>
        </w:rPr>
        <w:t>Euroglyphus</w:t>
      </w:r>
      <w:r w:rsidR="000D4851">
        <w:t xml:space="preserve"> allergens in being a larger protein (~39 kDa</w:t>
      </w:r>
      <w:r w:rsidR="00EA6D9B">
        <w:t xml:space="preserve"> </w:t>
      </w:r>
      <w:r w:rsidR="00EA6D9B">
        <w:rPr>
          <w:i/>
        </w:rPr>
        <w:t>vs</w:t>
      </w:r>
      <w:r w:rsidR="00EA6D9B">
        <w:t xml:space="preserve"> ~25 kDa</w:t>
      </w:r>
      <w:r w:rsidR="000D4851">
        <w:t>)</w:t>
      </w:r>
      <w:r w:rsidR="008572AE">
        <w:t xml:space="preserve"> with less obvious sequence identity or similarity overall</w:t>
      </w:r>
      <w:r w:rsidR="000D4851">
        <w:t>.</w:t>
      </w:r>
      <w:r w:rsidR="00895E22">
        <w:t xml:space="preserve">  </w:t>
      </w:r>
      <w:r w:rsidR="00641091">
        <w:t>Th</w:t>
      </w:r>
      <w:r w:rsidR="000D4851">
        <w:t>e modified ERFNIN motif</w:t>
      </w:r>
      <w:r w:rsidR="00641091">
        <w:t xml:space="preserve"> prompts speculation that</w:t>
      </w:r>
      <w:r w:rsidR="006A2D31">
        <w:t xml:space="preserve"> if </w:t>
      </w:r>
      <w:r w:rsidR="00EA6D9B">
        <w:t>Blo t 1</w:t>
      </w:r>
      <w:r w:rsidR="006A2D31">
        <w:t xml:space="preserve"> is catalytically competent (to date</w:t>
      </w:r>
      <w:r w:rsidR="002221F7">
        <w:t>,</w:t>
      </w:r>
      <w:r w:rsidR="006A2D31">
        <w:t xml:space="preserve"> this is inferred from a putative catalytic tr</w:t>
      </w:r>
      <w:r w:rsidR="002221F7">
        <w:t>ia</w:t>
      </w:r>
      <w:r w:rsidR="006A2D31">
        <w:t xml:space="preserve">d formed by </w:t>
      </w:r>
      <w:r w:rsidR="006A2D31">
        <w:lastRenderedPageBreak/>
        <w:t>C</w:t>
      </w:r>
      <w:r w:rsidR="006A2D31">
        <w:rPr>
          <w:vertAlign w:val="superscript"/>
        </w:rPr>
        <w:t>119</w:t>
      </w:r>
      <w:r w:rsidR="006A2D31">
        <w:t xml:space="preserve"> H</w:t>
      </w:r>
      <w:r w:rsidR="006A2D31">
        <w:rPr>
          <w:vertAlign w:val="superscript"/>
        </w:rPr>
        <w:t>263</w:t>
      </w:r>
      <w:r w:rsidR="006A2D31">
        <w:t xml:space="preserve"> N</w:t>
      </w:r>
      <w:r w:rsidR="006A2D31">
        <w:rPr>
          <w:vertAlign w:val="superscript"/>
        </w:rPr>
        <w:t>28</w:t>
      </w:r>
      <w:r w:rsidR="006A2D31" w:rsidRPr="00D6060D">
        <w:rPr>
          <w:vertAlign w:val="superscript"/>
        </w:rPr>
        <w:t>3</w:t>
      </w:r>
      <w:r w:rsidR="000268F1">
        <w:t xml:space="preserve"> in homology modelling)</w:t>
      </w:r>
      <w:r w:rsidR="006A2D31">
        <w:t xml:space="preserve"> i</w:t>
      </w:r>
      <w:r w:rsidR="00AE0633">
        <w:t>ts pro</w:t>
      </w:r>
      <w:r w:rsidR="00EB476C">
        <w:t xml:space="preserve">piece may behave </w:t>
      </w:r>
      <w:r w:rsidR="001A1974">
        <w:t xml:space="preserve">in a </w:t>
      </w:r>
      <w:r w:rsidR="00EB476C">
        <w:t>cathepsin-like</w:t>
      </w:r>
      <w:r w:rsidR="00641091">
        <w:t xml:space="preserve"> manner</w:t>
      </w:r>
      <w:r w:rsidR="00FC0224">
        <w:t xml:space="preserve"> and retain inhibitory capabilities when detached</w:t>
      </w:r>
      <w:r w:rsidR="00BC6DE6">
        <w:t xml:space="preserve">, perhaps providing some insight into why </w:t>
      </w:r>
      <w:r w:rsidR="004D08F6">
        <w:t>Blo t 1</w:t>
      </w:r>
      <w:r w:rsidR="00BC6DE6">
        <w:t xml:space="preserve"> is not </w:t>
      </w:r>
      <w:r w:rsidR="00A15D83">
        <w:t xml:space="preserve">serodominant, unlike its </w:t>
      </w:r>
      <w:r w:rsidR="00A15D83">
        <w:rPr>
          <w:i/>
        </w:rPr>
        <w:t>Dermatophagoides</w:t>
      </w:r>
      <w:r w:rsidR="00A15D83">
        <w:t xml:space="preserve"> counterparts</w:t>
      </w:r>
      <w:r w:rsidR="003C2629">
        <w:t xml:space="preserve"> </w:t>
      </w:r>
      <w:r w:rsidR="00100697">
        <w:fldChar w:fldCharType="begin"/>
      </w:r>
      <w:r w:rsidR="00100697">
        <w:instrText xml:space="preserve"> ADDIN EN.CITE &lt;EndNote&gt;&lt;Cite&gt;&lt;Author&gt;Zhang&lt;/Author&gt;&lt;Year&gt;2018&lt;/Year&gt;&lt;RecNum&gt;40&lt;/RecNum&gt;&lt;DisplayText&gt;[7]&lt;/DisplayText&gt;&lt;record&gt;&lt;rec-number&gt;40&lt;/rec-number&gt;&lt;foreign-keys&gt;&lt;key app="EN" db-id="5dsfra2d8xd5t6ez9tlv2wdm0rza9pve9tv9" timestamp="1526575079"&gt;40&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eriodical&gt;&lt;full-title&gt;Molecular Pharmacology&lt;/full-title&gt;&lt;/periodical&gt;&lt;pages&gt;1007-1030&lt;/pages&gt;&lt;volume&gt;94&lt;/volume&gt;&lt;dates&gt;&lt;year&gt;2018&lt;/year&gt;&lt;/dates&gt;&lt;urls&gt;&lt;/urls&gt;&lt;electronic-resource-num&gt;https://doi.org/10.1124/mol.118.112730&lt;/electronic-resource-num&gt;&lt;/record&gt;&lt;/Cite&gt;&lt;/EndNote&gt;</w:instrText>
      </w:r>
      <w:r w:rsidR="00100697">
        <w:fldChar w:fldCharType="separate"/>
      </w:r>
      <w:r w:rsidR="00100697">
        <w:rPr>
          <w:noProof/>
        </w:rPr>
        <w:t>[7]</w:t>
      </w:r>
      <w:r w:rsidR="00100697">
        <w:fldChar w:fldCharType="end"/>
      </w:r>
      <w:r w:rsidR="004D08F6">
        <w:t xml:space="preserve">.  </w:t>
      </w:r>
      <w:r w:rsidR="00EB476C">
        <w:t xml:space="preserve"> </w:t>
      </w:r>
      <w:r>
        <w:t xml:space="preserve"> </w:t>
      </w:r>
      <w:r w:rsidR="0083242B">
        <w:t>From the perspective of molecular allergology,</w:t>
      </w:r>
      <w:r>
        <w:t xml:space="preserve"> the</w:t>
      </w:r>
      <w:r w:rsidR="00B80631">
        <w:t xml:space="preserve"> influence of the</w:t>
      </w:r>
      <w:r>
        <w:t xml:space="preserve"> propiece in Der p 1 </w:t>
      </w:r>
      <w:r w:rsidR="006B23FB">
        <w:t xml:space="preserve">may </w:t>
      </w:r>
      <w:r>
        <w:t xml:space="preserve">extend beyond </w:t>
      </w:r>
      <w:r w:rsidR="0083242B">
        <w:t xml:space="preserve">simply </w:t>
      </w:r>
      <w:r>
        <w:t xml:space="preserve">maintaining enzymatic latency in the </w:t>
      </w:r>
      <w:r w:rsidR="004F1AA8">
        <w:t>immature</w:t>
      </w:r>
      <w:r>
        <w:t xml:space="preserve"> form of the protein.  </w:t>
      </w:r>
      <w:r w:rsidR="004F1AA8">
        <w:t>The zymogen</w:t>
      </w:r>
      <w:r>
        <w:t xml:space="preserve"> proDer p 1 is significantly less immunogenic than mature </w:t>
      </w:r>
      <w:r w:rsidR="003465C0">
        <w:t>Der p 1</w:t>
      </w:r>
      <w:r>
        <w:t xml:space="preserve"> and this has been attributed to </w:t>
      </w:r>
      <w:r w:rsidR="000268F1">
        <w:t>steric hindrance of important allergenic epitope</w:t>
      </w:r>
      <w:r w:rsidR="000A3DE0">
        <w:t>s</w:t>
      </w:r>
      <w:r w:rsidR="000268F1">
        <w:t xml:space="preserve"> by the propiece</w:t>
      </w:r>
      <w:r w:rsidR="003C2629">
        <w:t xml:space="preserve"> </w:t>
      </w:r>
      <w:r w:rsidR="00100697">
        <w:fldChar w:fldCharType="begin">
          <w:fldData xml:space="preserve">PEVuZE5vdGU+PENpdGU+PEF1dGhvcj5NZW5vPC9BdXRob3I+PFllYXI+MjAwNTwvWWVhcj48UmVj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U1NS02MzwvcGFnZXM+PHZvbHVtZT4xMTU8L3ZvbHVtZT48bnVtYmVyPjM8L251bWJl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</w:fldData>
        </w:fldChar>
      </w:r>
      <w:r w:rsidR="00100697">
        <w:instrText xml:space="preserve"> ADDIN EN.CITE </w:instrText>
      </w:r>
      <w:r w:rsidR="00100697">
        <w:fldChar w:fldCharType="begin">
          <w:fldData xml:space="preserve">PEVuZE5vdGU+PENpdGU+PEF1dGhvcj5NZW5vPC9BdXRob3I+PFllYXI+MjAwNTwvWWVhcj48UmVj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</w:fldData>
        </w:fldChar>
      </w:r>
      <w:r w:rsidR="00100697">
        <w:instrText xml:space="preserve"> ADDIN EN.CITE.DATA </w:instrText>
      </w:r>
      <w:r w:rsidR="00100697">
        <w:fldChar w:fldCharType="end"/>
      </w:r>
      <w:r w:rsidR="00100697">
        <w:fldChar w:fldCharType="separate"/>
      </w:r>
      <w:r w:rsidR="00100697">
        <w:rPr>
          <w:noProof/>
        </w:rPr>
        <w:t>[13, 14]</w:t>
      </w:r>
      <w:r w:rsidR="00100697">
        <w:fldChar w:fldCharType="end"/>
      </w:r>
      <w:r>
        <w:t xml:space="preserve">.  </w:t>
      </w:r>
      <w:r w:rsidR="0037652D">
        <w:t xml:space="preserve"> As described later, </w:t>
      </w:r>
      <w:r>
        <w:t xml:space="preserve">the absence of proteolytic activity in the </w:t>
      </w:r>
      <w:r w:rsidR="0037652D">
        <w:t xml:space="preserve">immature </w:t>
      </w:r>
      <w:r>
        <w:t xml:space="preserve">protein deprives the immune system of important adjuvant </w:t>
      </w:r>
      <w:r w:rsidR="001345A7">
        <w:t>signals</w:t>
      </w:r>
      <w:r>
        <w:t xml:space="preserve"> </w:t>
      </w:r>
      <w:r w:rsidR="009B0333">
        <w:t>and this</w:t>
      </w:r>
      <w:r>
        <w:t xml:space="preserve"> </w:t>
      </w:r>
      <w:r w:rsidR="00620F31">
        <w:t>further</w:t>
      </w:r>
      <w:r>
        <w:t xml:space="preserve"> contribute</w:t>
      </w:r>
      <w:r w:rsidR="009B0333">
        <w:t>s</w:t>
      </w:r>
      <w:r>
        <w:t xml:space="preserve"> to the</w:t>
      </w:r>
      <w:r w:rsidR="00225730">
        <w:t xml:space="preserve"> comparatively</w:t>
      </w:r>
      <w:r>
        <w:t xml:space="preserve"> effete nature of </w:t>
      </w:r>
      <w:r w:rsidR="0037652D">
        <w:t>pro</w:t>
      </w:r>
      <w:r>
        <w:t>Der p 1.</w:t>
      </w:r>
      <w:r w:rsidR="009069CD">
        <w:t xml:space="preserve">  </w:t>
      </w:r>
    </w:p>
    <w:p w14:paraId="329BAABB" w14:textId="77777777" w:rsidR="005C7D16" w:rsidRDefault="005C7D16" w:rsidP="00055F5D">
      <w:pPr>
        <w:spacing w:line="480" w:lineRule="auto"/>
      </w:pPr>
    </w:p>
    <w:p w14:paraId="77F25E92" w14:textId="4AE97B56" w:rsidR="00AB2BD4" w:rsidRDefault="00055F5D" w:rsidP="00055F5D">
      <w:pPr>
        <w:spacing w:line="480" w:lineRule="auto"/>
      </w:pPr>
      <w:r>
        <w:t xml:space="preserve">High resolution structural data now </w:t>
      </w:r>
      <w:r w:rsidR="00E532B3">
        <w:t>exist</w:t>
      </w:r>
      <w:r>
        <w:t xml:space="preserve"> for </w:t>
      </w:r>
      <w:r w:rsidR="005C7D16">
        <w:t>Der p 1 and Der f</w:t>
      </w:r>
      <w:r w:rsidR="0044064A">
        <w:t xml:space="preserve"> </w:t>
      </w:r>
      <w:r w:rsidR="005C7D16">
        <w:t>1</w:t>
      </w:r>
      <w:r w:rsidR="00C971C8">
        <w:t xml:space="preserve"> </w:t>
      </w:r>
      <w:r w:rsidR="00BD5415">
        <w:t>which provide</w:t>
      </w:r>
      <w:r>
        <w:t xml:space="preserve"> insight into the many similarities</w:t>
      </w:r>
      <w:r w:rsidR="00C971C8">
        <w:t>,</w:t>
      </w:r>
      <w:r>
        <w:t xml:space="preserve"> and </w:t>
      </w:r>
      <w:r w:rsidR="002B2256">
        <w:t>a few</w:t>
      </w:r>
      <w:r>
        <w:t xml:space="preserve"> differences</w:t>
      </w:r>
      <w:r w:rsidR="00C971C8">
        <w:t>,</w:t>
      </w:r>
      <w:r>
        <w:t xml:space="preserve"> between these</w:t>
      </w:r>
      <w:r w:rsidR="00FB4B4E">
        <w:t xml:space="preserve"> group 1 HDM</w:t>
      </w:r>
      <w:r>
        <w:t xml:space="preserve"> allergens</w:t>
      </w:r>
      <w:r w:rsidR="00A87232">
        <w:t xml:space="preserve"> </w:t>
      </w:r>
      <w:r w:rsidR="00100697">
        <w:fldChar w:fldCharType="begin"/>
      </w:r>
      <w:r w:rsidR="00100697">
        <w:instrText xml:space="preserve"> ADDIN EN.CITE &lt;EndNote&gt;&lt;Cite&gt;&lt;Author&gt;Zhang&lt;/Author&gt;&lt;Year&gt;2018&lt;/Year&gt;&lt;RecNum&gt;40&lt;/RecNum&gt;&lt;DisplayText&gt;[7]&lt;/DisplayText&gt;&lt;record&gt;&lt;rec-number&gt;40&lt;/rec-number&gt;&lt;foreign-keys&gt;&lt;key app="EN" db-id="5dsfra2d8xd5t6ez9tlv2wdm0rza9pve9tv9" timestamp="1526575079"&gt;40&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eriodical&gt;&lt;full-title&gt;Molecular Pharmacology&lt;/full-title&gt;&lt;/periodical&gt;&lt;pages&gt;1007-1030&lt;/pages&gt;&lt;volume&gt;94&lt;/volume&gt;&lt;dates&gt;&lt;year&gt;2018&lt;/year&gt;&lt;/dates&gt;&lt;urls&gt;&lt;/urls&gt;&lt;electronic-resource-num&gt;https://doi.org/10.1124/mol.118.112730&lt;/electronic-resource-num&gt;&lt;/record&gt;&lt;/Cite&gt;&lt;/EndNote&gt;</w:instrText>
      </w:r>
      <w:r w:rsidR="00100697">
        <w:fldChar w:fldCharType="separate"/>
      </w:r>
      <w:r w:rsidR="00100697">
        <w:rPr>
          <w:noProof/>
        </w:rPr>
        <w:t>[7]</w:t>
      </w:r>
      <w:r w:rsidR="00100697">
        <w:fldChar w:fldCharType="end"/>
      </w:r>
      <w:r>
        <w:t xml:space="preserve">.  </w:t>
      </w:r>
      <w:r w:rsidR="00EB687E">
        <w:t>Unsurprisingly</w:t>
      </w:r>
      <w:r w:rsidR="009C486E">
        <w:t xml:space="preserve">, </w:t>
      </w:r>
      <w:r w:rsidR="00CD588A">
        <w:t xml:space="preserve">linear and/or conformational </w:t>
      </w:r>
      <w:r w:rsidR="001B2984">
        <w:t xml:space="preserve">surface </w:t>
      </w:r>
      <w:r w:rsidR="00CD588A">
        <w:t>epitope</w:t>
      </w:r>
      <w:r w:rsidR="001B2984">
        <w:t>s</w:t>
      </w:r>
      <w:r w:rsidR="00CD588A">
        <w:t xml:space="preserve"> are conserved, consistent with </w:t>
      </w:r>
      <w:r w:rsidR="009069CD">
        <w:t xml:space="preserve">non-discrimination between </w:t>
      </w:r>
      <w:r w:rsidR="00735504">
        <w:t>Der p 1, Der f 1 and Eur m 1</w:t>
      </w:r>
      <w:r w:rsidR="009069CD">
        <w:t xml:space="preserve"> by a monoclonal antibody</w:t>
      </w:r>
      <w:r w:rsidR="00A87232">
        <w:t xml:space="preserve"> </w:t>
      </w:r>
      <w:r w:rsidR="00100697">
        <w:fldChar w:fldCharType="begin">
          <w:fldData xml:space="preserve">PEVuZE5vdGU+PENpdGU+PEF1dGhvcj5DaHJ1c3pjejwvQXV0aG9yPjxZZWFyPjIwMTI8L1llYXI+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3Mzg4LTk4PC9wYWdlcz48dm9sdW1l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</w:fldData>
        </w:fldChar>
      </w:r>
      <w:r w:rsidR="00100697">
        <w:instrText xml:space="preserve"> ADDIN EN.CITE </w:instrText>
      </w:r>
      <w:r w:rsidR="00100697">
        <w:fldChar w:fldCharType="begin">
          <w:fldData xml:space="preserve">PEVuZE5vdGU+PENpdGU+PEF1dGhvcj5DaHJ1c3pjejwvQXV0aG9yPjxZZWFyPjIwMTI8L1llYXI+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3Mzg4LTk4PC9wYWdlcz48dm9sdW1l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</w:fldData>
        </w:fldChar>
      </w:r>
      <w:r w:rsidR="00100697">
        <w:instrText xml:space="preserve"> ADDIN EN.CITE.DATA </w:instrText>
      </w:r>
      <w:r w:rsidR="00100697">
        <w:fldChar w:fldCharType="end"/>
      </w:r>
      <w:r w:rsidR="00100697">
        <w:fldChar w:fldCharType="separate"/>
      </w:r>
      <w:r w:rsidR="00100697">
        <w:rPr>
          <w:noProof/>
        </w:rPr>
        <w:t>[15]</w:t>
      </w:r>
      <w:r w:rsidR="00100697">
        <w:fldChar w:fldCharType="end"/>
      </w:r>
      <w:r w:rsidR="00735504">
        <w:t>.</w:t>
      </w:r>
      <w:r w:rsidR="009069CD">
        <w:t xml:space="preserve">  Significantly, IgE binding</w:t>
      </w:r>
      <w:r w:rsidR="003465C0">
        <w:t xml:space="preserve"> of group 1 HDM allergens</w:t>
      </w:r>
      <w:r w:rsidR="009069CD">
        <w:t xml:space="preserve"> may occur without penalty for proteolytic activity, </w:t>
      </w:r>
      <w:r w:rsidR="00F65DC2">
        <w:t xml:space="preserve">potentially </w:t>
      </w:r>
      <w:r w:rsidR="009069CD">
        <w:t>enabling IgE-bound allergens on mast cells and basophils to exercise parallel bioactivities</w:t>
      </w:r>
      <w:r w:rsidR="003465C0">
        <w:t>, a property which is of interest given the ability of these allergens to activate mast cells in an IgE-independent</w:t>
      </w:r>
      <w:r w:rsidR="007A099E">
        <w:t>,</w:t>
      </w:r>
      <w:r w:rsidR="003465C0">
        <w:t xml:space="preserve"> pseudo</w:t>
      </w:r>
      <w:r w:rsidR="00330A9B">
        <w:t>-</w:t>
      </w:r>
      <w:r w:rsidR="003465C0">
        <w:t>allergic manner</w:t>
      </w:r>
      <w:r w:rsidR="00A87232">
        <w:t xml:space="preserve"> </w:t>
      </w:r>
      <w:r w:rsidR="00100697">
        <w:fldChar w:fldCharType="begin">
          <w:fldData xml:space="preserve">PEVuZE5vdGU+PENpdGU+PEF1dGhvcj5NYWNoYWRvPC9BdXRob3I+PFllYXI+MTk5NjwvWWVhcj48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</w:fldData>
        </w:fldChar>
      </w:r>
      <w:r w:rsidR="00100697">
        <w:instrText xml:space="preserve"> ADDIN EN.CITE </w:instrText>
      </w:r>
      <w:r w:rsidR="00100697">
        <w:fldChar w:fldCharType="begin">
          <w:fldData xml:space="preserve">PEVuZE5vdGU+PENpdGU+PEF1dGhvcj5NYWNoYWRvPC9BdXRob3I+PFllYXI+MTk5NjwvWWVhcj48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</w:fldData>
        </w:fldChar>
      </w:r>
      <w:r w:rsidR="00100697">
        <w:instrText xml:space="preserve"> ADDIN EN.CITE.DATA </w:instrText>
      </w:r>
      <w:r w:rsidR="00100697">
        <w:fldChar w:fldCharType="end"/>
      </w:r>
      <w:r w:rsidR="00100697">
        <w:fldChar w:fldCharType="separate"/>
      </w:r>
      <w:r w:rsidR="00100697">
        <w:rPr>
          <w:noProof/>
        </w:rPr>
        <w:t>[16]</w:t>
      </w:r>
      <w:r w:rsidR="00100697">
        <w:fldChar w:fldCharType="end"/>
      </w:r>
      <w:r w:rsidR="009069CD">
        <w:t>.</w:t>
      </w:r>
      <w:r w:rsidR="003465C0">
        <w:t xml:space="preserve">  </w:t>
      </w:r>
      <w:r w:rsidR="00735504">
        <w:t xml:space="preserve">  </w:t>
      </w:r>
      <w:r>
        <w:t>Among the differences are</w:t>
      </w:r>
      <w:r w:rsidR="005A773C">
        <w:t xml:space="preserve"> the propensity </w:t>
      </w:r>
      <w:r w:rsidR="00AD1D2B">
        <w:t xml:space="preserve">of Der p 1 to oligomerise in solution and </w:t>
      </w:r>
      <w:r w:rsidR="00847CCF">
        <w:t>some evidence of divalent cation binding.</w:t>
      </w:r>
      <w:r w:rsidR="00975D3B">
        <w:t xml:space="preserve">  If these </w:t>
      </w:r>
      <w:r w:rsidR="004F3326">
        <w:t xml:space="preserve">behaviours occur physiologically they may be relevant to </w:t>
      </w:r>
      <w:r w:rsidR="002C55FB">
        <w:t xml:space="preserve">biophysical interactions with mucosal surfaces, specifically </w:t>
      </w:r>
      <w:r w:rsidR="00457BB3">
        <w:t>their</w:t>
      </w:r>
      <w:r w:rsidR="0079388C">
        <w:t xml:space="preserve"> </w:t>
      </w:r>
      <w:r w:rsidR="006727F6">
        <w:t>permeability</w:t>
      </w:r>
      <w:r w:rsidR="002B2256">
        <w:t xml:space="preserve"> properties</w:t>
      </w:r>
      <w:r w:rsidR="00457BB3">
        <w:t xml:space="preserve"> in paracellular pathways</w:t>
      </w:r>
      <w:r w:rsidR="006727F6">
        <w:t xml:space="preserve"> </w:t>
      </w:r>
      <w:r w:rsidR="0079388C">
        <w:t>(see later).</w:t>
      </w:r>
      <w:r w:rsidR="00847CCF">
        <w:t xml:space="preserve">  However, n</w:t>
      </w:r>
      <w:r>
        <w:t xml:space="preserve">one of the reported differences </w:t>
      </w:r>
      <w:r w:rsidR="008D3C0B">
        <w:t>has</w:t>
      </w:r>
      <w:r>
        <w:t xml:space="preserve"> material bearing on enzymatic activity</w:t>
      </w:r>
      <w:r w:rsidR="00C36F44">
        <w:t xml:space="preserve"> -</w:t>
      </w:r>
      <w:r>
        <w:t xml:space="preserve"> a significant finding which underscores the</w:t>
      </w:r>
      <w:r w:rsidR="006663DA">
        <w:t xml:space="preserve"> </w:t>
      </w:r>
      <w:r w:rsidR="00086C3F">
        <w:t>conclusion from</w:t>
      </w:r>
      <w:r>
        <w:t xml:space="preserve"> </w:t>
      </w:r>
      <w:r w:rsidR="00063611">
        <w:t>sequence and structure</w:t>
      </w:r>
      <w:r w:rsidR="00086C3F">
        <w:t xml:space="preserve"> appraisals</w:t>
      </w:r>
      <w:r>
        <w:t xml:space="preserve"> that they are a single target</w:t>
      </w:r>
      <w:r w:rsidR="000268F1" w:rsidRPr="000268F1">
        <w:t xml:space="preserve"> </w:t>
      </w:r>
      <w:r w:rsidR="000268F1">
        <w:t xml:space="preserve">from the perspective of </w:t>
      </w:r>
      <w:r w:rsidR="00F65DC2">
        <w:t xml:space="preserve">designing </w:t>
      </w:r>
      <w:r w:rsidR="000268F1">
        <w:t>protease</w:t>
      </w:r>
      <w:r w:rsidR="00F65DC2">
        <w:t xml:space="preserve"> inhibitors</w:t>
      </w:r>
      <w:r w:rsidR="000268F1">
        <w:t xml:space="preserve"> </w:t>
      </w:r>
      <w:r w:rsidR="00100697">
        <w:fldChar w:fldCharType="begin"/>
      </w:r>
      <w:r w:rsidR="00100697">
        <w:instrText xml:space="preserve"> ADDIN EN.CITE &lt;EndNote&gt;&lt;Cite&gt;&lt;Author&gt;Zhang&lt;/Author&gt;&lt;Year&gt;2018&lt;/Year&gt;&lt;RecNum&gt;40&lt;/RecNum&gt;&lt;DisplayText&gt;[7]&lt;/DisplayText&gt;&lt;record&gt;&lt;rec-number&gt;40&lt;/rec-number&gt;&lt;foreign-keys&gt;&lt;key app="EN" db-id="5dsfra2d8xd5t6ez9tlv2wdm0rza9pve9tv9" timestamp="1526575079"&gt;40&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eriodical&gt;&lt;full-title&gt;Molecular Pharmacology&lt;/full-title&gt;&lt;/periodical&gt;&lt;pages&gt;1007-1030&lt;/pages&gt;&lt;volume&gt;94&lt;/volume&gt;&lt;dates&gt;&lt;year&gt;2018&lt;/year&gt;&lt;/dates&gt;&lt;urls&gt;&lt;/urls&gt;&lt;electronic-resource-num&gt;https://doi.org/10.1124/mol.118.112730&lt;/electronic-resource-num&gt;&lt;/record&gt;&lt;/Cite&gt;&lt;/EndNote&gt;</w:instrText>
      </w:r>
      <w:r w:rsidR="00100697">
        <w:fldChar w:fldCharType="separate"/>
      </w:r>
      <w:r w:rsidR="00100697">
        <w:rPr>
          <w:noProof/>
        </w:rPr>
        <w:t>[7]</w:t>
      </w:r>
      <w:r w:rsidR="00100697">
        <w:fldChar w:fldCharType="end"/>
      </w:r>
      <w:r>
        <w:t xml:space="preserve">.  The availability of crystal structures </w:t>
      </w:r>
      <w:r w:rsidR="00B3419D">
        <w:t xml:space="preserve">for these allergens </w:t>
      </w:r>
      <w:r>
        <w:t xml:space="preserve">supersedes </w:t>
      </w:r>
      <w:r w:rsidR="00FB4B4E">
        <w:t>a</w:t>
      </w:r>
      <w:r>
        <w:t xml:space="preserve"> reliance on homology modelling</w:t>
      </w:r>
      <w:r w:rsidR="00B3419D">
        <w:t>,</w:t>
      </w:r>
      <w:r>
        <w:t xml:space="preserve"> which was used in the early stages of </w:t>
      </w:r>
      <w:r w:rsidR="00270E58">
        <w:t>protease inhibitor</w:t>
      </w:r>
      <w:r>
        <w:t xml:space="preserve"> design for these </w:t>
      </w:r>
      <w:r>
        <w:lastRenderedPageBreak/>
        <w:t>targets</w:t>
      </w:r>
      <w:r w:rsidR="00B3419D">
        <w:t>,</w:t>
      </w:r>
      <w:r>
        <w:t xml:space="preserve"> and provide</w:t>
      </w:r>
      <w:r w:rsidR="00C36F44">
        <w:t>s</w:t>
      </w:r>
      <w:r>
        <w:t xml:space="preserve"> a structural re</w:t>
      </w:r>
      <w:r w:rsidR="000268F1">
        <w:t>futation</w:t>
      </w:r>
      <w:r>
        <w:t xml:space="preserve"> of claim</w:t>
      </w:r>
      <w:r w:rsidR="00270E58">
        <w:t>s</w:t>
      </w:r>
      <w:r>
        <w:t xml:space="preserve"> that Der p 1 </w:t>
      </w:r>
      <w:r w:rsidR="00B3419D">
        <w:t>is</w:t>
      </w:r>
      <w:r>
        <w:t xml:space="preserve"> a hybrid protease with both cysteine and serine protease activity</w:t>
      </w:r>
      <w:r w:rsidR="00270E58">
        <w:t xml:space="preserve"> </w:t>
      </w:r>
      <w:r w:rsidR="00100697">
        <w:fldChar w:fldCharType="begin">
          <w:fldData xml:space="preserve">PEVuZE5vdGU+PENpdGU+PEF1dGhvcj5Ccm93bjwvQXV0aG9yPjxZZWFyPjIwMDM8L1llYXI+PFJl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</w:fldData>
        </w:fldChar>
      </w:r>
      <w:r w:rsidR="00100697">
        <w:instrText xml:space="preserve"> ADDIN EN.CITE </w:instrText>
      </w:r>
      <w:r w:rsidR="00100697">
        <w:fldChar w:fldCharType="begin">
          <w:fldData xml:space="preserve">PEVuZE5vdGU+PENpdGU+PEF1dGhvcj5Ccm93bjwvQXV0aG9yPjxZZWFyPjIwMDM8L1llYXI+PFJl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</w:fldData>
        </w:fldChar>
      </w:r>
      <w:r w:rsidR="00100697">
        <w:instrText xml:space="preserve"> ADDIN EN.CITE.DATA </w:instrText>
      </w:r>
      <w:r w:rsidR="00100697">
        <w:fldChar w:fldCharType="end"/>
      </w:r>
      <w:r w:rsidR="00100697">
        <w:fldChar w:fldCharType="separate"/>
      </w:r>
      <w:r w:rsidR="00100697">
        <w:rPr>
          <w:noProof/>
        </w:rPr>
        <w:t>[17, 18]</w:t>
      </w:r>
      <w:r w:rsidR="00100697">
        <w:fldChar w:fldCharType="end"/>
      </w:r>
      <w:r>
        <w:t xml:space="preserve">.  </w:t>
      </w:r>
      <w:r w:rsidR="00EE6AC8">
        <w:t>Supporting the</w:t>
      </w:r>
      <w:r w:rsidR="007D621D">
        <w:t xml:space="preserve"> predictions of </w:t>
      </w:r>
      <w:r w:rsidR="00EE6AC8">
        <w:t xml:space="preserve">structural biology, </w:t>
      </w:r>
      <w:r w:rsidR="00B3419D">
        <w:t xml:space="preserve">the </w:t>
      </w:r>
      <w:r w:rsidR="00EE6AC8">
        <w:t>d</w:t>
      </w:r>
      <w:r>
        <w:t>esign of selective</w:t>
      </w:r>
      <w:r w:rsidR="00EE6AC8">
        <w:t xml:space="preserve"> Der p 1</w:t>
      </w:r>
      <w:r>
        <w:t xml:space="preserve"> inhibitors </w:t>
      </w:r>
      <w:r w:rsidR="00F9573B">
        <w:t xml:space="preserve">has </w:t>
      </w:r>
      <w:r>
        <w:t>provide</w:t>
      </w:r>
      <w:r w:rsidR="00F9573B">
        <w:t>d</w:t>
      </w:r>
      <w:r>
        <w:t xml:space="preserve"> a powerful functional rebuttal which should </w:t>
      </w:r>
      <w:r w:rsidR="000268F1">
        <w:t>finally</w:t>
      </w:r>
      <w:r>
        <w:t xml:space="preserve"> draw a line under the hybrid protease concept</w:t>
      </w:r>
      <w:r w:rsidR="00B36DBE">
        <w:t xml:space="preserve"> which has </w:t>
      </w:r>
      <w:r w:rsidR="00657383">
        <w:t>confused</w:t>
      </w:r>
      <w:r w:rsidR="00B36DBE">
        <w:t xml:space="preserve"> some literature over an extended period</w:t>
      </w:r>
      <w:r>
        <w:t xml:space="preserve">.  However, this episode </w:t>
      </w:r>
      <w:r w:rsidR="00B3419D">
        <w:t>illuminates</w:t>
      </w:r>
      <w:r>
        <w:t xml:space="preserve"> one of many traps for the unwary in studies of allergen biology.  The original suggestion of hybrid </w:t>
      </w:r>
      <w:r w:rsidR="001B2984">
        <w:t>protease</w:t>
      </w:r>
      <w:r w:rsidR="00B36DBE">
        <w:t xml:space="preserve"> activity</w:t>
      </w:r>
      <w:r>
        <w:t xml:space="preserve"> </w:t>
      </w:r>
      <w:r w:rsidR="00C36F44">
        <w:t>appeared</w:t>
      </w:r>
      <w:r>
        <w:t xml:space="preserve"> in a paper in which low specificity tools were combined with an allergen preparation which was most probably of insufficient purity for the intended work</w:t>
      </w:r>
      <w:r w:rsidR="00E77DFB">
        <w:t xml:space="preserve"> </w:t>
      </w:r>
      <w:r w:rsidR="00100697">
        <w:fldChar w:fldCharType="begin">
          <w:fldData xml:space="preserve">PEVuZE5vdGU+PENpdGU+PEF1dGhvcj5IZXdpdHQ8L0F1dGhvcj48WWVhcj4xOTk3PC9ZZWFyPjxS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</w:fldData>
        </w:fldChar>
      </w:r>
      <w:r w:rsidR="00100697">
        <w:instrText xml:space="preserve"> ADDIN EN.CITE </w:instrText>
      </w:r>
      <w:r w:rsidR="00100697">
        <w:fldChar w:fldCharType="begin">
          <w:fldData xml:space="preserve">PEVuZE5vdGU+PENpdGU+PEF1dGhvcj5IZXdpdHQ8L0F1dGhvcj48WWVhcj4xOTk3PC9ZZWFyPjxS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</w:fldData>
        </w:fldChar>
      </w:r>
      <w:r w:rsidR="00100697">
        <w:instrText xml:space="preserve"> ADDIN EN.CITE.DATA </w:instrText>
      </w:r>
      <w:r w:rsidR="00100697">
        <w:fldChar w:fldCharType="end"/>
      </w:r>
      <w:r w:rsidR="00100697">
        <w:fldChar w:fldCharType="separate"/>
      </w:r>
      <w:r w:rsidR="00100697">
        <w:rPr>
          <w:noProof/>
        </w:rPr>
        <w:t>[18]</w:t>
      </w:r>
      <w:r w:rsidR="00100697">
        <w:fldChar w:fldCharType="end"/>
      </w:r>
      <w:r>
        <w:t xml:space="preserve">.  </w:t>
      </w:r>
    </w:p>
    <w:p w14:paraId="6469355E" w14:textId="77777777" w:rsidR="00AB2BD4" w:rsidRDefault="00AB2BD4" w:rsidP="00055F5D">
      <w:pPr>
        <w:spacing w:line="480" w:lineRule="auto"/>
      </w:pPr>
    </w:p>
    <w:p w14:paraId="50AC9E45" w14:textId="25085DAD" w:rsidR="00055F5D" w:rsidRDefault="008853F6" w:rsidP="00055F5D">
      <w:pPr>
        <w:spacing w:line="480" w:lineRule="auto"/>
      </w:pPr>
      <w:r>
        <w:t>Immunoaffinity chromatography has been used by several laboratories for the purification of Der p 1</w:t>
      </w:r>
      <w:r w:rsidR="00846A0A">
        <w:t xml:space="preserve">.  </w:t>
      </w:r>
      <w:r w:rsidR="00055F5D">
        <w:t xml:space="preserve">One of the commonest trace contaminants of Der p 1 when purified by </w:t>
      </w:r>
      <w:r w:rsidR="00C36F44">
        <w:t>this technique</w:t>
      </w:r>
      <w:r w:rsidR="00055F5D">
        <w:t xml:space="preserve"> is serine protease activity</w:t>
      </w:r>
      <w:r w:rsidR="00FB4B4E">
        <w:t xml:space="preserve"> arising </w:t>
      </w:r>
      <w:r w:rsidR="000C1620">
        <w:rPr>
          <w:i/>
        </w:rPr>
        <w:t>inter alia</w:t>
      </w:r>
      <w:r w:rsidR="00055F5D">
        <w:t xml:space="preserve"> </w:t>
      </w:r>
      <w:r w:rsidR="00FB4B4E">
        <w:t xml:space="preserve">from </w:t>
      </w:r>
      <w:r w:rsidR="006A0FEE">
        <w:t xml:space="preserve">allergens belonging to </w:t>
      </w:r>
      <w:r w:rsidR="00846A0A">
        <w:t>group</w:t>
      </w:r>
      <w:r w:rsidR="006A0FEE">
        <w:t>s</w:t>
      </w:r>
      <w:r w:rsidR="00846A0A">
        <w:t xml:space="preserve"> 3, 6 and 9</w:t>
      </w:r>
      <w:r w:rsidR="00055F5D">
        <w:t xml:space="preserve">, and rigorous steps are necessary to eradicate </w:t>
      </w:r>
      <w:r w:rsidR="00BE5B82">
        <w:t>it</w:t>
      </w:r>
      <w:r w:rsidR="00055F5D">
        <w:t>.  Partly for that reason, we</w:t>
      </w:r>
      <w:r w:rsidR="00AF35CF">
        <w:t xml:space="preserve"> have</w:t>
      </w:r>
      <w:r w:rsidR="00055F5D">
        <w:t xml:space="preserve"> prefer</w:t>
      </w:r>
      <w:r w:rsidR="00AF35CF">
        <w:t>red</w:t>
      </w:r>
      <w:r w:rsidR="00055F5D">
        <w:t xml:space="preserve"> a purification strategy for native Der p 1 which bypasses the requirement for enrichment by immunoaffinity chromatography and which incorporates multiple polishing steps for contaminant removal</w:t>
      </w:r>
      <w:r w:rsidR="00E77DFB">
        <w:t xml:space="preserve"> </w:t>
      </w:r>
      <w:r w:rsidR="00100697">
        <w:fldChar w:fldCharType="begin"/>
      </w:r>
      <w:r w:rsidR="00100697">
        <w:instrText xml:space="preserve"> ADDIN EN.CITE &lt;EndNote&gt;&lt;Cite&gt;&lt;Author&gt;Zhang&lt;/Author&gt;&lt;Year&gt;In Press&lt;/Year&gt;&lt;RecNum&gt;71&lt;/RecNum&gt;&lt;DisplayText&gt;[9, 19]&lt;/DisplayText&gt;&lt;record&gt;&lt;rec-number&gt;71&lt;/rec-number&gt;&lt;foreign-keys&gt;&lt;key app="EN" db-id="5dsfra2d8xd5t6ez9tlv2wdm0rza9pve9tv9" timestamp="1527867922"&gt;71&lt;/key&gt;&lt;/foreign-keys&gt;&lt;ref-type name="Journal Article"&gt;17&lt;/ref-type&gt;&lt;contributors&gt;&lt;authors&gt;&lt;author&gt;Zhang, J.&lt;/author&gt;&lt;author&gt;Chen, J.&lt;/author&gt;&lt;author&gt;Zuo, J.&lt;/author&gt;&lt;author&gt;Newton, G. K.&lt;/author&gt;&lt;author&gt;Perrior, T. R.&lt;/author&gt;&lt;author&gt;Garrod, D. R.&lt;/author&gt;&lt;author&gt;Robinson, C.&lt;/author&gt;&lt;/authors&gt;&lt;/contributors&gt;&lt;titles&gt;&lt;title&gt;Allergen Delivery Inhibitors: Characterisation of Potent and Selective Inhibitors of Der p 1 and their Attenuation of Airway Responses to House Dust Mite Allergens in vitro and in vivo &lt;/title&gt;&lt;secondary-title&gt;Int J Mol Sci&lt;/secondary-title&gt;&lt;/titles&gt;&lt;periodical&gt;&lt;full-title&gt;Int J Mol Sci&lt;/full-title&gt;&lt;/periodical&gt;&lt;dates&gt;&lt;year&gt;In Press&lt;/year&gt;&lt;/dates&gt;&lt;urls&gt;&lt;/urls&gt;&lt;/record&gt;&lt;/Cite&gt;&lt;Cite&gt;&lt;Author&gt;Zhang&lt;/Author&gt;&lt;Year&gt;In Press&lt;/Year&gt;&lt;RecNum&gt;91&lt;/RecNum&gt;&lt;record&gt;&lt;rec-number&gt;91&lt;/rec-number&gt;&lt;foreign-keys&gt;&lt;key app="EN" db-id="5dsfra2d8xd5t6ez9tlv2wdm0rza9pve9tv9" timestamp="1528118425"&gt;91&lt;/key&gt;&lt;/foreign-keys&gt;&lt;ref-type name="Book Section"&gt;5&lt;/ref-type&gt;&lt;contributors&gt;&lt;authors&gt;&lt;author&gt;Zhang, J.&lt;/author&gt;&lt;author&gt;Robinson, C.&lt;/author&gt;&lt;/authors&gt;&lt;secondary-authors&gt;&lt;author&gt;Lympany, P.&lt;/author&gt;&lt;author&gt;Jones, M.G.&lt;/author&gt;&lt;/secondary-authors&gt;&lt;/contributors&gt;&lt;titles&gt;&lt;title&gt;Novel method for the purification of house dust mite allergen Der p 1 and its use in structure-based chemical design of novel inhibitors&lt;/title&gt;&lt;secondary-title&gt;Allergy: Methods and Protocols&lt;/secondary-title&gt;&lt;/titles&gt;&lt;edition&gt;2&lt;/edition&gt;&lt;dates&gt;&lt;year&gt;In Press&lt;/year&gt;&lt;/dates&gt;&lt;pub-location&gt;New York&lt;/pub-location&gt;&lt;publisher&gt;Springer Science &amp;amp; Business Media&lt;/publisher&gt;&lt;urls&gt;&lt;/urls&gt;&lt;/record&gt;&lt;/Cite&gt;&lt;/EndNote&gt;</w:instrText>
      </w:r>
      <w:r w:rsidR="00100697">
        <w:fldChar w:fldCharType="separate"/>
      </w:r>
      <w:r w:rsidR="00100697">
        <w:rPr>
          <w:noProof/>
        </w:rPr>
        <w:t>[9, 19]</w:t>
      </w:r>
      <w:r w:rsidR="00100697">
        <w:fldChar w:fldCharType="end"/>
      </w:r>
      <w:r w:rsidR="00055F5D">
        <w:t>.</w:t>
      </w:r>
      <w:r w:rsidR="00AB2BD4">
        <w:t xml:space="preserve">  The ability to produce pure allergens to a rigorous</w:t>
      </w:r>
      <w:r w:rsidR="00FB4B4E">
        <w:t xml:space="preserve"> and effective</w:t>
      </w:r>
      <w:r w:rsidR="00AB2BD4">
        <w:t xml:space="preserve"> protocol is essential when they are</w:t>
      </w:r>
      <w:r w:rsidR="00FB4B4E">
        <w:t xml:space="preserve"> being used as </w:t>
      </w:r>
      <w:r w:rsidR="00AB2BD4">
        <w:t>drug design targets</w:t>
      </w:r>
      <w:r w:rsidR="00FB4B4E">
        <w:t>,</w:t>
      </w:r>
      <w:r w:rsidR="00AB2BD4">
        <w:t xml:space="preserve"> </w:t>
      </w:r>
      <w:r w:rsidR="00FB4B4E">
        <w:t>or</w:t>
      </w:r>
      <w:r w:rsidR="00AB2BD4">
        <w:t xml:space="preserve"> when mechanistic analysis of biochemical or immunological signalling pathways is required.  </w:t>
      </w:r>
      <w:r w:rsidR="00055F5D">
        <w:t xml:space="preserve">The possible presence of contaminants is a factor which is particularly important when using materials with undisclosed methods of preparation.  For example, we </w:t>
      </w:r>
      <w:r w:rsidR="00FB4B4E">
        <w:t xml:space="preserve">have </w:t>
      </w:r>
      <w:r w:rsidR="00055F5D">
        <w:t>report</w:t>
      </w:r>
      <w:r w:rsidR="00FB4B4E">
        <w:t>ed</w:t>
      </w:r>
      <w:r w:rsidR="00055F5D">
        <w:t xml:space="preserve"> contaminant activity in </w:t>
      </w:r>
      <w:r w:rsidR="00C567E1">
        <w:t xml:space="preserve">a commercially-obtained sample of </w:t>
      </w:r>
      <w:r w:rsidR="00055F5D">
        <w:t>Der p 2</w:t>
      </w:r>
      <w:r w:rsidR="00C36F44">
        <w:t>,</w:t>
      </w:r>
      <w:r w:rsidR="001A31BB">
        <w:t xml:space="preserve"> and although the contaminat</w:t>
      </w:r>
      <w:r w:rsidR="007F2DA5">
        <w:t>ion</w:t>
      </w:r>
      <w:r w:rsidR="001A31BB">
        <w:t xml:space="preserve"> levels appear low they </w:t>
      </w:r>
      <w:r w:rsidR="00A67244">
        <w:t xml:space="preserve">may </w:t>
      </w:r>
      <w:r w:rsidR="001A31BB">
        <w:t>nevertheless have</w:t>
      </w:r>
      <w:r w:rsidR="00055F5D">
        <w:t xml:space="preserve"> the potential to</w:t>
      </w:r>
      <w:r w:rsidR="001A31BB">
        <w:t xml:space="preserve"> lure the unwary to</w:t>
      </w:r>
      <w:r w:rsidR="00055F5D">
        <w:t xml:space="preserve"> misleading conclusions</w:t>
      </w:r>
      <w:r w:rsidR="00E77DFB">
        <w:t xml:space="preserve"> </w:t>
      </w:r>
      <w:r w:rsidR="00100697">
        <w:fldChar w:fldCharType="begin"/>
      </w:r>
      <w:r w:rsidR="00100697">
        <w:instrText xml:space="preserve"> ADDIN EN.CITE &lt;EndNote&gt;&lt;Cite&gt;&lt;Author&gt;Zhang&lt;/Author&gt;&lt;Year&gt;In Press&lt;/Year&gt;&lt;RecNum&gt;71&lt;/RecNum&gt;&lt;DisplayText&gt;[9]&lt;/DisplayText&gt;&lt;record&gt;&lt;rec-number&gt;71&lt;/rec-number&gt;&lt;foreign-keys&gt;&lt;key app="EN" db-id="5dsfra2d8xd5t6ez9tlv2wdm0rza9pve9tv9" timestamp="1527867922"&gt;71&lt;/key&gt;&lt;/foreign-keys&gt;&lt;ref-type name="Journal Article"&gt;17&lt;/ref-type&gt;&lt;contributors&gt;&lt;authors&gt;&lt;author&gt;Zhang, J.&lt;/author&gt;&lt;author&gt;Chen, J.&lt;/author&gt;&lt;author&gt;Zuo, J.&lt;/author&gt;&lt;author&gt;Newton, G. K.&lt;/author&gt;&lt;author&gt;Perrior, T. R.&lt;/author&gt;&lt;author&gt;Garrod, D. R.&lt;/author&gt;&lt;author&gt;Robinson, C.&lt;/author&gt;&lt;/authors&gt;&lt;/contributors&gt;&lt;titles&gt;&lt;title&gt;Allergen Delivery Inhibitors: Characterisation of Potent and Selective Inhibitors of Der p 1 and their Attenuation of Airway Responses to House Dust Mite Allergens in vitro and in vivo &lt;/title&gt;&lt;secondary-title&gt;Int J Mol Sci&lt;/secondary-title&gt;&lt;/titles&gt;&lt;periodical&gt;&lt;full-title&gt;Int J Mol Sci&lt;/full-title&gt;&lt;/periodical&gt;&lt;dates&gt;&lt;year&gt;In Press&lt;/year&gt;&lt;/dates&gt;&lt;urls&gt;&lt;/urls&gt;&lt;/record&gt;&lt;/Cite&gt;&lt;/EndNote&gt;</w:instrText>
      </w:r>
      <w:r w:rsidR="00100697">
        <w:fldChar w:fldCharType="separate"/>
      </w:r>
      <w:r w:rsidR="00100697">
        <w:rPr>
          <w:noProof/>
        </w:rPr>
        <w:t>[9]</w:t>
      </w:r>
      <w:r w:rsidR="00100697">
        <w:fldChar w:fldCharType="end"/>
      </w:r>
      <w:r w:rsidR="00055F5D">
        <w:t xml:space="preserve">.  </w:t>
      </w:r>
      <w:r w:rsidR="001F75F9">
        <w:t>The problem is not confined to allergens of HDM origin; w</w:t>
      </w:r>
      <w:r w:rsidR="00055F5D">
        <w:t xml:space="preserve">e have also reported on particularly intransigent </w:t>
      </w:r>
      <w:r w:rsidR="00BF25AD">
        <w:t xml:space="preserve">serine peptidase </w:t>
      </w:r>
      <w:r w:rsidR="00055F5D">
        <w:t>contamination of the serodominant cat allergen, Fel d 1</w:t>
      </w:r>
      <w:r w:rsidR="00E77DFB">
        <w:t xml:space="preserve"> </w:t>
      </w:r>
      <w:r w:rsidR="00100697">
        <w:fldChar w:fldCharType="begin">
          <w:fldData xml:space="preserve">PEVuZE5vdGU+PENpdGU+PEF1dGhvcj5SaW5nPC9BdXRob3I+PFllYXI+MjAwMDwvWWVhcj48UmVj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</w:fldData>
        </w:fldChar>
      </w:r>
      <w:r w:rsidR="00100697">
        <w:instrText xml:space="preserve"> ADDIN EN.CITE </w:instrText>
      </w:r>
      <w:r w:rsidR="00100697">
        <w:fldChar w:fldCharType="begin">
          <w:fldData xml:space="preserve">PEVuZE5vdGU+PENpdGU+PEF1dGhvcj5SaW5nPC9BdXRob3I+PFllYXI+MjAwMDwvWWVhcj48UmVj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</w:fldData>
        </w:fldChar>
      </w:r>
      <w:r w:rsidR="00100697">
        <w:instrText xml:space="preserve"> ADDIN EN.CITE.DATA </w:instrText>
      </w:r>
      <w:r w:rsidR="00100697">
        <w:fldChar w:fldCharType="end"/>
      </w:r>
      <w:r w:rsidR="00100697">
        <w:fldChar w:fldCharType="separate"/>
      </w:r>
      <w:r w:rsidR="00100697">
        <w:rPr>
          <w:noProof/>
        </w:rPr>
        <w:t>[20]</w:t>
      </w:r>
      <w:r w:rsidR="00100697">
        <w:fldChar w:fldCharType="end"/>
      </w:r>
      <w:r w:rsidR="00055F5D">
        <w:t>.  These difficulties further compound the problems</w:t>
      </w:r>
      <w:r w:rsidR="00AB2BD4" w:rsidRPr="00AB2BD4">
        <w:t xml:space="preserve"> </w:t>
      </w:r>
      <w:r w:rsidR="00AB2BD4">
        <w:t xml:space="preserve">in </w:t>
      </w:r>
      <w:r w:rsidR="00C15C62">
        <w:t>discovery</w:t>
      </w:r>
      <w:r w:rsidR="00AB2BD4">
        <w:t xml:space="preserve"> immunology</w:t>
      </w:r>
      <w:r w:rsidR="00055F5D">
        <w:t xml:space="preserve"> created by the use of commercial allergen extracts</w:t>
      </w:r>
      <w:r w:rsidR="00C15C62">
        <w:t xml:space="preserve"> in</w:t>
      </w:r>
      <w:r w:rsidR="00A67244">
        <w:t xml:space="preserve"> models of</w:t>
      </w:r>
      <w:r w:rsidR="00C15C62">
        <w:t xml:space="preserve"> disease</w:t>
      </w:r>
      <w:r w:rsidR="00753D4D">
        <w:t xml:space="preserve"> process</w:t>
      </w:r>
      <w:r w:rsidR="00A67244">
        <w:t>es</w:t>
      </w:r>
      <w:r w:rsidR="00AB2BD4">
        <w:t xml:space="preserve">.  While the use of </w:t>
      </w:r>
      <w:r w:rsidR="00AB2BD4">
        <w:lastRenderedPageBreak/>
        <w:t xml:space="preserve">allergens in </w:t>
      </w:r>
      <w:r w:rsidR="00D746CE">
        <w:t xml:space="preserve">these </w:t>
      </w:r>
      <w:r w:rsidR="00AB2BD4">
        <w:t>mixture form</w:t>
      </w:r>
      <w:r w:rsidR="00BE5B82">
        <w:t>ulations</w:t>
      </w:r>
      <w:r w:rsidR="00AB2BD4">
        <w:t xml:space="preserve"> has a greater real-world relevance to understanding their overall effects </w:t>
      </w:r>
      <w:r w:rsidR="00AB2BD4">
        <w:rPr>
          <w:i/>
        </w:rPr>
        <w:t>in vivo</w:t>
      </w:r>
      <w:r w:rsidR="00AB2BD4" w:rsidRPr="00AB2BD4">
        <w:t>,</w:t>
      </w:r>
      <w:r w:rsidR="00AB2BD4">
        <w:t xml:space="preserve"> </w:t>
      </w:r>
      <w:r w:rsidR="00055F5D">
        <w:t>the</w:t>
      </w:r>
      <w:r w:rsidR="00C15C62">
        <w:t>re are issues which have the potential to impede the understanding of results and cause poor reproducibility of findings.  Principal among these are the</w:t>
      </w:r>
      <w:r w:rsidR="00055F5D">
        <w:t xml:space="preserve"> standardisation of source material and </w:t>
      </w:r>
      <w:r w:rsidR="0016724F">
        <w:t xml:space="preserve">the </w:t>
      </w:r>
      <w:r w:rsidR="00AB2BD4">
        <w:t xml:space="preserve">use of </w:t>
      </w:r>
      <w:r w:rsidR="00055F5D">
        <w:t xml:space="preserve">manufacturing methods </w:t>
      </w:r>
      <w:r w:rsidR="0016724F">
        <w:t xml:space="preserve">which are </w:t>
      </w:r>
      <w:r w:rsidR="00055F5D">
        <w:t>not specifically designed to preserve</w:t>
      </w:r>
      <w:r w:rsidR="00BF25AD">
        <w:t xml:space="preserve"> the </w:t>
      </w:r>
      <w:r w:rsidR="00371369">
        <w:t>sometimes-fragile</w:t>
      </w:r>
      <w:r w:rsidR="00FB4B4E" w:rsidRPr="00FB4B4E">
        <w:t xml:space="preserve"> </w:t>
      </w:r>
      <w:r w:rsidR="00FB4B4E">
        <w:t>bioactive properties which are</w:t>
      </w:r>
      <w:r w:rsidR="0088744F">
        <w:t xml:space="preserve"> essential to allergenicity</w:t>
      </w:r>
      <w:r w:rsidR="00055F5D">
        <w:t>.</w:t>
      </w:r>
    </w:p>
    <w:p w14:paraId="0940AE70" w14:textId="77777777" w:rsidR="00055F5D" w:rsidRDefault="00055F5D" w:rsidP="00055F5D">
      <w:pPr>
        <w:spacing w:line="480" w:lineRule="auto"/>
      </w:pPr>
    </w:p>
    <w:p w14:paraId="4D43D51E" w14:textId="79E0587B" w:rsidR="00ED4CCD" w:rsidRDefault="002D24AF" w:rsidP="00055F5D">
      <w:pPr>
        <w:spacing w:line="480" w:lineRule="auto"/>
      </w:pPr>
      <w:r>
        <w:t>G</w:t>
      </w:r>
      <w:r w:rsidR="00055F5D">
        <w:t>rowing appreciation of how the protease activity of group 1 HDM allergens interact</w:t>
      </w:r>
      <w:r w:rsidR="001454CF">
        <w:t>s</w:t>
      </w:r>
      <w:r w:rsidR="00055F5D">
        <w:t xml:space="preserve"> with innate immune responses, biochemical and biophysical defences provides a compelling case for targeting this activity with selective inhibitors</w:t>
      </w:r>
      <w:r w:rsidR="00C36F44">
        <w:t xml:space="preserve"> </w:t>
      </w:r>
      <w:r w:rsidR="00100697">
        <w:fldChar w:fldCharType="begin"/>
      </w:r>
      <w:r w:rsidR="00100697">
        <w:instrText xml:space="preserve"> ADDIN EN.CITE &lt;EndNote&gt;&lt;Cite&gt;&lt;Author&gt;Zhang&lt;/Author&gt;&lt;Year&gt;2018&lt;/Year&gt;&lt;RecNum&gt;40&lt;/RecNum&gt;&lt;DisplayText&gt;[7]&lt;/DisplayText&gt;&lt;record&gt;&lt;rec-number&gt;40&lt;/rec-number&gt;&lt;foreign-keys&gt;&lt;key app="EN" db-id="5dsfra2d8xd5t6ez9tlv2wdm0rza9pve9tv9" timestamp="1526575079"&gt;40&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eriodical&gt;&lt;full-title&gt;Molecular Pharmacology&lt;/full-title&gt;&lt;/periodical&gt;&lt;pages&gt;1007-1030&lt;/pages&gt;&lt;volume&gt;94&lt;/volume&gt;&lt;dates&gt;&lt;year&gt;2018&lt;/year&gt;&lt;/dates&gt;&lt;urls&gt;&lt;/urls&gt;&lt;electronic-resource-num&gt;https://doi.org/10.1124/mol.118.112730&lt;/electronic-resource-num&gt;&lt;/record&gt;&lt;/Cite&gt;&lt;/EndNote&gt;</w:instrText>
      </w:r>
      <w:r w:rsidR="00100697">
        <w:fldChar w:fldCharType="separate"/>
      </w:r>
      <w:r w:rsidR="00100697">
        <w:rPr>
          <w:noProof/>
        </w:rPr>
        <w:t>[7]</w:t>
      </w:r>
      <w:r w:rsidR="00100697">
        <w:fldChar w:fldCharType="end"/>
      </w:r>
      <w:r w:rsidR="00055F5D">
        <w:t xml:space="preserve">.  The target validation </w:t>
      </w:r>
      <w:r w:rsidR="00C567E1">
        <w:t xml:space="preserve">of these proteases </w:t>
      </w:r>
      <w:r w:rsidR="00055F5D">
        <w:t>has been the subject of recent detailed review, and initial disclosures of developable inhibitors ha</w:t>
      </w:r>
      <w:r w:rsidR="00DE78E1">
        <w:t>ve</w:t>
      </w:r>
      <w:r w:rsidR="00055F5D">
        <w:t xml:space="preserve"> been made</w:t>
      </w:r>
      <w:r w:rsidR="007A21B9">
        <w:t xml:space="preserve"> </w:t>
      </w:r>
      <w:r w:rsidR="00100697">
        <w:fldChar w:fldCharType="begin">
          <w:fldData xml:space="preserve">PEVuZE5vdGU+PENpdGU+PEF1dGhvcj5OZXd0b248L0F1dGhvcj48WWVhcj4yMDE0PC9ZZWFyPjxS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</w:fldData>
        </w:fldChar>
      </w:r>
      <w:r w:rsidR="00100697">
        <w:instrText xml:space="preserve"> ADDIN EN.CITE </w:instrText>
      </w:r>
      <w:r w:rsidR="00100697">
        <w:fldChar w:fldCharType="begin">
          <w:fldData xml:space="preserve">PEVuZE5vdGU+PENpdGU+PEF1dGhvcj5OZXd0b248L0F1dGhvcj48WWVhcj4yMDE0PC9ZZWFyPjxS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</w:fldData>
        </w:fldChar>
      </w:r>
      <w:r w:rsidR="00100697">
        <w:instrText xml:space="preserve"> ADDIN EN.CITE.DATA </w:instrText>
      </w:r>
      <w:r w:rsidR="00100697">
        <w:fldChar w:fldCharType="end"/>
      </w:r>
      <w:r w:rsidR="00100697">
        <w:fldChar w:fldCharType="separate"/>
      </w:r>
      <w:r w:rsidR="00100697">
        <w:rPr>
          <w:noProof/>
        </w:rPr>
        <w:t>[7, 9, 10]</w:t>
      </w:r>
      <w:r w:rsidR="00100697">
        <w:fldChar w:fldCharType="end"/>
      </w:r>
      <w:r w:rsidR="00055F5D">
        <w:t xml:space="preserve">.  These new molecular entities form the </w:t>
      </w:r>
      <w:r w:rsidR="008572AE">
        <w:t>spine</w:t>
      </w:r>
      <w:r w:rsidR="00055F5D">
        <w:t xml:space="preserve"> of a</w:t>
      </w:r>
      <w:r w:rsidR="00C36F44">
        <w:t>n</w:t>
      </w:r>
      <w:r w:rsidR="00055F5D">
        <w:t xml:space="preserve"> </w:t>
      </w:r>
      <w:r w:rsidR="00C36F44">
        <w:t>unprecedented</w:t>
      </w:r>
      <w:r w:rsidR="00055F5D">
        <w:t xml:space="preserve"> class of agents known as allergen delivery inhibitors </w:t>
      </w:r>
      <w:r w:rsidR="00ED4CCD">
        <w:t>(ADIs</w:t>
      </w:r>
      <w:r w:rsidR="0087669D">
        <w:t>) and i</w:t>
      </w:r>
      <w:r w:rsidR="00055F5D">
        <w:t xml:space="preserve">nspection of their pharmacological profiles suggests a mixture of benefits, some of which were anticipated </w:t>
      </w:r>
      <w:r w:rsidR="00B51412">
        <w:t xml:space="preserve">(eg inhibition of eosinophil, neutrophil and dendritic cell recruitment) </w:t>
      </w:r>
      <w:r w:rsidR="00055F5D">
        <w:t xml:space="preserve">and some which were </w:t>
      </w:r>
      <w:r w:rsidR="00B51412">
        <w:t>not (eg inhibition of allergic bronchoconstriction)</w:t>
      </w:r>
      <w:r w:rsidR="00100697">
        <w:fldChar w:fldCharType="begin"/>
      </w:r>
      <w:r w:rsidR="00100697">
        <w:instrText xml:space="preserve"> ADDIN EN.CITE &lt;EndNote&gt;&lt;Cite&gt;&lt;Author&gt;Zhang&lt;/Author&gt;&lt;Year&gt;In Press&lt;/Year&gt;&lt;RecNum&gt;71&lt;/RecNum&gt;&lt;DisplayText&gt;[9]&lt;/DisplayText&gt;&lt;record&gt;&lt;rec-number&gt;71&lt;/rec-number&gt;&lt;foreign-keys&gt;&lt;key app="EN" db-id="5dsfra2d8xd5t6ez9tlv2wdm0rza9pve9tv9" timestamp="1527867922"&gt;71&lt;/key&gt;&lt;/foreign-keys&gt;&lt;ref-type name="Journal Article"&gt;17&lt;/ref-type&gt;&lt;contributors&gt;&lt;authors&gt;&lt;author&gt;Zhang, J.&lt;/author&gt;&lt;author&gt;Chen, J.&lt;/author&gt;&lt;author&gt;Zuo, J.&lt;/author&gt;&lt;author&gt;Newton, G. K.&lt;/author&gt;&lt;author&gt;Perrior, T. R.&lt;/author&gt;&lt;author&gt;Garrod, D. R.&lt;/author&gt;&lt;author&gt;Robinson, C.&lt;/author&gt;&lt;/authors&gt;&lt;/contributors&gt;&lt;titles&gt;&lt;title&gt;Allergen Delivery Inhibitors: Characterisation of Potent and Selective Inhibitors of Der p 1 and their Attenuation of Airway Responses to House Dust Mite Allergens in vitro and in vivo &lt;/title&gt;&lt;secondary-title&gt;Int J Mol Sci&lt;/secondary-title&gt;&lt;/titles&gt;&lt;periodical&gt;&lt;full-title&gt;Int J Mol Sci&lt;/full-title&gt;&lt;/periodical&gt;&lt;dates&gt;&lt;year&gt;In Press&lt;/year&gt;&lt;/dates&gt;&lt;urls&gt;&lt;/urls&gt;&lt;/record&gt;&lt;/Cite&gt;&lt;/EndNote&gt;</w:instrText>
      </w:r>
      <w:r w:rsidR="00100697">
        <w:fldChar w:fldCharType="separate"/>
      </w:r>
      <w:r w:rsidR="00100697">
        <w:rPr>
          <w:noProof/>
        </w:rPr>
        <w:t>[9]</w:t>
      </w:r>
      <w:r w:rsidR="00100697">
        <w:fldChar w:fldCharType="end"/>
      </w:r>
      <w:r w:rsidR="00055F5D">
        <w:t>.</w:t>
      </w:r>
      <w:r w:rsidR="00602540">
        <w:t xml:space="preserve">  The</w:t>
      </w:r>
      <w:r w:rsidR="00C567E1">
        <w:t xml:space="preserve"> new drugs</w:t>
      </w:r>
      <w:r w:rsidR="00602540">
        <w:t xml:space="preserve"> are differentiated from steroids </w:t>
      </w:r>
      <w:r w:rsidR="00D91CF6">
        <w:t>through mechanism</w:t>
      </w:r>
      <w:r w:rsidR="00582991">
        <w:t xml:space="preserve"> of action</w:t>
      </w:r>
      <w:r w:rsidR="00D91CF6">
        <w:t xml:space="preserve"> and the range of pathways they influence</w:t>
      </w:r>
      <w:r w:rsidR="00AB6301">
        <w:t>, a combination which significantly attenuate</w:t>
      </w:r>
      <w:r w:rsidR="00784AFE">
        <w:t>s</w:t>
      </w:r>
      <w:r w:rsidR="00AB6301">
        <w:t xml:space="preserve"> </w:t>
      </w:r>
      <w:r w:rsidR="00582991">
        <w:t>the fundam</w:t>
      </w:r>
      <w:r w:rsidR="002E1862">
        <w:t>en</w:t>
      </w:r>
      <w:r w:rsidR="00582991">
        <w:t>tal</w:t>
      </w:r>
      <w:r w:rsidR="00B10364">
        <w:t xml:space="preserve"> innate</w:t>
      </w:r>
      <w:r w:rsidR="00AB6301">
        <w:t xml:space="preserve"> mechanisms</w:t>
      </w:r>
      <w:r w:rsidR="00B10364">
        <w:t xml:space="preserve"> which underlie the progression of disease</w:t>
      </w:r>
      <w:r w:rsidR="00753D4D">
        <w:t xml:space="preserve"> </w:t>
      </w:r>
      <w:r w:rsidR="00100697">
        <w:fldChar w:fldCharType="begin"/>
      </w:r>
      <w:r w:rsidR="00100697">
        <w:instrText xml:space="preserve"> ADDIN EN.CITE &lt;EndNote&gt;&lt;Cite&gt;&lt;Author&gt;Zhang&lt;/Author&gt;&lt;Year&gt;2018&lt;/Year&gt;&lt;RecNum&gt;40&lt;/RecNum&gt;&lt;DisplayText&gt;[7]&lt;/DisplayText&gt;&lt;record&gt;&lt;rec-number&gt;40&lt;/rec-number&gt;&lt;foreign-keys&gt;&lt;key app="EN" db-id="5dsfra2d8xd5t6ez9tlv2wdm0rza9pve9tv9" timestamp="1526575079"&gt;40&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eriodical&gt;&lt;full-title&gt;Molecular Pharmacology&lt;/full-title&gt;&lt;/periodical&gt;&lt;pages&gt;1007-1030&lt;/pages&gt;&lt;volume&gt;94&lt;/volume&gt;&lt;dates&gt;&lt;year&gt;2018&lt;/year&gt;&lt;/dates&gt;&lt;urls&gt;&lt;/urls&gt;&lt;electronic-resource-num&gt;https://doi.org/10.1124/mol.118.112730&lt;/electronic-resource-num&gt;&lt;/record&gt;&lt;/Cite&gt;&lt;/EndNote&gt;</w:instrText>
      </w:r>
      <w:r w:rsidR="00100697">
        <w:fldChar w:fldCharType="separate"/>
      </w:r>
      <w:r w:rsidR="00100697">
        <w:rPr>
          <w:noProof/>
        </w:rPr>
        <w:t>[7]</w:t>
      </w:r>
      <w:r w:rsidR="00100697">
        <w:fldChar w:fldCharType="end"/>
      </w:r>
      <w:r w:rsidR="00B10364">
        <w:t>.</w:t>
      </w:r>
      <w:r w:rsidR="00AB6301">
        <w:t xml:space="preserve"> </w:t>
      </w:r>
      <w:r w:rsidR="0087669D">
        <w:t xml:space="preserve"> </w:t>
      </w:r>
      <w:r w:rsidR="003C1721">
        <w:t xml:space="preserve">  </w:t>
      </w:r>
      <w:r w:rsidR="00B51412">
        <w:t>An attraction</w:t>
      </w:r>
      <w:r w:rsidR="003465C0">
        <w:t xml:space="preserve"> of the</w:t>
      </w:r>
      <w:r w:rsidR="00BD5415">
        <w:t xml:space="preserve"> group 1 HDM</w:t>
      </w:r>
      <w:r w:rsidR="003465C0">
        <w:t xml:space="preserve"> allergens which makes them a</w:t>
      </w:r>
      <w:r w:rsidR="00B51412">
        <w:t xml:space="preserve"> </w:t>
      </w:r>
      <w:r w:rsidR="002C02FC">
        <w:t>fascinating</w:t>
      </w:r>
      <w:r w:rsidR="00784AFE">
        <w:t xml:space="preserve"> homologous</w:t>
      </w:r>
      <w:r w:rsidR="00B51412">
        <w:t xml:space="preserve"> </w:t>
      </w:r>
      <w:r w:rsidR="003465C0">
        <w:t xml:space="preserve">target is that as proteases they activate high gain amplification signalling </w:t>
      </w:r>
      <w:r w:rsidR="00AE13B7">
        <w:t xml:space="preserve">– in theory a single protease molecule could </w:t>
      </w:r>
      <w:r w:rsidR="007C1F4A">
        <w:t xml:space="preserve">eventually </w:t>
      </w:r>
      <w:r w:rsidR="00AE13B7">
        <w:t>attack all cleavable targets on a cell – and thus its prevention should bring significant benefits</w:t>
      </w:r>
      <w:r w:rsidR="00A22BFB">
        <w:t xml:space="preserve"> </w:t>
      </w:r>
      <w:r w:rsidR="00100697">
        <w:fldChar w:fldCharType="begin">
          <w:fldData xml:space="preserve">PEVuZE5vdGU+PENpdGU+PEF1dGhvcj5OZXd0b248L0F1dGhvcj48WWVhcj4yMDE0PC9ZZWFyPjxS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==
</w:fldData>
        </w:fldChar>
      </w:r>
      <w:r w:rsidR="00100697">
        <w:instrText xml:space="preserve"> ADDIN EN.CITE </w:instrText>
      </w:r>
      <w:r w:rsidR="00100697">
        <w:fldChar w:fldCharType="begin">
          <w:fldData xml:space="preserve">PEVuZE5vdGU+PENpdGU+PEF1dGhvcj5OZXd0b248L0F1dGhvcj48WWVhcj4yMDE0PC9ZZWFyPjxS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==
</w:fldData>
        </w:fldChar>
      </w:r>
      <w:r w:rsidR="00100697">
        <w:instrText xml:space="preserve"> ADDIN EN.CITE.DATA </w:instrText>
      </w:r>
      <w:r w:rsidR="00100697">
        <w:fldChar w:fldCharType="end"/>
      </w:r>
      <w:r w:rsidR="00100697">
        <w:fldChar w:fldCharType="separate"/>
      </w:r>
      <w:r w:rsidR="00100697">
        <w:rPr>
          <w:noProof/>
        </w:rPr>
        <w:t>[7, 10, 11]</w:t>
      </w:r>
      <w:r w:rsidR="00100697">
        <w:fldChar w:fldCharType="end"/>
      </w:r>
      <w:r w:rsidR="00AE13B7">
        <w:t xml:space="preserve">. </w:t>
      </w:r>
      <w:r w:rsidR="00C567E1">
        <w:t xml:space="preserve"> The homology between the proteases makes it feasible for an inhibitor designed against the group archetype to be an effective inhibitor of group 1 allergens from other HDM species, which is a further advantage [7,10].</w:t>
      </w:r>
    </w:p>
    <w:p w14:paraId="2A6A32B3" w14:textId="77777777" w:rsidR="00055F5D" w:rsidRDefault="00055F5D" w:rsidP="00055F5D">
      <w:pPr>
        <w:spacing w:line="480" w:lineRule="auto"/>
      </w:pPr>
    </w:p>
    <w:p w14:paraId="22E47CF4" w14:textId="77777777" w:rsidR="00C567E1" w:rsidRDefault="00C567E1" w:rsidP="00055F5D">
      <w:pPr>
        <w:spacing w:line="480" w:lineRule="auto"/>
      </w:pPr>
    </w:p>
    <w:p w14:paraId="4727CDCD" w14:textId="32DC0A02" w:rsidR="00055F5D" w:rsidRPr="007075CA" w:rsidRDefault="0060704C" w:rsidP="00055F5D">
      <w:pPr>
        <w:spacing w:line="480" w:lineRule="auto"/>
        <w:rPr>
          <w:b/>
        </w:rPr>
      </w:pPr>
      <w:r w:rsidRPr="007075CA">
        <w:rPr>
          <w:b/>
        </w:rPr>
        <w:lastRenderedPageBreak/>
        <w:t>Group 1</w:t>
      </w:r>
      <w:r w:rsidR="00B51412">
        <w:rPr>
          <w:b/>
        </w:rPr>
        <w:t xml:space="preserve"> HDM</w:t>
      </w:r>
      <w:r w:rsidRPr="007075CA">
        <w:rPr>
          <w:b/>
        </w:rPr>
        <w:t xml:space="preserve"> Inhalant Allergens and </w:t>
      </w:r>
      <w:r w:rsidR="006D7387">
        <w:rPr>
          <w:b/>
        </w:rPr>
        <w:t xml:space="preserve">Intercellular Adhesion in </w:t>
      </w:r>
      <w:r w:rsidRPr="007075CA">
        <w:rPr>
          <w:b/>
        </w:rPr>
        <w:t>the Airway Epithelium</w:t>
      </w:r>
    </w:p>
    <w:p w14:paraId="45E34750" w14:textId="5743B084" w:rsidR="00863F55" w:rsidRDefault="00055F5D" w:rsidP="00055F5D">
      <w:pPr>
        <w:spacing w:line="480" w:lineRule="auto"/>
      </w:pPr>
      <w:r>
        <w:t>Inhalant allergens from HDM begin their interaction with immunological sentinels when they impact on the airway mucosa</w:t>
      </w:r>
      <w:r w:rsidR="0098440A">
        <w:t xml:space="preserve"> and </w:t>
      </w:r>
      <w:r w:rsidR="00371369">
        <w:t>contact</w:t>
      </w:r>
      <w:r w:rsidR="0098440A">
        <w:t xml:space="preserve"> </w:t>
      </w:r>
      <w:r w:rsidR="00EB7123">
        <w:t>the airway lining and cells resident in the airway lumen</w:t>
      </w:r>
      <w:r>
        <w:t>.</w:t>
      </w:r>
      <w:r w:rsidR="00863F55">
        <w:t xml:space="preserve">  In that sense, </w:t>
      </w:r>
      <w:r w:rsidR="006343DD">
        <w:t xml:space="preserve">a principal component of </w:t>
      </w:r>
      <w:r w:rsidR="00863F55">
        <w:t xml:space="preserve">allergic asthma may be considered </w:t>
      </w:r>
      <w:r w:rsidR="003348A6">
        <w:t>to originate</w:t>
      </w:r>
      <w:r w:rsidR="00863F55">
        <w:t xml:space="preserve"> </w:t>
      </w:r>
      <w:r w:rsidR="003348A6">
        <w:t>in</w:t>
      </w:r>
      <w:r w:rsidR="00863F55">
        <w:t xml:space="preserve"> the airway epithelium because events at this interface are influential in shaping the subsequent development of</w:t>
      </w:r>
      <w:r w:rsidR="003F100C">
        <w:t xml:space="preserve"> </w:t>
      </w:r>
      <w:r w:rsidR="00863F55">
        <w:t>disease</w:t>
      </w:r>
      <w:r w:rsidR="00CA562C">
        <w:t>,</w:t>
      </w:r>
      <w:r w:rsidR="00B51412">
        <w:t xml:space="preserve"> and the recapitulation</w:t>
      </w:r>
      <w:r w:rsidR="003F100C">
        <w:t xml:space="preserve"> of these events</w:t>
      </w:r>
      <w:r w:rsidR="00B51412">
        <w:t xml:space="preserve"> is a central feature of the chronic effects which define</w:t>
      </w:r>
      <w:r w:rsidR="00CA562C">
        <w:t xml:space="preserve"> attendant</w:t>
      </w:r>
      <w:r w:rsidR="00B51412">
        <w:t xml:space="preserve"> hallmark pathophysiology</w:t>
      </w:r>
      <w:r w:rsidR="00863F55">
        <w:t>.</w:t>
      </w:r>
    </w:p>
    <w:p w14:paraId="449246B7" w14:textId="77777777" w:rsidR="00863F55" w:rsidRDefault="00863F55" w:rsidP="00055F5D">
      <w:pPr>
        <w:spacing w:line="480" w:lineRule="auto"/>
      </w:pPr>
    </w:p>
    <w:p w14:paraId="6F916DFA" w14:textId="17B8D39A" w:rsidR="002C02FC" w:rsidRDefault="00055F5D" w:rsidP="00055F5D">
      <w:pPr>
        <w:spacing w:line="480" w:lineRule="auto"/>
      </w:pPr>
      <w:r>
        <w:t xml:space="preserve">The sophisticated defence system </w:t>
      </w:r>
      <w:r w:rsidR="00CA562C">
        <w:t xml:space="preserve">of the airway lining </w:t>
      </w:r>
      <w:r w:rsidR="00F33BB3">
        <w:t>can detect</w:t>
      </w:r>
      <w:r>
        <w:t xml:space="preserve"> potential pathogens and mount cellular and humoral responses against them when appropriate.  This capability </w:t>
      </w:r>
      <w:r w:rsidR="00CA562C">
        <w:t>comprises</w:t>
      </w:r>
      <w:r>
        <w:t xml:space="preserve"> passive, or more correctly structural, and reactive components.  The </w:t>
      </w:r>
      <w:r w:rsidR="00784AFE">
        <w:t>operative</w:t>
      </w:r>
      <w:r>
        <w:t xml:space="preserve"> structural component is the airway lining itself</w:t>
      </w:r>
      <w:r w:rsidR="00784AFE">
        <w:t xml:space="preserve"> because</w:t>
      </w:r>
      <w:r w:rsidR="002B47E3">
        <w:t xml:space="preserve"> </w:t>
      </w:r>
      <w:r w:rsidR="006D7387">
        <w:t xml:space="preserve">the </w:t>
      </w:r>
      <w:r>
        <w:t xml:space="preserve">epithelial cells </w:t>
      </w:r>
      <w:r w:rsidR="006D7387">
        <w:t>from which it is formed</w:t>
      </w:r>
      <w:r>
        <w:t xml:space="preserve"> dictate the flow of molecules and cells across it.  Only </w:t>
      </w:r>
      <w:r w:rsidR="00784AFE">
        <w:t xml:space="preserve">those </w:t>
      </w:r>
      <w:r>
        <w:t>materials that are cell permeant</w:t>
      </w:r>
      <w:r w:rsidR="008F2088">
        <w:t>,</w:t>
      </w:r>
      <w:r>
        <w:t xml:space="preserve"> or which benefit from the availability of transporter systems</w:t>
      </w:r>
      <w:r w:rsidR="008F2088">
        <w:t>,</w:t>
      </w:r>
      <w:r>
        <w:t xml:space="preserve"> </w:t>
      </w:r>
      <w:r w:rsidR="00A554DC">
        <w:t>can</w:t>
      </w:r>
      <w:r>
        <w:t xml:space="preserve"> cross the airway epithelium by a transcellu</w:t>
      </w:r>
      <w:r w:rsidR="00A554DC">
        <w:t>l</w:t>
      </w:r>
      <w:r>
        <w:t>ar routi</w:t>
      </w:r>
      <w:r w:rsidR="00F81737">
        <w:t xml:space="preserve">ng; other materials </w:t>
      </w:r>
      <w:r w:rsidR="00CA562C">
        <w:t xml:space="preserve">must </w:t>
      </w:r>
      <w:r w:rsidR="00BD5415">
        <w:t xml:space="preserve">either </w:t>
      </w:r>
      <w:r w:rsidR="00F81737">
        <w:t>rely on par</w:t>
      </w:r>
      <w:r>
        <w:t xml:space="preserve">acellular </w:t>
      </w:r>
      <w:r w:rsidR="00CA562C">
        <w:t>movement</w:t>
      </w:r>
      <w:r w:rsidR="009A589F">
        <w:t xml:space="preserve"> or </w:t>
      </w:r>
      <w:r w:rsidR="00B84C33">
        <w:t>contact</w:t>
      </w:r>
      <w:r w:rsidR="009A589F">
        <w:t xml:space="preserve"> </w:t>
      </w:r>
      <w:r w:rsidR="00091B8B">
        <w:t xml:space="preserve">other cells which themselves use the paracellular space to </w:t>
      </w:r>
      <w:r w:rsidR="008F2088">
        <w:t>enter and leave</w:t>
      </w:r>
      <w:r w:rsidR="00091B8B">
        <w:t xml:space="preserve"> the airway lumen</w:t>
      </w:r>
      <w:r>
        <w:t>.  For materials which may be endocytosed</w:t>
      </w:r>
      <w:r w:rsidR="007772A8">
        <w:t>,</w:t>
      </w:r>
      <w:r>
        <w:t xml:space="preserve"> the extent of transepithelial transfer </w:t>
      </w:r>
      <w:r w:rsidR="00C465B1">
        <w:t xml:space="preserve">of the intact molecule </w:t>
      </w:r>
      <w:r>
        <w:t>may be small</w:t>
      </w:r>
      <w:r w:rsidR="005F055C">
        <w:t xml:space="preserve"> due to</w:t>
      </w:r>
      <w:r>
        <w:t xml:space="preserve"> endosomal processing within cells</w:t>
      </w:r>
      <w:r w:rsidR="00EA282F">
        <w:t>, so i</w:t>
      </w:r>
      <w:r w:rsidR="000D7F34">
        <w:t>ncreased</w:t>
      </w:r>
      <w:r w:rsidR="00266D48">
        <w:t xml:space="preserve"> paracellular permeation provides an opportunity for</w:t>
      </w:r>
      <w:r w:rsidR="00EA282F">
        <w:t xml:space="preserve"> their</w:t>
      </w:r>
      <w:r w:rsidR="00266D48">
        <w:t xml:space="preserve"> bulk </w:t>
      </w:r>
      <w:r w:rsidR="00EA282F">
        <w:t xml:space="preserve">transepithelial </w:t>
      </w:r>
      <w:r w:rsidR="00266D48">
        <w:t xml:space="preserve">delivery </w:t>
      </w:r>
      <w:r w:rsidR="00EA282F">
        <w:t>in an</w:t>
      </w:r>
      <w:r w:rsidR="00D41434">
        <w:t xml:space="preserve"> intact </w:t>
      </w:r>
      <w:r w:rsidR="00EA282F">
        <w:t>form.</w:t>
      </w:r>
      <w:r w:rsidR="00266D48">
        <w:t xml:space="preserve">  </w:t>
      </w:r>
      <w:r>
        <w:t xml:space="preserve">  </w:t>
      </w:r>
      <w:r w:rsidR="0084683F">
        <w:t>Understanding how allergens interact with the airway epithelium and the routes by which they cross this barrier is</w:t>
      </w:r>
      <w:r w:rsidR="002E1862">
        <w:t>, therefore,</w:t>
      </w:r>
      <w:r w:rsidR="0084683F">
        <w:t xml:space="preserve"> </w:t>
      </w:r>
      <w:r w:rsidR="00EA282F">
        <w:t>important in defining</w:t>
      </w:r>
      <w:r w:rsidR="0084683F">
        <w:t xml:space="preserve"> the </w:t>
      </w:r>
      <w:r w:rsidR="00EA282F">
        <w:t>exact</w:t>
      </w:r>
      <w:r w:rsidR="0084683F">
        <w:t xml:space="preserve"> extent to which mucosal surfaces, such as the airway epithelium, </w:t>
      </w:r>
      <w:r w:rsidR="00216C28">
        <w:t>shape</w:t>
      </w:r>
      <w:r w:rsidR="0084683F">
        <w:t xml:space="preserve"> the development of allergy. </w:t>
      </w:r>
      <w:r w:rsidR="000D7F34">
        <w:t xml:space="preserve"> </w:t>
      </w:r>
    </w:p>
    <w:p w14:paraId="751E6B04" w14:textId="77777777" w:rsidR="002C02FC" w:rsidRDefault="002C02FC" w:rsidP="00055F5D">
      <w:pPr>
        <w:spacing w:line="480" w:lineRule="auto"/>
      </w:pPr>
    </w:p>
    <w:p w14:paraId="09E9C070" w14:textId="6375DABA" w:rsidR="00B72D84" w:rsidRDefault="000D7F34" w:rsidP="00055F5D">
      <w:pPr>
        <w:spacing w:line="480" w:lineRule="auto"/>
      </w:pPr>
      <w:r>
        <w:t>Dendritic cells</w:t>
      </w:r>
      <w:r w:rsidR="002E1862">
        <w:t xml:space="preserve"> (DCs)</w:t>
      </w:r>
      <w:r>
        <w:t xml:space="preserve"> are the primary antigen presenting cells in the lung</w:t>
      </w:r>
      <w:r w:rsidR="00A22BFB">
        <w:t xml:space="preserve"> </w:t>
      </w:r>
      <w:r w:rsidR="00100697">
        <w:fldChar w:fldCharType="begin">
          <w:fldData xml:space="preserve">PEVuZE5vdGU+PENpdGU+PEF1dGhvcj5MYW1icmVjaHQ8L0F1dGhvcj48WWVhcj4yMDAzPC9ZZWFy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g0LTkyPC9wYWdlcz48dm9sdW1lPjE4PC92b2x1bWU+PG51bWJlcj41PC9u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</w:fldData>
        </w:fldChar>
      </w:r>
      <w:r w:rsidR="00100697">
        <w:instrText xml:space="preserve"> ADDIN EN.CITE </w:instrText>
      </w:r>
      <w:r w:rsidR="00100697">
        <w:fldChar w:fldCharType="begin">
          <w:fldData xml:space="preserve">PEVuZE5vdGU+PENpdGU+PEF1dGhvcj5MYW1icmVjaHQ8L0F1dGhvcj48WWVhcj4yMDAzPC9ZZWFy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</w:fldData>
        </w:fldChar>
      </w:r>
      <w:r w:rsidR="00100697">
        <w:instrText xml:space="preserve"> ADDIN EN.CITE.DATA </w:instrText>
      </w:r>
      <w:r w:rsidR="00100697">
        <w:fldChar w:fldCharType="end"/>
      </w:r>
      <w:r w:rsidR="00100697">
        <w:fldChar w:fldCharType="separate"/>
      </w:r>
      <w:r w:rsidR="00100697">
        <w:rPr>
          <w:noProof/>
        </w:rPr>
        <w:t>[21-23]</w:t>
      </w:r>
      <w:r w:rsidR="00100697">
        <w:fldChar w:fldCharType="end"/>
      </w:r>
      <w:r>
        <w:t>.  While some</w:t>
      </w:r>
      <w:r w:rsidR="00EA282F" w:rsidRPr="00EA282F">
        <w:t xml:space="preserve"> </w:t>
      </w:r>
      <w:r w:rsidR="00EA282F">
        <w:t>quiescent</w:t>
      </w:r>
      <w:r>
        <w:t xml:space="preserve"> DCs </w:t>
      </w:r>
      <w:r w:rsidR="00081881">
        <w:t>possess</w:t>
      </w:r>
      <w:r>
        <w:t xml:space="preserve"> dendrites which </w:t>
      </w:r>
      <w:r w:rsidR="00EA282F">
        <w:t>infiltrate</w:t>
      </w:r>
      <w:r w:rsidR="00A901F2">
        <w:t xml:space="preserve"> the airway epithelium</w:t>
      </w:r>
      <w:r>
        <w:t>, the majority</w:t>
      </w:r>
      <w:r w:rsidR="002C02FC">
        <w:t xml:space="preserve"> </w:t>
      </w:r>
      <w:r>
        <w:t>have a sub-</w:t>
      </w:r>
      <w:r>
        <w:lastRenderedPageBreak/>
        <w:t xml:space="preserve">epithelial localisation </w:t>
      </w:r>
      <w:r w:rsidR="001F0B41">
        <w:t>but</w:t>
      </w:r>
      <w:r w:rsidR="006132CD">
        <w:t xml:space="preserve"> increasingly</w:t>
      </w:r>
      <w:r w:rsidR="001F0B41">
        <w:t xml:space="preserve"> </w:t>
      </w:r>
      <w:r w:rsidR="00B84C33">
        <w:t>penetrate</w:t>
      </w:r>
      <w:r w:rsidR="001F0B41">
        <w:t xml:space="preserve"> the airway</w:t>
      </w:r>
      <w:r w:rsidR="00EA282F">
        <w:t xml:space="preserve"> lumen</w:t>
      </w:r>
      <w:r w:rsidR="001F0B41">
        <w:t xml:space="preserve"> in disease</w:t>
      </w:r>
      <w:r w:rsidR="00232180">
        <w:t xml:space="preserve"> </w:t>
      </w:r>
      <w:r w:rsidR="00100697">
        <w:fldChar w:fldCharType="begin">
          <w:fldData xml:space="preserve">PEVuZE5vdGU+PENpdGU+PEF1dGhvcj5KYWhuc2VuPC9BdXRob3I+PFllYXI+MjAwNjwvWWVhcj48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</w:fldData>
        </w:fldChar>
      </w:r>
      <w:r w:rsidR="00100697">
        <w:instrText xml:space="preserve"> ADDIN EN.CITE </w:instrText>
      </w:r>
      <w:r w:rsidR="00100697">
        <w:fldChar w:fldCharType="begin">
          <w:fldData xml:space="preserve">PEVuZE5vdGU+PENpdGU+PEF1dGhvcj5KYWhuc2VuPC9BdXRob3I+PFllYXI+MjAwNjwvWWVhcj48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</w:fldData>
        </w:fldChar>
      </w:r>
      <w:r w:rsidR="00100697">
        <w:instrText xml:space="preserve"> ADDIN EN.CITE.DATA </w:instrText>
      </w:r>
      <w:r w:rsidR="00100697">
        <w:fldChar w:fldCharType="end"/>
      </w:r>
      <w:r w:rsidR="00100697">
        <w:fldChar w:fldCharType="separate"/>
      </w:r>
      <w:r w:rsidR="00100697">
        <w:rPr>
          <w:noProof/>
        </w:rPr>
        <w:t>[24, 25]</w:t>
      </w:r>
      <w:r w:rsidR="00100697">
        <w:fldChar w:fldCharType="end"/>
      </w:r>
      <w:r w:rsidR="00081881">
        <w:t xml:space="preserve">.  </w:t>
      </w:r>
      <w:r w:rsidR="00081881" w:rsidRPr="001F0B41">
        <w:t xml:space="preserve">Similar </w:t>
      </w:r>
      <w:r w:rsidR="00081881">
        <w:t>observations have been made</w:t>
      </w:r>
      <w:r w:rsidR="00EA282F">
        <w:t xml:space="preserve"> concerning the behaviour of Langerhans cells</w:t>
      </w:r>
      <w:r w:rsidR="00081881">
        <w:t xml:space="preserve"> in skin </w:t>
      </w:r>
      <w:r w:rsidR="00100697">
        <w:fldChar w:fldCharType="begin"/>
      </w:r>
      <w:r w:rsidR="00100697">
        <w:instrText xml:space="preserve"> ADDIN EN.CITE &lt;EndNote&gt;&lt;Cite&gt;&lt;Author&gt;Kubo&lt;/Author&gt;&lt;Year&gt;2009&lt;/Year&gt;&lt;RecNum&gt;79&lt;/RecNum&gt;&lt;DisplayText&gt;[26]&lt;/DisplayText&gt;&lt;record&gt;&lt;rec-number&gt;79&lt;/rec-number&gt;&lt;foreign-keys&gt;&lt;key app="EN" db-id="5dsfra2d8xd5t6ez9tlv2wdm0rza9pve9tv9" timestamp="1527872686"&gt;79&lt;/key&gt;&lt;/foreign-keys&gt;&lt;ref-type name="Journal Article"&gt;17&lt;/ref-type&gt;&lt;contributors&gt;&lt;authors&gt;&lt;author&gt;Kubo, A.&lt;/author&gt;&lt;author&gt;Nagao, K.&lt;/author&gt;&lt;author&gt;Yokouchi, M.&lt;/author&gt;&lt;author&gt;Sasaki, H.&lt;/author&gt;&lt;author&gt;Amagai, M.&lt;/author&gt;&lt;/authors&gt;&lt;/contributors&gt;&lt;auth-address&gt;Department of Dermatology, School of Medicine, Keio University, Tokyo 160-8582, Japan. akiharu@a5.keio.jp&lt;/auth-address&gt;&lt;titles&gt;&lt;title&gt;External antigen uptake by Langerhans cells with reorganization of epidermal tight junction barriers&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2937-46&lt;/pages&gt;&lt;volume&gt;206&lt;/volume&gt;&lt;number&gt;13&lt;/number&gt;&lt;keywords&gt;&lt;keyword&gt;Animals&lt;/keyword&gt;&lt;keyword&gt;Antigens/*metabolism&lt;/keyword&gt;&lt;keyword&gt;Endocytosis&lt;/keyword&gt;&lt;keyword&gt;Epidermis/*metabolism&lt;/keyword&gt;&lt;keyword&gt;Female&lt;/keyword&gt;&lt;keyword&gt;Imaging, Three-Dimensional&lt;/keyword&gt;&lt;keyword&gt;Langerhans Cells/*immunology&lt;/keyword&gt;&lt;keyword&gt;Mice&lt;/keyword&gt;&lt;keyword&gt;Mice, Inbred C57BL&lt;/keyword&gt;&lt;keyword&gt;Ovalbumin/metabolism&lt;/keyword&gt;&lt;keyword&gt;Tight Junctions/*physiology&lt;/keyword&gt;&lt;/keywords&gt;&lt;dates&gt;&lt;year&gt;2009&lt;/year&gt;&lt;pub-dates&gt;&lt;date&gt;Dec 21&lt;/date&gt;&lt;/pub-dates&gt;&lt;/dates&gt;&lt;isbn&gt;1540-9538 (Electronic)&amp;#xD;0022-1007 (Linking)&lt;/isbn&gt;&lt;accession-num&gt;19995951&lt;/accession-num&gt;&lt;urls&gt;&lt;related-urls&gt;&lt;url&gt;http://www.ncbi.nlm.nih.gov/pubmed/19995951&lt;/url&gt;&lt;/related-urls&gt;&lt;/urls&gt;&lt;custom2&gt;2806471&lt;/custom2&gt;&lt;electronic-resource-num&gt;10.1084/jem.20091527&lt;/electronic-resource-num&gt;&lt;/record&gt;&lt;/Cite&gt;&lt;/EndNote&gt;</w:instrText>
      </w:r>
      <w:r w:rsidR="00100697">
        <w:fldChar w:fldCharType="separate"/>
      </w:r>
      <w:r w:rsidR="00100697">
        <w:rPr>
          <w:noProof/>
        </w:rPr>
        <w:t>[26]</w:t>
      </w:r>
      <w:r w:rsidR="00100697">
        <w:fldChar w:fldCharType="end"/>
      </w:r>
      <w:r w:rsidR="00081881">
        <w:t>.</w:t>
      </w:r>
      <w:r w:rsidR="00A26576">
        <w:t xml:space="preserve"> </w:t>
      </w:r>
      <w:r w:rsidR="00081881">
        <w:t xml:space="preserve"> C</w:t>
      </w:r>
      <w:r w:rsidR="001C6197">
        <w:t xml:space="preserve">onsequently, </w:t>
      </w:r>
      <w:r w:rsidR="00EA282F">
        <w:t xml:space="preserve">the opportunity for </w:t>
      </w:r>
      <w:r w:rsidR="001C6197">
        <w:t>DC-driven humoral responses potentially increase</w:t>
      </w:r>
      <w:r w:rsidR="00EA282F">
        <w:t>s</w:t>
      </w:r>
      <w:r w:rsidR="001C6197">
        <w:t xml:space="preserve"> </w:t>
      </w:r>
      <w:r w:rsidR="00081881">
        <w:t xml:space="preserve">as a function of </w:t>
      </w:r>
      <w:r w:rsidR="001C6197">
        <w:t xml:space="preserve">epithelial permeability. </w:t>
      </w:r>
      <w:r w:rsidR="001F49E1">
        <w:t xml:space="preserve"> </w:t>
      </w:r>
      <w:r w:rsidR="001C6197">
        <w:t>Allergen uptake into epithelial cells could form an alternative route to antigen presentation</w:t>
      </w:r>
      <w:r w:rsidR="00A26576">
        <w:t>, but</w:t>
      </w:r>
      <w:r w:rsidR="001C6197">
        <w:t xml:space="preserve"> secondary antigen presentation pathways</w:t>
      </w:r>
      <w:r w:rsidR="00EA282F">
        <w:t xml:space="preserve"> such as this</w:t>
      </w:r>
      <w:r w:rsidR="001C6197">
        <w:t xml:space="preserve"> result either in the development of tolerance</w:t>
      </w:r>
      <w:r w:rsidR="008F2088">
        <w:t>,</w:t>
      </w:r>
      <w:r w:rsidR="001C6197">
        <w:t xml:space="preserve"> or are</w:t>
      </w:r>
      <w:r w:rsidR="008F2088">
        <w:t xml:space="preserve"> simply</w:t>
      </w:r>
      <w:r w:rsidR="001C6197">
        <w:t xml:space="preserve"> less significant compared to antigens that can present via DCs </w:t>
      </w:r>
      <w:r w:rsidR="00100697">
        <w:fldChar w:fldCharType="begin">
          <w:fldData xml:space="preserve">PEVuZE5vdGU+PENpdGU+PEF1dGhvcj5LYWxiPC9BdXRob3I+PFllYXI+MTk5MTwvWWVhcj48UmVj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5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5TMjA2LTEyPC9wYWdlcz48dm9sdW1lPjEwNjwvdm9sdW1lPjxudW1iZXI+NSBTdXBwbDwv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==
</w:fldData>
        </w:fldChar>
      </w:r>
      <w:r w:rsidR="00100697">
        <w:instrText xml:space="preserve"> ADDIN EN.CITE </w:instrText>
      </w:r>
      <w:r w:rsidR="00100697">
        <w:fldChar w:fldCharType="begin">
          <w:fldData xml:space="preserve">PEVuZE5vdGU+PENpdGU+PEF1dGhvcj5LYWxiPC9BdXRob3I+PFllYXI+MTk5MTwvWWVhcj48UmVj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5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5TMjA2LTEyPC9wYWdlcz48dm9sdW1lPjEwNjwvdm9sdW1lPjxudW1iZXI+NSBTdXBwbDwv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==
</w:fldData>
        </w:fldChar>
      </w:r>
      <w:r w:rsidR="00100697">
        <w:instrText xml:space="preserve"> ADDIN EN.CITE.DATA </w:instrText>
      </w:r>
      <w:r w:rsidR="00100697">
        <w:fldChar w:fldCharType="end"/>
      </w:r>
      <w:r w:rsidR="00100697">
        <w:fldChar w:fldCharType="separate"/>
      </w:r>
      <w:r w:rsidR="00100697">
        <w:rPr>
          <w:noProof/>
        </w:rPr>
        <w:t>[27-30]</w:t>
      </w:r>
      <w:r w:rsidR="00100697">
        <w:fldChar w:fldCharType="end"/>
      </w:r>
      <w:r w:rsidR="001C6197">
        <w:t>.</w:t>
      </w:r>
      <w:r w:rsidR="007E143A">
        <w:t xml:space="preserve">  </w:t>
      </w:r>
    </w:p>
    <w:p w14:paraId="615450CE" w14:textId="77777777" w:rsidR="00F81737" w:rsidRDefault="00F81737" w:rsidP="00055F5D">
      <w:pPr>
        <w:spacing w:line="480" w:lineRule="auto"/>
      </w:pPr>
    </w:p>
    <w:p w14:paraId="1DD48975" w14:textId="77777777" w:rsidR="0094681D" w:rsidRPr="004B69E0" w:rsidRDefault="0094681D" w:rsidP="00055F5D">
      <w:pPr>
        <w:spacing w:line="480" w:lineRule="auto"/>
        <w:rPr>
          <w:b/>
          <w:i/>
          <w:u w:val="single"/>
        </w:rPr>
      </w:pPr>
      <w:r w:rsidRPr="004B69E0">
        <w:rPr>
          <w:b/>
          <w:i/>
          <w:u w:val="single"/>
        </w:rPr>
        <w:t>Tight Junctions and Group 1 HDM Allergens</w:t>
      </w:r>
    </w:p>
    <w:p w14:paraId="37272772" w14:textId="78C5271B" w:rsidR="00093618" w:rsidRDefault="00F81737" w:rsidP="00055F5D">
      <w:pPr>
        <w:spacing w:line="480" w:lineRule="auto"/>
      </w:pPr>
      <w:r>
        <w:t>Paracellular permeation of ionic and non-ionic solutes across epithelial surfaces is regulated by interepithelial tight junctions (TJs) which</w:t>
      </w:r>
      <w:r w:rsidR="00390F11">
        <w:t xml:space="preserve"> are</w:t>
      </w:r>
      <w:r>
        <w:t xml:space="preserve"> </w:t>
      </w:r>
      <w:r w:rsidR="001B0DAE">
        <w:t>form</w:t>
      </w:r>
      <w:r w:rsidR="00390F11">
        <w:t>ed from</w:t>
      </w:r>
      <w:r>
        <w:t xml:space="preserve"> contiguous rings of cell adhesions at the apical pole of epithelial cells.  TJs are supramolecular assemblies of proteins which occlude </w:t>
      </w:r>
      <w:r w:rsidR="00081881">
        <w:t>entry to the</w:t>
      </w:r>
      <w:r>
        <w:t xml:space="preserve"> paracellular space</w:t>
      </w:r>
      <w:r w:rsidR="00081881">
        <w:t xml:space="preserve"> </w:t>
      </w:r>
      <w:r>
        <w:t xml:space="preserve">between adjacent epithelial cells.  They </w:t>
      </w:r>
      <w:r w:rsidR="00F81C9E">
        <w:t xml:space="preserve">comprise </w:t>
      </w:r>
      <w:r>
        <w:t>a combination of membrane-spanning adhesion mo</w:t>
      </w:r>
      <w:r w:rsidR="00B92249">
        <w:t>le</w:t>
      </w:r>
      <w:r>
        <w:t>cules (</w:t>
      </w:r>
      <w:r w:rsidR="007F374B">
        <w:t xml:space="preserve">MARVEL </w:t>
      </w:r>
      <w:r w:rsidR="00DE78E1">
        <w:t>domain</w:t>
      </w:r>
      <w:r w:rsidR="007F374B">
        <w:t xml:space="preserve"> proteins (</w:t>
      </w:r>
      <w:r>
        <w:t>occludin,</w:t>
      </w:r>
      <w:r w:rsidR="007F374B">
        <w:t xml:space="preserve"> tricellulin and MARVELD3)</w:t>
      </w:r>
      <w:r w:rsidR="00CA562C">
        <w:t>,</w:t>
      </w:r>
      <w:r>
        <w:t xml:space="preserve"> the claudin family</w:t>
      </w:r>
      <w:r w:rsidR="00FC11B4">
        <w:t xml:space="preserve"> proteins,</w:t>
      </w:r>
      <w:r>
        <w:t xml:space="preserve"> and junction-associated molecules</w:t>
      </w:r>
      <w:r w:rsidR="00A1133B">
        <w:t xml:space="preserve"> (JAMs)</w:t>
      </w:r>
      <w:r>
        <w:t xml:space="preserve">) </w:t>
      </w:r>
      <w:r w:rsidR="003F133D">
        <w:t>together with</w:t>
      </w:r>
      <w:r>
        <w:t xml:space="preserve"> intracellular proteins</w:t>
      </w:r>
      <w:r w:rsidR="00390F11" w:rsidRPr="00390F11">
        <w:t xml:space="preserve"> </w:t>
      </w:r>
      <w:r w:rsidR="00390F11">
        <w:t>of the TJ plaque</w:t>
      </w:r>
      <w:r>
        <w:t xml:space="preserve"> (eg zonula occludens</w:t>
      </w:r>
      <w:r w:rsidR="00CA562C">
        <w:t xml:space="preserve"> (ZO)</w:t>
      </w:r>
      <w:r>
        <w:t>-1</w:t>
      </w:r>
      <w:r w:rsidR="00CA562C">
        <w:t>, -2</w:t>
      </w:r>
      <w:r>
        <w:t>,</w:t>
      </w:r>
      <w:r w:rsidR="00CA562C">
        <w:t xml:space="preserve"> -3</w:t>
      </w:r>
      <w:r>
        <w:t>) which provide connections to the cytoskeleton</w:t>
      </w:r>
      <w:r w:rsidR="00FC2178">
        <w:t xml:space="preserve"> </w:t>
      </w:r>
      <w:r w:rsidR="00100697">
        <w:fldChar w:fldCharType="begin"/>
      </w:r>
      <w:r w:rsidR="00100697">
        <w:instrText xml:space="preserve"> ADDIN EN.CITE &lt;EndNote&gt;&lt;Cite&gt;&lt;Author&gt;Zihni&lt;/Author&gt;&lt;Year&gt;2016&lt;/Year&gt;&lt;RecNum&gt;43&lt;/RecNum&gt;&lt;DisplayText&gt;[31]&lt;/DisplayText&gt;&lt;record&gt;&lt;rec-number&gt;43&lt;/rec-number&gt;&lt;foreign-keys&gt;&lt;key app="EN" db-id="5dsfra2d8xd5t6ez9tlv2wdm0rza9pve9tv9" timestamp="1526575079"&gt;43&lt;/key&gt;&lt;/foreign-keys&gt;&lt;ref-type name="Journal Article"&gt;17&lt;/ref-type&gt;&lt;contributors&gt;&lt;authors&gt;&lt;author&gt;Zihni, C.&lt;/author&gt;&lt;author&gt;Mills, C.&lt;/author&gt;&lt;author&gt;Matter, K.&lt;/author&gt;&lt;author&gt;Balda, M. S.&lt;/author&gt;&lt;/authors&gt;&lt;/contributors&gt;&lt;auth-address&gt;Department of Cell Biology, UCL Institute of Ophthalmology, University College London, Bath Street, London EC1V 9EL, UK.&lt;/auth-address&gt;&lt;titles&gt;&lt;title&gt;Tight junctions: from simple barriers to multifunctional molecular gates&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564-80&lt;/pages&gt;&lt;volume&gt;17&lt;/volume&gt;&lt;number&gt;9&lt;/number&gt;&lt;keywords&gt;&lt;keyword&gt;Animals&lt;/keyword&gt;&lt;keyword&gt;Cell Adhesion&lt;/keyword&gt;&lt;keyword&gt;Cell Membrane Permeability&lt;/keyword&gt;&lt;keyword&gt;Cytoskeleton/metabolism&lt;/keyword&gt;&lt;keyword&gt;Humans&lt;/keyword&gt;&lt;keyword&gt;Models, Biological&lt;/keyword&gt;&lt;keyword&gt;Tight Junctions/chemistry/*physiology/ultrastructure&lt;/keyword&gt;&lt;keyword&gt;Vertebrates/physiology&lt;/keyword&gt;&lt;/keywords&gt;&lt;dates&gt;&lt;year&gt;2016&lt;/year&gt;&lt;pub-dates&gt;&lt;date&gt;Sep&lt;/date&gt;&lt;/pub-dates&gt;&lt;/dates&gt;&lt;isbn&gt;1471-0080 (Electronic)&amp;#xD;1471-0072 (Linking)&lt;/isbn&gt;&lt;accession-num&gt;27353478&lt;/accession-num&gt;&lt;urls&gt;&lt;related-urls&gt;&lt;url&gt;http://www.ncbi.nlm.nih.gov/pubmed/27353478&lt;/url&gt;&lt;/related-urls&gt;&lt;/urls&gt;&lt;electronic-resource-num&gt;10.1038/nrm.2016.80&lt;/electronic-resource-num&gt;&lt;/record&gt;&lt;/Cite&gt;&lt;/EndNote&gt;</w:instrText>
      </w:r>
      <w:r w:rsidR="00100697">
        <w:fldChar w:fldCharType="separate"/>
      </w:r>
      <w:r w:rsidR="00100697">
        <w:rPr>
          <w:noProof/>
        </w:rPr>
        <w:t>[31]</w:t>
      </w:r>
      <w:r w:rsidR="00100697">
        <w:fldChar w:fldCharType="end"/>
      </w:r>
      <w:r>
        <w:t xml:space="preserve">.  </w:t>
      </w:r>
      <w:r w:rsidR="00CA562C">
        <w:t>Regulated i</w:t>
      </w:r>
      <w:r w:rsidR="00093618">
        <w:t>on flow through TJs occur</w:t>
      </w:r>
      <w:r w:rsidR="00C9385C">
        <w:t>s</w:t>
      </w:r>
      <w:r w:rsidR="00093618">
        <w:t xml:space="preserve"> </w:t>
      </w:r>
      <w:r w:rsidR="00C9385C">
        <w:t>via</w:t>
      </w:r>
      <w:r w:rsidR="00093618">
        <w:t xml:space="preserve"> permselective gated pores in the junctional complex, whereas the diffusion of uncharged solutes </w:t>
      </w:r>
      <w:r w:rsidR="0094681D">
        <w:t>utilises</w:t>
      </w:r>
      <w:r w:rsidR="00F70442">
        <w:t xml:space="preserve"> other</w:t>
      </w:r>
      <w:r w:rsidR="00093618">
        <w:t xml:space="preserve"> </w:t>
      </w:r>
      <w:r w:rsidR="00F70442">
        <w:t>mechanisms</w:t>
      </w:r>
      <w:r w:rsidR="00093618">
        <w:t xml:space="preserve"> which accommodate molecules up to a </w:t>
      </w:r>
      <w:r w:rsidR="00CA562C">
        <w:t xml:space="preserve">Stokes’ radius of </w:t>
      </w:r>
      <w:r w:rsidR="00093618" w:rsidRPr="00093618">
        <w:rPr>
          <w:i/>
        </w:rPr>
        <w:t>ca</w:t>
      </w:r>
      <w:r w:rsidR="00093618">
        <w:t xml:space="preserve"> </w:t>
      </w:r>
      <w:r w:rsidR="00CA562C">
        <w:t>2</w:t>
      </w:r>
      <w:r w:rsidR="00093618">
        <w:t xml:space="preserve"> nm. </w:t>
      </w:r>
      <w:r w:rsidR="00717F51">
        <w:t xml:space="preserve"> This size limit, if correct, </w:t>
      </w:r>
      <w:r w:rsidR="00D304B8">
        <w:t xml:space="preserve">could </w:t>
      </w:r>
      <w:r w:rsidR="00717F51">
        <w:t xml:space="preserve">be </w:t>
      </w:r>
      <w:r w:rsidR="00F03A0D">
        <w:t>enough</w:t>
      </w:r>
      <w:r w:rsidR="00717F51">
        <w:t xml:space="preserve"> to allow</w:t>
      </w:r>
      <w:r w:rsidR="00D304B8">
        <w:t xml:space="preserve"> a</w:t>
      </w:r>
      <w:r w:rsidR="00717F51">
        <w:t xml:space="preserve"> restricted transepithelial flow of</w:t>
      </w:r>
      <w:r w:rsidR="0094681D">
        <w:t xml:space="preserve"> low molecular weight</w:t>
      </w:r>
      <w:r w:rsidR="00717F51">
        <w:t xml:space="preserve"> allergens</w:t>
      </w:r>
      <w:r w:rsidR="00D304B8">
        <w:t>, but experimental data show that</w:t>
      </w:r>
      <w:r w:rsidR="00717F51">
        <w:t xml:space="preserve"> little transepithelial flux</w:t>
      </w:r>
      <w:r w:rsidR="00D304B8">
        <w:t xml:space="preserve"> of</w:t>
      </w:r>
      <w:r w:rsidR="00D304B8" w:rsidRPr="00D304B8">
        <w:t xml:space="preserve"> </w:t>
      </w:r>
      <w:r w:rsidR="00D304B8">
        <w:t>Der p 2 (~14 kDa)</w:t>
      </w:r>
      <w:r w:rsidR="00717F51">
        <w:t xml:space="preserve"> </w:t>
      </w:r>
      <w:r w:rsidR="00D304B8">
        <w:t>occurs</w:t>
      </w:r>
      <w:r w:rsidR="00717F51">
        <w:t xml:space="preserve"> in the absence of the </w:t>
      </w:r>
      <w:r w:rsidR="00D304B8">
        <w:t>proteolytic activity of Der p 1</w:t>
      </w:r>
      <w:r w:rsidR="0094681D">
        <w:t>.  This suggests that</w:t>
      </w:r>
      <w:r w:rsidR="00695DF2">
        <w:t xml:space="preserve"> the</w:t>
      </w:r>
      <w:r w:rsidR="00D304B8">
        <w:t xml:space="preserve"> transepithelial disposition</w:t>
      </w:r>
      <w:r w:rsidR="0094681D">
        <w:t xml:space="preserve"> of these allergens</w:t>
      </w:r>
      <w:r w:rsidR="00D304B8">
        <w:t xml:space="preserve"> </w:t>
      </w:r>
      <w:r w:rsidR="00FC11B4">
        <w:t>requires</w:t>
      </w:r>
      <w:r w:rsidR="00D304B8">
        <w:t xml:space="preserve"> more than a </w:t>
      </w:r>
      <w:r w:rsidR="00FC11B4">
        <w:t>compliant</w:t>
      </w:r>
      <w:r w:rsidR="00D304B8">
        <w:t xml:space="preserve"> molecular radius</w:t>
      </w:r>
      <w:r w:rsidR="0094681D">
        <w:t>,</w:t>
      </w:r>
      <w:r w:rsidR="00CA562C">
        <w:t xml:space="preserve"> and </w:t>
      </w:r>
      <w:r w:rsidR="00081881">
        <w:t>that</w:t>
      </w:r>
      <w:r w:rsidR="008A39AB">
        <w:t xml:space="preserve"> an ensemble of</w:t>
      </w:r>
      <w:r w:rsidR="00654645">
        <w:t xml:space="preserve"> </w:t>
      </w:r>
      <w:r w:rsidR="00CA562C">
        <w:t>other factors (</w:t>
      </w:r>
      <w:r w:rsidR="00FE5868">
        <w:t xml:space="preserve">oligomerisation, </w:t>
      </w:r>
      <w:r w:rsidR="00CA562C">
        <w:t>binding, shape</w:t>
      </w:r>
      <w:r w:rsidR="00E313DF">
        <w:t>,</w:t>
      </w:r>
      <w:r w:rsidR="00CA562C">
        <w:t xml:space="preserve"> polar surface area</w:t>
      </w:r>
      <w:r w:rsidR="00E313DF">
        <w:t xml:space="preserve">, </w:t>
      </w:r>
      <w:r w:rsidR="00722259">
        <w:t xml:space="preserve">protein </w:t>
      </w:r>
      <w:r w:rsidR="00E313DF">
        <w:t>hydration shell</w:t>
      </w:r>
      <w:r w:rsidR="008B7180">
        <w:t>s</w:t>
      </w:r>
      <w:r w:rsidR="00CA562C">
        <w:t>) may dominate</w:t>
      </w:r>
      <w:r w:rsidR="0094681D">
        <w:t xml:space="preserve"> functional behaviour</w:t>
      </w:r>
      <w:r w:rsidR="009A4924">
        <w:t xml:space="preserve"> </w:t>
      </w:r>
      <w:r w:rsidR="00100697">
        <w:fldChar w:fldCharType="begin"/>
      </w:r>
      <w:r w:rsidR="00100697">
        <w:instrText xml:space="preserve"> ADDIN EN.CITE &lt;EndNote&gt;&lt;Cite&gt;&lt;Author&gt;Zhang&lt;/Author&gt;&lt;Year&gt;In Press&lt;/Year&gt;&lt;RecNum&gt;71&lt;/RecNum&gt;&lt;DisplayText&gt;[9]&lt;/DisplayText&gt;&lt;record&gt;&lt;rec-number&gt;71&lt;/rec-number&gt;&lt;foreign-keys&gt;&lt;key app="EN" db-id="5dsfra2d8xd5t6ez9tlv2wdm0rza9pve9tv9" timestamp="1527867922"&gt;71&lt;/key&gt;&lt;/foreign-keys&gt;&lt;ref-type name="Journal Article"&gt;17&lt;/ref-type&gt;&lt;contributors&gt;&lt;authors&gt;&lt;author&gt;Zhang, J.&lt;/author&gt;&lt;author&gt;Chen, J.&lt;/author&gt;&lt;author&gt;Zuo, J.&lt;/author&gt;&lt;author&gt;Newton, G. K.&lt;/author&gt;&lt;author&gt;Perrior, T. R.&lt;/author&gt;&lt;author&gt;Garrod, D. R.&lt;/author&gt;&lt;author&gt;Robinson, C.&lt;/author&gt;&lt;/authors&gt;&lt;/contributors&gt;&lt;titles&gt;&lt;title&gt;Allergen Delivery Inhibitors: Characterisation of Potent and Selective Inhibitors of Der p 1 and their Attenuation of Airway Responses to House Dust Mite Allergens in vitro and in vivo &lt;/title&gt;&lt;secondary-title&gt;Int J Mol Sci&lt;/secondary-title&gt;&lt;/titles&gt;&lt;periodical&gt;&lt;full-title&gt;Int J Mol Sci&lt;/full-title&gt;&lt;/periodical&gt;&lt;dates&gt;&lt;year&gt;In Press&lt;/year&gt;&lt;/dates&gt;&lt;urls&gt;&lt;/urls&gt;&lt;/record&gt;&lt;/Cite&gt;&lt;/EndNote&gt;</w:instrText>
      </w:r>
      <w:r w:rsidR="00100697">
        <w:fldChar w:fldCharType="separate"/>
      </w:r>
      <w:r w:rsidR="00100697">
        <w:rPr>
          <w:noProof/>
        </w:rPr>
        <w:t>[9]</w:t>
      </w:r>
      <w:r w:rsidR="00100697">
        <w:fldChar w:fldCharType="end"/>
      </w:r>
      <w:r w:rsidR="00D304B8">
        <w:t>.</w:t>
      </w:r>
      <w:r w:rsidR="00717F51">
        <w:t xml:space="preserve">  </w:t>
      </w:r>
      <w:r w:rsidR="00D304B8">
        <w:t xml:space="preserve">In fact, </w:t>
      </w:r>
      <w:r w:rsidR="00D304B8">
        <w:lastRenderedPageBreak/>
        <w:t>the nature of this size-selective pathway</w:t>
      </w:r>
      <w:r w:rsidR="00FB676E">
        <w:t xml:space="preserve"> </w:t>
      </w:r>
      <w:r w:rsidR="00433BD5">
        <w:t xml:space="preserve">may </w:t>
      </w:r>
      <w:r w:rsidR="00FB676E">
        <w:t>simply enable protease allergens such as Der p 1 to gain a more rapid access to the adhesion proteins</w:t>
      </w:r>
      <w:r w:rsidR="00080778">
        <w:t xml:space="preserve"> for the initiation of TJ cleavage</w:t>
      </w:r>
      <w:r w:rsidR="00FB676E">
        <w:t>.</w:t>
      </w:r>
      <w:r w:rsidR="00D304B8">
        <w:t xml:space="preserve"> </w:t>
      </w:r>
      <w:r w:rsidR="00093618">
        <w:t xml:space="preserve">  </w:t>
      </w:r>
    </w:p>
    <w:p w14:paraId="166DD5BB" w14:textId="77777777" w:rsidR="00093618" w:rsidRDefault="00093618" w:rsidP="00055F5D">
      <w:pPr>
        <w:spacing w:line="480" w:lineRule="auto"/>
      </w:pPr>
    </w:p>
    <w:p w14:paraId="24D1975D" w14:textId="7F29AAF9" w:rsidR="006267F6" w:rsidRDefault="00B92249" w:rsidP="00055F5D">
      <w:pPr>
        <w:spacing w:line="480" w:lineRule="auto"/>
      </w:pPr>
      <w:r>
        <w:t>Claudin family proteins share a basic topo</w:t>
      </w:r>
      <w:r w:rsidR="005C4B97">
        <w:t>log</w:t>
      </w:r>
      <w:r>
        <w:t xml:space="preserve">ical similarity with </w:t>
      </w:r>
      <w:r w:rsidR="007F374B">
        <w:t xml:space="preserve">MARVEL family proteins </w:t>
      </w:r>
      <w:r w:rsidR="00660572">
        <w:t xml:space="preserve">such as </w:t>
      </w:r>
      <w:r>
        <w:t xml:space="preserve">occludin in having </w:t>
      </w:r>
      <w:r w:rsidR="007F374B">
        <w:t>in</w:t>
      </w:r>
      <w:r>
        <w:t>tracellular N-</w:t>
      </w:r>
      <w:r w:rsidR="007F374B">
        <w:t xml:space="preserve"> and C-</w:t>
      </w:r>
      <w:r>
        <w:t>termini, and possessing two extracellular domains</w:t>
      </w:r>
      <w:r w:rsidR="00920FDD">
        <w:t xml:space="preserve"> (for review see: </w:t>
      </w:r>
      <w:r w:rsidR="00100697">
        <w:fldChar w:fldCharType="begin"/>
      </w:r>
      <w:r w:rsidR="00100697">
        <w:instrText xml:space="preserve"> ADDIN EN.CITE &lt;EndNote&gt;&lt;Cite&gt;&lt;Author&gt;Gunzel&lt;/Author&gt;&lt;Year&gt;2012&lt;/Year&gt;&lt;RecNum&gt;152&lt;/RecNum&gt;&lt;DisplayText&gt;[32]&lt;/DisplayText&gt;&lt;record&gt;&lt;rec-number&gt;152&lt;/rec-number&gt;&lt;foreign-keys&gt;&lt;key app="EN" db-id="5dsfra2d8xd5t6ez9tlv2wdm0rza9pve9tv9" timestamp="1528204829"&gt;152&lt;/key&gt;&lt;/foreign-keys&gt;&lt;ref-type name="Journal Article"&gt;17&lt;/ref-type&gt;&lt;contributors&gt;&lt;authors&gt;&lt;author&gt;Gunzel, D.&lt;/author&gt;&lt;author&gt;Fromm, M.&lt;/author&gt;&lt;/authors&gt;&lt;/contributors&gt;&lt;auth-address&gt;Institute of Clinical Physiology, Charite, Universtatsmedizin Berlin, Campus Benjamin Franklin, Freie Universitat/Humboldt-Universitat, Berlin, Germany.&lt;/auth-address&gt;&lt;titles&gt;&lt;title&gt;Claudins and other tight junction proteins&lt;/title&gt;&lt;secondary-title&gt;Compr Physiol&lt;/secondary-title&gt;&lt;alt-title&gt;Comprehensive Physiology&lt;/alt-title&gt;&lt;/titles&gt;&lt;periodical&gt;&lt;full-title&gt;Compr Physiol&lt;/full-title&gt;&lt;abbr-1&gt;Comprehensive Physiology&lt;/abbr-1&gt;&lt;/periodical&gt;&lt;alt-periodical&gt;&lt;full-title&gt;Compr Physiol&lt;/full-title&gt;&lt;abbr-1&gt;Comprehensive Physiology&lt;/abbr-1&gt;&lt;/alt-periodical&gt;&lt;pages&gt;1819-52&lt;/pages&gt;&lt;volume&gt;2&lt;/volume&gt;&lt;number&gt;3&lt;/number&gt;&lt;keywords&gt;&lt;keyword&gt;Amino Acid Sequence&lt;/keyword&gt;&lt;keyword&gt;Animals&lt;/keyword&gt;&lt;keyword&gt;Claudins/chemistry/classification/*metabolism&lt;/keyword&gt;&lt;keyword&gt;Humans&lt;/keyword&gt;&lt;keyword&gt;Molecular Sequence Data&lt;/keyword&gt;&lt;keyword&gt;Phylogeny&lt;/keyword&gt;&lt;keyword&gt;Tight Junctions/chemistry/*metabolism/ultrastructure&lt;/keyword&gt;&lt;/keywords&gt;&lt;dates&gt;&lt;year&gt;2012&lt;/year&gt;&lt;pub-dates&gt;&lt;date&gt;Jul&lt;/date&gt;&lt;/pub-dates&gt;&lt;/dates&gt;&lt;isbn&gt;2040-4603 (Electronic)&amp;#xD;2040-4603 (Linking)&lt;/isbn&gt;&lt;accession-num&gt;23723025&lt;/accession-num&gt;&lt;urls&gt;&lt;related-urls&gt;&lt;url&gt;http://www.ncbi.nlm.nih.gov/pubmed/23723025&lt;/url&gt;&lt;/related-urls&gt;&lt;/urls&gt;&lt;electronic-resource-num&gt;10.1002/cphy.c110045&lt;/electronic-resource-num&gt;&lt;/record&gt;&lt;/Cite&gt;&lt;/EndNote&gt;</w:instrText>
      </w:r>
      <w:r w:rsidR="00100697">
        <w:fldChar w:fldCharType="separate"/>
      </w:r>
      <w:r w:rsidR="00100697">
        <w:rPr>
          <w:noProof/>
        </w:rPr>
        <w:t>[32]</w:t>
      </w:r>
      <w:r w:rsidR="00100697">
        <w:fldChar w:fldCharType="end"/>
      </w:r>
      <w:r w:rsidR="00920FDD">
        <w:t>)</w:t>
      </w:r>
      <w:r w:rsidR="007A3FD6">
        <w:t xml:space="preserve">.  </w:t>
      </w:r>
      <w:r w:rsidR="00F70442">
        <w:t>T</w:t>
      </w:r>
      <w:r w:rsidR="00CF4FF2">
        <w:t>hese extracellular domains s</w:t>
      </w:r>
      <w:r>
        <w:t>how notable similarity</w:t>
      </w:r>
      <w:r w:rsidR="00F70442">
        <w:t xml:space="preserve"> in ‘classical’ claudins</w:t>
      </w:r>
      <w:r w:rsidR="00EC6CCE">
        <w:t xml:space="preserve">, </w:t>
      </w:r>
      <w:r>
        <w:t>indicative of important conserved functions, while the</w:t>
      </w:r>
      <w:r w:rsidR="00BD5415">
        <w:t>ir</w:t>
      </w:r>
      <w:r>
        <w:t xml:space="preserve"> differences are likely to encode molecule-specific functional attributes.  In the case of occludin, the second extracellular domain is compositionally diverse, wh</w:t>
      </w:r>
      <w:r w:rsidR="00BD5415">
        <w:t>ereas</w:t>
      </w:r>
      <w:r>
        <w:t xml:space="preserve"> the first domain is rich in Gly and Tyr residues</w:t>
      </w:r>
      <w:r w:rsidR="006132CD">
        <w:t>, suggesting that the two domains serve different functions</w:t>
      </w:r>
      <w:r>
        <w:t>.  The</w:t>
      </w:r>
      <w:r w:rsidR="001A4711">
        <w:t xml:space="preserve"> intracellular</w:t>
      </w:r>
      <w:r>
        <w:t xml:space="preserve"> C-termini of both families interact with the zonula occludens family of proteins, ZO-1, ZO-2 and ZO-3</w:t>
      </w:r>
      <w:r w:rsidR="00660572">
        <w:t>,</w:t>
      </w:r>
      <w:r w:rsidR="001852E9">
        <w:t xml:space="preserve"> which are members of the membrane-associated guanylate kinase</w:t>
      </w:r>
      <w:r w:rsidR="006132CD">
        <w:t xml:space="preserve"> (GUK)</w:t>
      </w:r>
      <w:r w:rsidR="001852E9">
        <w:t xml:space="preserve">-like proteins </w:t>
      </w:r>
      <w:r w:rsidR="0081620D">
        <w:t>comprising</w:t>
      </w:r>
      <w:r w:rsidR="00C14D83">
        <w:t xml:space="preserve"> part of</w:t>
      </w:r>
      <w:r w:rsidR="001852E9">
        <w:t xml:space="preserve"> the intracellular </w:t>
      </w:r>
      <w:r w:rsidR="00390F11">
        <w:t xml:space="preserve">TJ </w:t>
      </w:r>
      <w:r w:rsidR="001852E9">
        <w:t xml:space="preserve">plaque </w:t>
      </w:r>
      <w:r w:rsidR="00100697">
        <w:fldChar w:fldCharType="begin"/>
      </w:r>
      <w:r w:rsidR="00100697">
        <w:instrText xml:space="preserve"> ADDIN EN.CITE &lt;EndNote&gt;&lt;Cite&gt;&lt;Author&gt;Zihni&lt;/Author&gt;&lt;Year&gt;2016&lt;/Year&gt;&lt;RecNum&gt;43&lt;/RecNum&gt;&lt;DisplayText&gt;[31]&lt;/DisplayText&gt;&lt;record&gt;&lt;rec-number&gt;43&lt;/rec-number&gt;&lt;foreign-keys&gt;&lt;key app="EN" db-id="5dsfra2d8xd5t6ez9tlv2wdm0rza9pve9tv9" timestamp="1526575079"&gt;43&lt;/key&gt;&lt;/foreign-keys&gt;&lt;ref-type name="Journal Article"&gt;17&lt;/ref-type&gt;&lt;contributors&gt;&lt;authors&gt;&lt;author&gt;Zihni, C.&lt;/author&gt;&lt;author&gt;Mills, C.&lt;/author&gt;&lt;author&gt;Matter, K.&lt;/author&gt;&lt;author&gt;Balda, M. S.&lt;/author&gt;&lt;/authors&gt;&lt;/contributors&gt;&lt;auth-address&gt;Department of Cell Biology, UCL Institute of Ophthalmology, University College London, Bath Street, London EC1V 9EL, UK.&lt;/auth-address&gt;&lt;titles&gt;&lt;title&gt;Tight junctions: from simple barriers to multifunctional molecular gates&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564-80&lt;/pages&gt;&lt;volume&gt;17&lt;/volume&gt;&lt;number&gt;9&lt;/number&gt;&lt;keywords&gt;&lt;keyword&gt;Animals&lt;/keyword&gt;&lt;keyword&gt;Cell Adhesion&lt;/keyword&gt;&lt;keyword&gt;Cell Membrane Permeability&lt;/keyword&gt;&lt;keyword&gt;Cytoskeleton/metabolism&lt;/keyword&gt;&lt;keyword&gt;Humans&lt;/keyword&gt;&lt;keyword&gt;Models, Biological&lt;/keyword&gt;&lt;keyword&gt;Tight Junctions/chemistry/*physiology/ultrastructure&lt;/keyword&gt;&lt;keyword&gt;Vertebrates/physiology&lt;/keyword&gt;&lt;/keywords&gt;&lt;dates&gt;&lt;year&gt;2016&lt;/year&gt;&lt;pub-dates&gt;&lt;date&gt;Sep&lt;/date&gt;&lt;/pub-dates&gt;&lt;/dates&gt;&lt;isbn&gt;1471-0080 (Electronic)&amp;#xD;1471-0072 (Linking)&lt;/isbn&gt;&lt;accession-num&gt;27353478&lt;/accession-num&gt;&lt;urls&gt;&lt;related-urls&gt;&lt;url&gt;http://www.ncbi.nlm.nih.gov/pubmed/27353478&lt;/url&gt;&lt;/related-urls&gt;&lt;/urls&gt;&lt;electronic-resource-num&gt;10.1038/nrm.2016.80&lt;/electronic-resource-num&gt;&lt;/record&gt;&lt;/Cite&gt;&lt;/EndNote&gt;</w:instrText>
      </w:r>
      <w:r w:rsidR="00100697">
        <w:fldChar w:fldCharType="separate"/>
      </w:r>
      <w:r w:rsidR="00100697">
        <w:rPr>
          <w:noProof/>
        </w:rPr>
        <w:t>[31]</w:t>
      </w:r>
      <w:r w:rsidR="00100697">
        <w:fldChar w:fldCharType="end"/>
      </w:r>
      <w:r w:rsidR="001852E9">
        <w:t>.  Occludin interacts with the GUK domain of these proteins, while claudins and JAMs interact with the</w:t>
      </w:r>
      <w:r w:rsidR="000E0925">
        <w:t>ir</w:t>
      </w:r>
      <w:r w:rsidR="001852E9">
        <w:t xml:space="preserve"> PSD95/DL9/ZO-1 domains</w:t>
      </w:r>
      <w:r w:rsidR="0090577F">
        <w:t xml:space="preserve"> </w:t>
      </w:r>
      <w:r w:rsidR="00100697">
        <w:fldChar w:fldCharType="begin">
          <w:fldData xml:space="preserve">PEVuZE5vdGU+PENpdGU+PEF1dGhvcj5HdW56ZWw8L0F1dGhvcj48WWVhcj4yMDEyPC9ZZWFyPjxS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yOTc0NS01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IwNTIwLTY8L3BhZ2VzPjx2b2x1bWU+Mjc1PC92b2x1bWU+PG51bWJlcj4yNzwvbnVtYmVy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</w:fldData>
        </w:fldChar>
      </w:r>
      <w:r w:rsidR="00100697">
        <w:instrText xml:space="preserve"> ADDIN EN.CITE </w:instrText>
      </w:r>
      <w:r w:rsidR="00100697">
        <w:fldChar w:fldCharType="begin">
          <w:fldData xml:space="preserve">PEVuZE5vdGU+PENpdGU+PEF1dGhvcj5HdW56ZWw8L0F1dGhvcj48WWVhcj4yMDEyPC9ZZWFyPjxS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yOTc0NS01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IwNTIwLTY8L3BhZ2VzPjx2b2x1bWU+Mjc1PC92b2x1bWU+PG51bWJlcj4yNzwvbnVtYmVy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</w:fldData>
        </w:fldChar>
      </w:r>
      <w:r w:rsidR="00100697">
        <w:instrText xml:space="preserve"> ADDIN EN.CITE.DATA </w:instrText>
      </w:r>
      <w:r w:rsidR="00100697">
        <w:fldChar w:fldCharType="end"/>
      </w:r>
      <w:r w:rsidR="00100697">
        <w:fldChar w:fldCharType="separate"/>
      </w:r>
      <w:r w:rsidR="00100697">
        <w:rPr>
          <w:noProof/>
        </w:rPr>
        <w:t>[32-35]</w:t>
      </w:r>
      <w:r w:rsidR="00100697">
        <w:fldChar w:fldCharType="end"/>
      </w:r>
      <w:r w:rsidR="001852E9">
        <w:t>.</w:t>
      </w:r>
      <w:r w:rsidR="00F609E6">
        <w:t xml:space="preserve">  </w:t>
      </w:r>
    </w:p>
    <w:p w14:paraId="383128CB" w14:textId="77777777" w:rsidR="006267F6" w:rsidRDefault="006267F6" w:rsidP="00055F5D">
      <w:pPr>
        <w:spacing w:line="480" w:lineRule="auto"/>
      </w:pPr>
    </w:p>
    <w:p w14:paraId="35BF6AAF" w14:textId="78EABFCA" w:rsidR="00F81737" w:rsidRDefault="00F609E6" w:rsidP="00055F5D">
      <w:pPr>
        <w:spacing w:line="480" w:lineRule="auto"/>
      </w:pPr>
      <w:r>
        <w:t>The extensive repertoire of claudin family proteins</w:t>
      </w:r>
      <w:r w:rsidR="005C4B97">
        <w:t xml:space="preserve"> and their manner of interaction </w:t>
      </w:r>
      <w:r w:rsidR="00BD5415">
        <w:t xml:space="preserve">potentially </w:t>
      </w:r>
      <w:r w:rsidR="005C4B97">
        <w:t>enables the</w:t>
      </w:r>
      <w:r w:rsidR="00BD5415">
        <w:t>ir</w:t>
      </w:r>
      <w:r w:rsidR="005C4B97">
        <w:t xml:space="preserve"> creation of junctional adhesions with highly nuanced functional properties</w:t>
      </w:r>
      <w:r>
        <w:t>.</w:t>
      </w:r>
      <w:r w:rsidR="00722259">
        <w:t xml:space="preserve">  </w:t>
      </w:r>
      <w:r>
        <w:t xml:space="preserve">Individual claudins are known to form </w:t>
      </w:r>
      <w:r w:rsidRPr="00F609E6">
        <w:rPr>
          <w:i/>
        </w:rPr>
        <w:t>cis</w:t>
      </w:r>
      <w:r>
        <w:t xml:space="preserve">-interacting polymers within the same cell and polytypic </w:t>
      </w:r>
      <w:r w:rsidRPr="00F609E6">
        <w:rPr>
          <w:i/>
        </w:rPr>
        <w:t>trans</w:t>
      </w:r>
      <w:r>
        <w:t>-inte</w:t>
      </w:r>
      <w:r w:rsidR="00C9385C">
        <w:t>ractions between adjacent cells, with heteromeric and heterotypic interactions adding further levels of complexity (although certain hetero- interactions are notably disfavoured).  The complexit</w:t>
      </w:r>
      <w:r w:rsidR="00390F11">
        <w:t xml:space="preserve">ies </w:t>
      </w:r>
      <w:r w:rsidR="00C9385C">
        <w:t xml:space="preserve">of these interactions, which are </w:t>
      </w:r>
      <w:r w:rsidR="009A4924">
        <w:t xml:space="preserve">still </w:t>
      </w:r>
      <w:r w:rsidR="00C9385C">
        <w:t xml:space="preserve">not well understood, </w:t>
      </w:r>
      <w:r w:rsidR="00390F11">
        <w:t>are</w:t>
      </w:r>
      <w:r w:rsidR="00722259">
        <w:t xml:space="preserve"> relevant to the categorisation of claudins according to the properties of</w:t>
      </w:r>
      <w:r w:rsidR="00390F11">
        <w:t xml:space="preserve"> their particular sub-</w:t>
      </w:r>
      <w:r w:rsidR="00722259">
        <w:t>family members (</w:t>
      </w:r>
      <w:r w:rsidR="006132CD" w:rsidRPr="006132CD">
        <w:rPr>
          <w:i/>
        </w:rPr>
        <w:t>viz:</w:t>
      </w:r>
      <w:r w:rsidR="006132CD">
        <w:t xml:space="preserve"> </w:t>
      </w:r>
      <w:r w:rsidR="00722259">
        <w:t>sealing-, cation-selective or anion-selective types)</w:t>
      </w:r>
      <w:r w:rsidR="00F70442">
        <w:t>, but</w:t>
      </w:r>
      <w:r w:rsidR="00722259">
        <w:t xml:space="preserve"> the </w:t>
      </w:r>
      <w:r w:rsidR="00390F11">
        <w:t xml:space="preserve">overall </w:t>
      </w:r>
      <w:r w:rsidR="00722259">
        <w:t>functional behaviour</w:t>
      </w:r>
      <w:r w:rsidR="00F70442">
        <w:t xml:space="preserve"> of </w:t>
      </w:r>
      <w:r w:rsidR="0090448A">
        <w:t>TJs</w:t>
      </w:r>
      <w:r w:rsidR="00722259">
        <w:t xml:space="preserve"> at tissue level may be shaped and modified by claudins</w:t>
      </w:r>
      <w:r w:rsidR="00390F11">
        <w:t xml:space="preserve"> from different sub-families also</w:t>
      </w:r>
      <w:r w:rsidR="00722259">
        <w:t xml:space="preserve"> present in those junctions.  Th</w:t>
      </w:r>
      <w:r w:rsidR="00390F11">
        <w:t>is</w:t>
      </w:r>
      <w:r w:rsidR="00722259">
        <w:t xml:space="preserve"> complexity </w:t>
      </w:r>
      <w:r w:rsidR="00C9385C">
        <w:t xml:space="preserve">may be of some significance in tissue repair, where the ability to undertake compensatory </w:t>
      </w:r>
      <w:r w:rsidR="00C9385C">
        <w:lastRenderedPageBreak/>
        <w:t xml:space="preserve">remodelling of </w:t>
      </w:r>
      <w:r w:rsidR="00081881">
        <w:t>junctions</w:t>
      </w:r>
      <w:r w:rsidR="00C9385C">
        <w:t xml:space="preserve"> could be of value in defence or transitional phenotypic change in the epithelium. </w:t>
      </w:r>
      <w:r w:rsidR="00BD5415">
        <w:t xml:space="preserve"> These aspects are relevant to the consequences if TJ cleavage evoked by protease allergens.</w:t>
      </w:r>
    </w:p>
    <w:p w14:paraId="0BBAB332" w14:textId="77777777" w:rsidR="00A1133B" w:rsidRDefault="00A1133B" w:rsidP="00055F5D">
      <w:pPr>
        <w:spacing w:line="480" w:lineRule="auto"/>
      </w:pPr>
    </w:p>
    <w:p w14:paraId="13BE99C8" w14:textId="5818015D" w:rsidR="00A1133B" w:rsidRDefault="00A1133B" w:rsidP="00055F5D">
      <w:pPr>
        <w:spacing w:line="480" w:lineRule="auto"/>
      </w:pPr>
      <w:r>
        <w:t xml:space="preserve">The regulation of non-ionic paracellular permeability is an important function of </w:t>
      </w:r>
      <w:r w:rsidR="0017258C">
        <w:t xml:space="preserve">occludin </w:t>
      </w:r>
      <w:r w:rsidR="00100697">
        <w:fldChar w:fldCharType="begin">
          <w:fldData xml:space="preserve">PEVuZE5vdGU+PENpdGU+PEF1dGhvcj5CYWxkYTwvQXV0aG9yPjxZZWFyPjIwMDA8L1llYXI+PFJl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</w:fldData>
        </w:fldChar>
      </w:r>
      <w:r w:rsidR="00100697">
        <w:instrText xml:space="preserve"> ADDIN EN.CITE </w:instrText>
      </w:r>
      <w:r w:rsidR="00100697">
        <w:fldChar w:fldCharType="begin">
          <w:fldData xml:space="preserve">PEVuZE5vdGU+PENpdGU+PEF1dGhvcj5CYWxkYTwvQXV0aG9yPjxZZWFyPjIwMDA8L1llYXI+PFJl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</w:fldData>
        </w:fldChar>
      </w:r>
      <w:r w:rsidR="00100697">
        <w:instrText xml:space="preserve"> ADDIN EN.CITE.DATA </w:instrText>
      </w:r>
      <w:r w:rsidR="00100697">
        <w:fldChar w:fldCharType="end"/>
      </w:r>
      <w:r w:rsidR="00100697">
        <w:fldChar w:fldCharType="separate"/>
      </w:r>
      <w:r w:rsidR="00100697">
        <w:rPr>
          <w:noProof/>
        </w:rPr>
        <w:t>[36, 37]</w:t>
      </w:r>
      <w:r w:rsidR="00100697">
        <w:fldChar w:fldCharType="end"/>
      </w:r>
      <w:r>
        <w:t xml:space="preserve">. </w:t>
      </w:r>
      <w:r w:rsidR="000B242A">
        <w:t xml:space="preserve"> O</w:t>
      </w:r>
      <w:r>
        <w:t xml:space="preserve">ccludin is a target </w:t>
      </w:r>
      <w:r w:rsidR="00735950">
        <w:t xml:space="preserve">substrate </w:t>
      </w:r>
      <w:r>
        <w:t xml:space="preserve">of Der p 1 in airway epithelial cells and </w:t>
      </w:r>
      <w:r w:rsidR="00CA562C">
        <w:t>its proteolysis</w:t>
      </w:r>
      <w:r>
        <w:t xml:space="preserve"> results in TJ cleavage </w:t>
      </w:r>
      <w:r w:rsidR="00CA562C">
        <w:t xml:space="preserve">which is </w:t>
      </w:r>
      <w:r>
        <w:t>accompanied by a</w:t>
      </w:r>
      <w:r w:rsidR="001E5556">
        <w:t xml:space="preserve"> </w:t>
      </w:r>
      <w:r>
        <w:t>n</w:t>
      </w:r>
      <w:r w:rsidR="001E5556">
        <w:t>on-specific</w:t>
      </w:r>
      <w:r>
        <w:t xml:space="preserve"> increase in epithelial permeability</w:t>
      </w:r>
      <w:r w:rsidR="00390F11">
        <w:t xml:space="preserve"> </w:t>
      </w:r>
      <w:r w:rsidR="00100697">
        <w:fldChar w:fldCharType="begin">
          <w:fldData xml:space="preserve">PEVuZE5vdGU+PENpdGU+PEF1dGhvcj5XYW48L0F1dGhvcj48WWVhcj4yMDAwPC9ZZWFyPjxSZWNO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xMjMtMzM8L3BhZ2VzPjx2b2x1bWU+MTA0PC92b2x1bWU+PG51bWJlcj4xPC9u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</w:fldData>
        </w:fldChar>
      </w:r>
      <w:r w:rsidR="00100697">
        <w:instrText xml:space="preserve"> ADDIN EN.CITE </w:instrText>
      </w:r>
      <w:r w:rsidR="00100697">
        <w:fldChar w:fldCharType="begin">
          <w:fldData xml:space="preserve">PEVuZE5vdGU+PENpdGU+PEF1dGhvcj5XYW48L0F1dGhvcj48WWVhcj4yMDAwPC9ZZWFyPjxSZWNO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xMjMtMzM8L3BhZ2VzPjx2b2x1bWU+MTA0PC92b2x1bWU+PG51bWJlcj4xPC9u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</w:fldData>
        </w:fldChar>
      </w:r>
      <w:r w:rsidR="00100697">
        <w:instrText xml:space="preserve"> ADDIN EN.CITE.DATA </w:instrText>
      </w:r>
      <w:r w:rsidR="00100697">
        <w:fldChar w:fldCharType="end"/>
      </w:r>
      <w:r w:rsidR="00100697">
        <w:fldChar w:fldCharType="separate"/>
      </w:r>
      <w:r w:rsidR="00100697">
        <w:rPr>
          <w:noProof/>
        </w:rPr>
        <w:t>[38, 39]</w:t>
      </w:r>
      <w:r w:rsidR="00100697">
        <w:fldChar w:fldCharType="end"/>
      </w:r>
      <w:r>
        <w:t xml:space="preserve">.  </w:t>
      </w:r>
      <w:r w:rsidR="0051343E">
        <w:t xml:space="preserve">Selective inhibition of Der p 1 </w:t>
      </w:r>
      <w:r w:rsidR="00B14710">
        <w:t xml:space="preserve">by novel, high potency inhibitors prevents the increase in epithelial </w:t>
      </w:r>
      <w:r w:rsidR="00C209FE">
        <w:t>permeability and attenuates the ability of mixed HDM allergens to evoke the production of IgE</w:t>
      </w:r>
      <w:r w:rsidR="000040C5">
        <w:t xml:space="preserve"> to HDM allergens</w:t>
      </w:r>
      <w:r w:rsidR="00777857">
        <w:t xml:space="preserve"> [9]</w:t>
      </w:r>
      <w:r w:rsidR="00100697">
        <w:fldChar w:fldCharType="begin"/>
      </w:r>
      <w:r w:rsidR="00556AF0">
        <w:instrText xml:space="preserve"> ADDIN EN.CITE &lt;EndNote&gt;&lt;Cite&gt;&lt;Author&gt;Zhang&lt;/Author&gt;&lt;Year&gt;2009&lt;/Year&gt;&lt;RecNum&gt;209&lt;/RecNum&gt;&lt;DisplayText&gt;[40]&lt;/DisplayText&gt;&lt;record&gt;&lt;rec-number&gt;209&lt;/rec-number&gt;&lt;foreign-keys&gt;&lt;key app="EN" db-id="5dsfra2d8xd5t6ez9tlv2wdm0rza9pve9tv9" timestamp="1534777707"&gt;209&lt;/key&gt;&lt;/foreign-keys&gt;&lt;ref-type name="Journal Article"&gt;17&lt;/ref-type&gt;&lt;contributors&gt;&lt;authors&gt;&lt;author&gt;Zhang, J.&lt;/author&gt;&lt;author&gt;Garrod, D. R.&lt;/author&gt;&lt;author&gt;Robinson, C.&lt;/author&gt;&lt;/authors&gt;&lt;/contributors&gt;&lt;titles&gt;&lt;title&gt;Novel Der p 1 inhibitors attenuate house dust mite sensitization in mice&lt;/title&gt;&lt;secondary-title&gt;Am J Crit Care Med&lt;/secondary-title&gt;&lt;/titles&gt;&lt;periodical&gt;&lt;full-title&gt;Am J Crit Care Med&lt;/full-title&gt;&lt;/periodical&gt;&lt;pages&gt;A4249&lt;/pages&gt;&lt;volume&gt;179&lt;/volume&gt;&lt;dates&gt;&lt;year&gt;2009&lt;/year&gt;&lt;/dates&gt;&lt;urls&gt;&lt;/urls&gt;&lt;/record&gt;&lt;/Cite&gt;&lt;/EndNote&gt;</w:instrText>
      </w:r>
      <w:r w:rsidR="00100697">
        <w:fldChar w:fldCharType="separate"/>
      </w:r>
      <w:r w:rsidR="00556AF0">
        <w:rPr>
          <w:noProof/>
        </w:rPr>
        <w:t>[40]</w:t>
      </w:r>
      <w:r w:rsidR="00100697">
        <w:fldChar w:fldCharType="end"/>
      </w:r>
      <w:r w:rsidR="00C209FE">
        <w:t xml:space="preserve">.  </w:t>
      </w:r>
      <w:r w:rsidR="002B326E">
        <w:t xml:space="preserve">Consistent with this, </w:t>
      </w:r>
      <w:r w:rsidR="00CA1DAF">
        <w:t>Der p 2, which is also classed as</w:t>
      </w:r>
      <w:r w:rsidR="00777857">
        <w:t xml:space="preserve"> being</w:t>
      </w:r>
      <w:r w:rsidR="00CA1DAF">
        <w:t xml:space="preserve"> serodominant</w:t>
      </w:r>
      <w:r w:rsidR="00B936E6">
        <w:t>, relies on the proteolytic activity of Der p 1 for its transepithelial passage</w:t>
      </w:r>
      <w:r w:rsidR="002B326E">
        <w:t>.</w:t>
      </w:r>
      <w:r w:rsidR="00556AF0">
        <w:t xml:space="preserve"> </w:t>
      </w:r>
      <w:r w:rsidR="00A0538E">
        <w:t xml:space="preserve"> </w:t>
      </w:r>
      <w:r>
        <w:t xml:space="preserve">Putative cleavage sites for Der p 1 have been identified in both extracellular domains of </w:t>
      </w:r>
      <w:r w:rsidR="009A04D4">
        <w:t xml:space="preserve">occludin and proteolysis is further facilitated by an intracellular mechanism which initiates cleavage </w:t>
      </w:r>
      <w:r w:rsidR="00F609E6">
        <w:t>proximal to</w:t>
      </w:r>
      <w:r w:rsidR="009A04D4">
        <w:t xml:space="preserve"> the C-terminus</w:t>
      </w:r>
      <w:r w:rsidR="00390F11">
        <w:t xml:space="preserve"> </w:t>
      </w:r>
      <w:r w:rsidR="00100697">
        <w:fldChar w:fldCharType="begin">
          <w:fldData xml:space="preserve">PEVuZE5vdGU+PENpdGU+PEF1dGhvcj5XYW48L0F1dGhvcj48WWVhcj4xOTk5PC9ZZWFyPjxSZWNO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y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</w:fldData>
        </w:fldChar>
      </w:r>
      <w:r w:rsidR="00100697">
        <w:instrText xml:space="preserve"> ADDIN EN.CITE </w:instrText>
      </w:r>
      <w:r w:rsidR="00100697">
        <w:fldChar w:fldCharType="begin">
          <w:fldData xml:space="preserve">PEVuZE5vdGU+PENpdGU+PEF1dGhvcj5XYW48L0F1dGhvcj48WWVhcj4xOTk5PC9ZZWFyPjxSZWNO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y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</w:fldData>
        </w:fldChar>
      </w:r>
      <w:r w:rsidR="00100697">
        <w:instrText xml:space="preserve"> ADDIN EN.CITE.DATA </w:instrText>
      </w:r>
      <w:r w:rsidR="00100697">
        <w:fldChar w:fldCharType="end"/>
      </w:r>
      <w:r w:rsidR="00100697">
        <w:fldChar w:fldCharType="separate"/>
      </w:r>
      <w:r w:rsidR="00100697">
        <w:rPr>
          <w:noProof/>
        </w:rPr>
        <w:t>[39]</w:t>
      </w:r>
      <w:r w:rsidR="00100697">
        <w:fldChar w:fldCharType="end"/>
      </w:r>
      <w:r w:rsidR="009A04D4">
        <w:t xml:space="preserve">.  These effects are </w:t>
      </w:r>
      <w:r w:rsidR="00562714">
        <w:t>rapidly</w:t>
      </w:r>
      <w:r w:rsidR="009A04D4">
        <w:t xml:space="preserve"> reversible and the junction</w:t>
      </w:r>
      <w:r w:rsidR="000E53CB">
        <w:t>s</w:t>
      </w:r>
      <w:r w:rsidR="009A04D4">
        <w:t xml:space="preserve"> potentially re</w:t>
      </w:r>
      <w:r w:rsidR="0069644A">
        <w:t>-</w:t>
      </w:r>
      <w:r w:rsidR="009A04D4">
        <w:t>instatable</w:t>
      </w:r>
      <w:r w:rsidR="000E53CB">
        <w:t xml:space="preserve"> over a period of hours</w:t>
      </w:r>
      <w:r w:rsidR="009A04D4">
        <w:t xml:space="preserve"> because </w:t>
      </w:r>
      <w:r w:rsidR="009A04D4">
        <w:rPr>
          <w:i/>
        </w:rPr>
        <w:t>de novo</w:t>
      </w:r>
      <w:r w:rsidR="009A04D4">
        <w:t xml:space="preserve"> synthesis of occludin occurs </w:t>
      </w:r>
      <w:r w:rsidR="00777857">
        <w:t>quickly</w:t>
      </w:r>
      <w:r w:rsidR="009A04D4">
        <w:t xml:space="preserve"> after the initiation of TJ cleavage</w:t>
      </w:r>
      <w:r w:rsidR="00390F11">
        <w:t xml:space="preserve"> </w:t>
      </w:r>
      <w:r w:rsidR="00100697">
        <w:fldChar w:fldCharType="begin">
          <w:fldData xml:space="preserve">PEVuZE5vdGU+PENpdGU+PEF1dGhvcj5XYW48L0F1dGhvcj48WWVhcj4xOTk5PC9ZZWFyPjxSZWNO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y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</w:fldData>
        </w:fldChar>
      </w:r>
      <w:r w:rsidR="00100697">
        <w:instrText xml:space="preserve"> ADDIN EN.CITE </w:instrText>
      </w:r>
      <w:r w:rsidR="00100697">
        <w:fldChar w:fldCharType="begin">
          <w:fldData xml:space="preserve">PEVuZE5vdGU+PENpdGU+PEF1dGhvcj5XYW48L0F1dGhvcj48WWVhcj4xOTk5PC9ZZWFyPjxSZWNO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y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</w:fldData>
        </w:fldChar>
      </w:r>
      <w:r w:rsidR="00100697">
        <w:instrText xml:space="preserve"> ADDIN EN.CITE.DATA </w:instrText>
      </w:r>
      <w:r w:rsidR="00100697">
        <w:fldChar w:fldCharType="end"/>
      </w:r>
      <w:r w:rsidR="00100697">
        <w:fldChar w:fldCharType="separate"/>
      </w:r>
      <w:r w:rsidR="00100697">
        <w:rPr>
          <w:noProof/>
        </w:rPr>
        <w:t>[39]</w:t>
      </w:r>
      <w:r w:rsidR="00100697">
        <w:fldChar w:fldCharType="end"/>
      </w:r>
      <w:r w:rsidR="009A04D4">
        <w:t xml:space="preserve">. </w:t>
      </w:r>
      <w:r w:rsidR="008C06E0">
        <w:t xml:space="preserve">  </w:t>
      </w:r>
      <w:r w:rsidR="00AF3EB3">
        <w:t>The reversibility of these events underline</w:t>
      </w:r>
      <w:r w:rsidR="000B7826">
        <w:t>s</w:t>
      </w:r>
      <w:r w:rsidR="00AF3EB3">
        <w:t xml:space="preserve"> an important, and sometimes misunderstood, point</w:t>
      </w:r>
      <w:r w:rsidR="00CA562C">
        <w:t xml:space="preserve"> about these interactions between allergens and epithelial cells</w:t>
      </w:r>
      <w:r w:rsidR="00AF3EB3">
        <w:t xml:space="preserve">.  </w:t>
      </w:r>
      <w:r w:rsidR="00CA562C">
        <w:t>Tight junctions</w:t>
      </w:r>
      <w:r w:rsidR="00AF3EB3">
        <w:t xml:space="preserve"> are not static, unchanging entities, but dynamic assemblies </w:t>
      </w:r>
      <w:r w:rsidR="00390F11">
        <w:t>with an</w:t>
      </w:r>
      <w:r w:rsidR="00AF3EB3">
        <w:t xml:space="preserve"> equilibrium state in which junctional integrity is maintained</w:t>
      </w:r>
      <w:r w:rsidR="008504F6">
        <w:t xml:space="preserve"> </w:t>
      </w:r>
      <w:r w:rsidR="003E25BE">
        <w:t xml:space="preserve">against a </w:t>
      </w:r>
      <w:r w:rsidR="00CF7EAF">
        <w:t xml:space="preserve">steady </w:t>
      </w:r>
      <w:r w:rsidR="003E25BE">
        <w:t>background of</w:t>
      </w:r>
      <w:r w:rsidR="008504F6">
        <w:t xml:space="preserve"> </w:t>
      </w:r>
      <w:r w:rsidR="00390F11">
        <w:t>continuous</w:t>
      </w:r>
      <w:r w:rsidR="00DE2570">
        <w:t xml:space="preserve"> protein</w:t>
      </w:r>
      <w:r w:rsidR="008504F6">
        <w:t xml:space="preserve"> </w:t>
      </w:r>
      <w:r w:rsidR="00081881">
        <w:t xml:space="preserve">replacement or </w:t>
      </w:r>
      <w:r w:rsidR="008504F6">
        <w:t xml:space="preserve">remodelling </w:t>
      </w:r>
      <w:r w:rsidR="00100697">
        <w:fldChar w:fldCharType="begin">
          <w:fldData xml:space="preserve">PEVuZE5vdGU+PENpdGU+PEF1dGhvcj5TaGVuPC9BdXRob3I+PFllYXI+MjAwODwvWWVhcj48UmVj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</w:fldData>
        </w:fldChar>
      </w:r>
      <w:r w:rsidR="00556AF0">
        <w:instrText xml:space="preserve"> ADDIN EN.CITE </w:instrText>
      </w:r>
      <w:r w:rsidR="00556AF0">
        <w:fldChar w:fldCharType="begin">
          <w:fldData xml:space="preserve">PEVuZE5vdGU+PENpdGU+PEF1dGhvcj5TaGVuPC9BdXRob3I+PFllYXI+MjAwODwvWWVhcj48UmVj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</w:fldData>
        </w:fldChar>
      </w:r>
      <w:r w:rsidR="00556AF0">
        <w:instrText xml:space="preserve"> ADDIN EN.CITE.DATA </w:instrText>
      </w:r>
      <w:r w:rsidR="00556AF0">
        <w:fldChar w:fldCharType="end"/>
      </w:r>
      <w:r w:rsidR="00100697">
        <w:fldChar w:fldCharType="separate"/>
      </w:r>
      <w:r w:rsidR="00556AF0">
        <w:rPr>
          <w:noProof/>
        </w:rPr>
        <w:t>[41, 42]</w:t>
      </w:r>
      <w:r w:rsidR="00100697">
        <w:fldChar w:fldCharType="end"/>
      </w:r>
      <w:r w:rsidR="008504F6">
        <w:t xml:space="preserve">.  The effect of Der p 1, or other protease allergens, is to temporarily shift this equilibrium such that the rate of protein degradation exceeds its replacement.  However, on termination of the inciting stimulus the epithelium returns to its original </w:t>
      </w:r>
      <w:r w:rsidR="002072A7">
        <w:t>balance</w:t>
      </w:r>
      <w:r w:rsidR="008504F6">
        <w:t xml:space="preserve"> of TJ protein synthesis and degradation, resulting in the restitution of TJ integrity</w:t>
      </w:r>
      <w:r w:rsidR="00CF7EAF">
        <w:t xml:space="preserve"> </w:t>
      </w:r>
      <w:r w:rsidR="00100697">
        <w:fldChar w:fldCharType="begin">
          <w:fldData xml:space="preserve">PEVuZE5vdGU+PENpdGU+PEF1dGhvcj5XYW48L0F1dGhvcj48WWVhcj4xOTk5PC9ZZWFyPjxSZWNO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y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</w:fldData>
        </w:fldChar>
      </w:r>
      <w:r w:rsidR="00100697">
        <w:instrText xml:space="preserve"> ADDIN EN.CITE </w:instrText>
      </w:r>
      <w:r w:rsidR="00100697">
        <w:fldChar w:fldCharType="begin">
          <w:fldData xml:space="preserve">PEVuZE5vdGU+PENpdGU+PEF1dGhvcj5XYW48L0F1dGhvcj48WWVhcj4xOTk5PC9ZZWFyPjxSZWNO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y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</w:fldData>
        </w:fldChar>
      </w:r>
      <w:r w:rsidR="00100697">
        <w:instrText xml:space="preserve"> ADDIN EN.CITE.DATA </w:instrText>
      </w:r>
      <w:r w:rsidR="00100697">
        <w:fldChar w:fldCharType="end"/>
      </w:r>
      <w:r w:rsidR="00100697">
        <w:fldChar w:fldCharType="separate"/>
      </w:r>
      <w:r w:rsidR="00100697">
        <w:rPr>
          <w:noProof/>
        </w:rPr>
        <w:t>[39]</w:t>
      </w:r>
      <w:r w:rsidR="00100697">
        <w:fldChar w:fldCharType="end"/>
      </w:r>
      <w:r w:rsidR="008504F6">
        <w:t>.  In terms of mechanism</w:t>
      </w:r>
      <w:r w:rsidR="002072A7">
        <w:t xml:space="preserve"> and</w:t>
      </w:r>
      <w:r w:rsidR="008504F6">
        <w:t xml:space="preserve"> scale, this is a fundamentally different process from </w:t>
      </w:r>
      <w:r w:rsidR="00777857">
        <w:t xml:space="preserve">the </w:t>
      </w:r>
      <w:r w:rsidR="008504F6">
        <w:t>epithelial damage elicited by chronic inflammation</w:t>
      </w:r>
      <w:r w:rsidR="00931C19">
        <w:t xml:space="preserve"> due to inflammatory leukocytes</w:t>
      </w:r>
      <w:r w:rsidR="002072A7">
        <w:t xml:space="preserve"> and, consequently, requires</w:t>
      </w:r>
      <w:r w:rsidR="00BD5415">
        <w:t xml:space="preserve"> suitably sensitive</w:t>
      </w:r>
      <w:r w:rsidR="002072A7">
        <w:t xml:space="preserve"> techniques </w:t>
      </w:r>
      <w:r w:rsidR="008D2C58">
        <w:t>to</w:t>
      </w:r>
      <w:r w:rsidR="002072A7">
        <w:t xml:space="preserve"> appreciate the subtleties involved.  In the landmark </w:t>
      </w:r>
      <w:r w:rsidR="00EC55A2">
        <w:t>investigation of this problem</w:t>
      </w:r>
      <w:r w:rsidR="002072A7">
        <w:t xml:space="preserve"> the </w:t>
      </w:r>
      <w:r w:rsidR="00931C19">
        <w:t xml:space="preserve">tandem </w:t>
      </w:r>
      <w:r w:rsidR="002072A7">
        <w:t xml:space="preserve">use of 2-photon </w:t>
      </w:r>
      <w:r w:rsidR="002072A7">
        <w:lastRenderedPageBreak/>
        <w:t xml:space="preserve">molecular excitation microscopy (then in its infancy as a tool for biologists) coupled with quantitative kinetic analysis of junctional components in </w:t>
      </w:r>
      <w:r w:rsidR="00BB248E">
        <w:t>3-dimension</w:t>
      </w:r>
      <w:r w:rsidR="001147D2">
        <w:t>al isosurface reconstructions of cells,</w:t>
      </w:r>
      <w:r w:rsidR="002072A7">
        <w:t xml:space="preserve"> w</w:t>
      </w:r>
      <w:r w:rsidR="005B54C8">
        <w:t>as</w:t>
      </w:r>
      <w:r w:rsidR="002072A7">
        <w:t xml:space="preserve"> crucial in revealing these events</w:t>
      </w:r>
      <w:r w:rsidR="00A22BFB">
        <w:t xml:space="preserve"> </w:t>
      </w:r>
      <w:r w:rsidR="00100697">
        <w:fldChar w:fldCharType="begin">
          <w:fldData xml:space="preserve">PEVuZE5vdGU+PENpdGU+PEF1dGhvcj5XYW48L0F1dGhvcj48WWVhcj4yMDAwPC9ZZWFyPjxSZWNO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xMjMtMzM8L3BhZ2VzPjx2b2x1bWU+MTA0PC92b2x1bWU+PG51bWJlcj4xPC9u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</w:fldData>
        </w:fldChar>
      </w:r>
      <w:r w:rsidR="00100697">
        <w:instrText xml:space="preserve"> ADDIN EN.CITE </w:instrText>
      </w:r>
      <w:r w:rsidR="00100697">
        <w:fldChar w:fldCharType="begin">
          <w:fldData xml:space="preserve">PEVuZE5vdGU+PENpdGU+PEF1dGhvcj5XYW48L0F1dGhvcj48WWVhcj4yMDAwPC9ZZWFyPjxSZWNO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xMjMtMzM8L3BhZ2VzPjx2b2x1bWU+MTA0PC92b2x1bWU+PG51bWJlcj4xPC9u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</w:fldData>
        </w:fldChar>
      </w:r>
      <w:r w:rsidR="00100697">
        <w:instrText xml:space="preserve"> ADDIN EN.CITE.DATA </w:instrText>
      </w:r>
      <w:r w:rsidR="00100697">
        <w:fldChar w:fldCharType="end"/>
      </w:r>
      <w:r w:rsidR="00100697">
        <w:fldChar w:fldCharType="separate"/>
      </w:r>
      <w:r w:rsidR="00100697">
        <w:rPr>
          <w:noProof/>
        </w:rPr>
        <w:t>[38, 39]</w:t>
      </w:r>
      <w:r w:rsidR="00100697">
        <w:fldChar w:fldCharType="end"/>
      </w:r>
      <w:r w:rsidR="002072A7">
        <w:t>.</w:t>
      </w:r>
      <w:r w:rsidR="00AF3EB3">
        <w:t xml:space="preserve">  </w:t>
      </w:r>
      <w:r w:rsidR="008504F6">
        <w:t xml:space="preserve">Before leaving the topic of junction re-assembly </w:t>
      </w:r>
      <w:r w:rsidR="00BD5415">
        <w:t xml:space="preserve">following HDM allergen exposure </w:t>
      </w:r>
      <w:r w:rsidR="008504F6">
        <w:t xml:space="preserve">it is worth noting that, </w:t>
      </w:r>
      <w:r w:rsidR="00821BA5">
        <w:t>while</w:t>
      </w:r>
      <w:r w:rsidR="008C06E0">
        <w:t xml:space="preserve"> not to our knowledge </w:t>
      </w:r>
      <w:r w:rsidR="00846831">
        <w:t xml:space="preserve">previously </w:t>
      </w:r>
      <w:r w:rsidR="008C06E0">
        <w:t>subject to investigation</w:t>
      </w:r>
      <w:r w:rsidR="00846831">
        <w:t xml:space="preserve">, </w:t>
      </w:r>
      <w:r w:rsidR="008C06E0">
        <w:t xml:space="preserve">JAMs may </w:t>
      </w:r>
      <w:r w:rsidR="00AB5BCA">
        <w:t xml:space="preserve">too </w:t>
      </w:r>
      <w:r w:rsidR="008C06E0">
        <w:t xml:space="preserve">have a role in </w:t>
      </w:r>
      <w:r w:rsidR="008504F6">
        <w:t xml:space="preserve">this process </w:t>
      </w:r>
      <w:r w:rsidR="00846831">
        <w:t xml:space="preserve">given that their interaction with intracellular TJ proteins </w:t>
      </w:r>
      <w:r w:rsidR="008504F6">
        <w:t>(</w:t>
      </w:r>
      <w:r w:rsidR="007805F1">
        <w:t xml:space="preserve">eg ZO-1, partitioning defective) and associated signalling proteins such as atypical protein kinase C, </w:t>
      </w:r>
      <w:r w:rsidR="00BB766D">
        <w:t>Rho-associated coiled-coil kinases,</w:t>
      </w:r>
      <w:r w:rsidR="007805F1">
        <w:t xml:space="preserve"> and R</w:t>
      </w:r>
      <w:r w:rsidR="00AB5BCA">
        <w:t>ho</w:t>
      </w:r>
      <w:r w:rsidR="007805F1">
        <w:t xml:space="preserve"> GTPases</w:t>
      </w:r>
      <w:r w:rsidR="00846831">
        <w:t>.</w:t>
      </w:r>
      <w:r w:rsidR="008C06E0">
        <w:t xml:space="preserve"> </w:t>
      </w:r>
      <w:r>
        <w:t xml:space="preserve"> </w:t>
      </w:r>
    </w:p>
    <w:p w14:paraId="4A0EB64E" w14:textId="77777777" w:rsidR="001E5556" w:rsidRDefault="001E5556" w:rsidP="00055F5D">
      <w:pPr>
        <w:spacing w:line="480" w:lineRule="auto"/>
      </w:pPr>
    </w:p>
    <w:p w14:paraId="0C4491CC" w14:textId="251AC410" w:rsidR="0090448A" w:rsidRDefault="00943D6C" w:rsidP="00055F5D">
      <w:pPr>
        <w:spacing w:line="480" w:lineRule="auto"/>
      </w:pPr>
      <w:r>
        <w:t>Unlike occludin, with which they</w:t>
      </w:r>
      <w:r w:rsidR="001147D2">
        <w:t xml:space="preserve"> </w:t>
      </w:r>
      <w:r>
        <w:t>associate</w:t>
      </w:r>
      <w:r w:rsidR="001147D2">
        <w:t xml:space="preserve"> in TJs</w:t>
      </w:r>
      <w:r w:rsidR="006C7966">
        <w:t>, c</w:t>
      </w:r>
      <w:r w:rsidR="001E5556">
        <w:t xml:space="preserve">laudins are </w:t>
      </w:r>
      <w:r w:rsidR="002072A7">
        <w:t>considered</w:t>
      </w:r>
      <w:r w:rsidR="001E5556">
        <w:t xml:space="preserve"> to have a significant role in regulating the ion</w:t>
      </w:r>
      <w:r w:rsidR="00F13693">
        <w:t>ic</w:t>
      </w:r>
      <w:r w:rsidR="00562714">
        <w:t xml:space="preserve"> permselectivity</w:t>
      </w:r>
      <w:r w:rsidR="001E5556">
        <w:t xml:space="preserve"> of epithelia and are thus key to the development of transepithelial electrical resistance</w:t>
      </w:r>
      <w:r w:rsidR="00CF7EAF">
        <w:t xml:space="preserve"> (TER)</w:t>
      </w:r>
      <w:r w:rsidR="001E5556">
        <w:t>.</w:t>
      </w:r>
      <w:r w:rsidR="00CF7EAF">
        <w:t xml:space="preserve">  Although a </w:t>
      </w:r>
      <w:r w:rsidR="00777857">
        <w:t xml:space="preserve">commonly-used </w:t>
      </w:r>
      <w:r w:rsidR="00CF7EAF">
        <w:t>surrogate for solute permeability, TER arises from the presence of ion-selective pore-forming claudins in TJs and thus it is feasible to observe significant dissociation between TER and solute permeability.</w:t>
      </w:r>
      <w:r w:rsidR="001E5556">
        <w:t xml:space="preserve">  </w:t>
      </w:r>
      <w:r w:rsidR="00777857">
        <w:t xml:space="preserve">A striking </w:t>
      </w:r>
      <w:r w:rsidR="00DB7867">
        <w:t xml:space="preserve">demonstration of this is the low resistance variant of the Madin-Darby canine kidney cell line which fails to develop a significant TER, </w:t>
      </w:r>
      <w:r w:rsidR="000D0125">
        <w:t>despite having</w:t>
      </w:r>
      <w:r w:rsidR="00DB7867">
        <w:t xml:space="preserve"> morphologically identifiable TJs and </w:t>
      </w:r>
      <w:r w:rsidR="00D43953">
        <w:t>discriminating</w:t>
      </w:r>
      <w:r w:rsidR="00DB7867">
        <w:t xml:space="preserve"> </w:t>
      </w:r>
      <w:r w:rsidR="000362BA">
        <w:t xml:space="preserve">the </w:t>
      </w:r>
      <w:r w:rsidR="00DB7867">
        <w:t xml:space="preserve">permeability </w:t>
      </w:r>
      <w:r w:rsidR="000362BA">
        <w:t xml:space="preserve">of macromolecular solutes </w:t>
      </w:r>
      <w:r w:rsidR="00DB7867">
        <w:t>in the manner expected for</w:t>
      </w:r>
      <w:r w:rsidR="0036086B">
        <w:t xml:space="preserve"> cells bearing</w:t>
      </w:r>
      <w:r w:rsidR="00DB7867">
        <w:t xml:space="preserve"> TJs.</w:t>
      </w:r>
      <w:r w:rsidR="00CF7EAF">
        <w:t xml:space="preserve">  Th</w:t>
      </w:r>
      <w:r w:rsidR="00BD5415">
        <w:t>e suitability of TER as a permeability surrogate has relevance</w:t>
      </w:r>
      <w:r w:rsidR="00CF7EAF">
        <w:t xml:space="preserve"> when studying the interaction of allergens with epithelial cells, particularly under conditions where TJ composition may be remodelled </w:t>
      </w:r>
      <w:r w:rsidR="006C7966">
        <w:t>because of</w:t>
      </w:r>
      <w:r w:rsidR="00CF7EAF">
        <w:t xml:space="preserve"> pathophysiological events.</w:t>
      </w:r>
      <w:r w:rsidR="00DB7867">
        <w:t xml:space="preserve">  </w:t>
      </w:r>
    </w:p>
    <w:p w14:paraId="6870A2D5" w14:textId="77777777" w:rsidR="0090448A" w:rsidRDefault="0090448A" w:rsidP="00055F5D">
      <w:pPr>
        <w:spacing w:line="480" w:lineRule="auto"/>
      </w:pPr>
    </w:p>
    <w:p w14:paraId="0F327C66" w14:textId="6519731E" w:rsidR="000E53CB" w:rsidRDefault="00777857" w:rsidP="00055F5D">
      <w:pPr>
        <w:spacing w:line="480" w:lineRule="auto"/>
      </w:pPr>
      <w:r>
        <w:t>C</w:t>
      </w:r>
      <w:r w:rsidR="002072A7">
        <w:t>laudins</w:t>
      </w:r>
      <w:r w:rsidR="002B1B62">
        <w:t xml:space="preserve"> are responsible for the characteristic appearance of strands seen in TJs</w:t>
      </w:r>
      <w:r w:rsidR="00584A5F">
        <w:t xml:space="preserve"> when</w:t>
      </w:r>
      <w:r w:rsidR="002B1B62">
        <w:t xml:space="preserve"> imaged by freeze</w:t>
      </w:r>
      <w:r w:rsidR="00584A5F">
        <w:t>-</w:t>
      </w:r>
      <w:r w:rsidR="002B1B62">
        <w:t>fracture</w:t>
      </w:r>
      <w:r w:rsidR="00584A5F">
        <w:t xml:space="preserve"> and are thus distinguishable from occludin which does not form equivalent structures.  T</w:t>
      </w:r>
      <w:r w:rsidR="002B1B62">
        <w:t>he</w:t>
      </w:r>
      <w:r w:rsidR="001147D2">
        <w:t xml:space="preserve"> number of </w:t>
      </w:r>
      <w:r w:rsidR="00584A5F">
        <w:t xml:space="preserve">claudin </w:t>
      </w:r>
      <w:r w:rsidR="001147D2">
        <w:t>family members</w:t>
      </w:r>
      <w:r w:rsidR="002B1B62">
        <w:t xml:space="preserve"> suggests that their sequence diversity encodes specific functions </w:t>
      </w:r>
      <w:r w:rsidR="0036086B">
        <w:t>and/</w:t>
      </w:r>
      <w:r w:rsidR="002B1B62">
        <w:t>or results in</w:t>
      </w:r>
      <w:r w:rsidR="0074630F">
        <w:t xml:space="preserve"> their</w:t>
      </w:r>
      <w:r w:rsidR="002B1B62">
        <w:t xml:space="preserve"> localisation</w:t>
      </w:r>
      <w:r w:rsidR="0074630F">
        <w:t xml:space="preserve"> in specific tissues</w:t>
      </w:r>
      <w:r w:rsidR="00562714">
        <w:t xml:space="preserve"> - </w:t>
      </w:r>
      <w:r w:rsidR="002B1B62">
        <w:t>claudin-18 has particular expression in the lung</w:t>
      </w:r>
      <w:r w:rsidR="00562714">
        <w:t>,</w:t>
      </w:r>
      <w:r w:rsidR="00562714" w:rsidRPr="00562714">
        <w:t xml:space="preserve"> </w:t>
      </w:r>
      <w:r w:rsidR="00562714">
        <w:t>for example</w:t>
      </w:r>
      <w:r w:rsidR="000F4469">
        <w:t xml:space="preserve"> </w:t>
      </w:r>
      <w:r w:rsidR="00100697">
        <w:fldChar w:fldCharType="begin">
          <w:fldData xml:space="preserve">PEVuZE5vdGU+PENpdGU+PEF1dGhvcj5EYXVnaGVydHk8L0F1dGhvcj48WWVhcj4yMDA0PC9ZZWFy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</w:fldData>
        </w:fldChar>
      </w:r>
      <w:r w:rsidR="00556AF0">
        <w:instrText xml:space="preserve"> ADDIN EN.CITE </w:instrText>
      </w:r>
      <w:r w:rsidR="00556AF0">
        <w:fldChar w:fldCharType="begin">
          <w:fldData xml:space="preserve">PEVuZE5vdGU+PENpdGU+PEF1dGhvcj5EYXVnaGVydHk8L0F1dGhvcj48WWVhcj4yMDA0PC9ZZWFy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</w:fldData>
        </w:fldChar>
      </w:r>
      <w:r w:rsidR="00556AF0">
        <w:instrText xml:space="preserve"> ADDIN EN.CITE.DATA </w:instrText>
      </w:r>
      <w:r w:rsidR="00556AF0">
        <w:fldChar w:fldCharType="end"/>
      </w:r>
      <w:r w:rsidR="00100697">
        <w:fldChar w:fldCharType="separate"/>
      </w:r>
      <w:r w:rsidR="00556AF0">
        <w:rPr>
          <w:noProof/>
        </w:rPr>
        <w:t>[43-46]</w:t>
      </w:r>
      <w:r w:rsidR="00100697">
        <w:fldChar w:fldCharType="end"/>
      </w:r>
      <w:r w:rsidR="002B1B62">
        <w:t>.  Claudin</w:t>
      </w:r>
      <w:r w:rsidR="00945717">
        <w:t>s are</w:t>
      </w:r>
      <w:r w:rsidR="002B1B62">
        <w:t xml:space="preserve"> </w:t>
      </w:r>
      <w:r w:rsidR="00562714">
        <w:t>themselves</w:t>
      </w:r>
      <w:r w:rsidR="00945717">
        <w:t xml:space="preserve"> putative</w:t>
      </w:r>
      <w:r w:rsidR="002B1B62">
        <w:t xml:space="preserve"> target</w:t>
      </w:r>
      <w:r w:rsidR="00945717">
        <w:t>s</w:t>
      </w:r>
      <w:r w:rsidR="002B1B62">
        <w:t xml:space="preserve"> of protease </w:t>
      </w:r>
      <w:r w:rsidR="002B1B62">
        <w:lastRenderedPageBreak/>
        <w:t>allergens from HDM, with cleavage sites proposed for</w:t>
      </w:r>
      <w:r w:rsidR="00117284">
        <w:t xml:space="preserve"> the serine protease allergens in</w:t>
      </w:r>
      <w:r w:rsidR="002B1B62">
        <w:t xml:space="preserve"> both extracellular domains of claudin</w:t>
      </w:r>
      <w:r w:rsidR="00117284">
        <w:t>-</w:t>
      </w:r>
      <w:r w:rsidR="002B1B62">
        <w:t>1</w:t>
      </w:r>
      <w:r w:rsidR="0036086B">
        <w:t xml:space="preserve"> </w:t>
      </w:r>
      <w:r w:rsidR="00100697">
        <w:fldChar w:fldCharType="begin">
          <w:fldData xml:space="preserve">PEVuZE5vdGU+PENpdGU+PEF1dGhvcj5XYW48L0F1dGhvcj48WWVhcj4yMDAxPC9ZZWFyPjxSZWNO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</w:fldData>
        </w:fldChar>
      </w:r>
      <w:r w:rsidR="00556AF0">
        <w:instrText xml:space="preserve"> ADDIN EN.CITE </w:instrText>
      </w:r>
      <w:r w:rsidR="00556AF0">
        <w:fldChar w:fldCharType="begin">
          <w:fldData xml:space="preserve">PEVuZE5vdGU+PENpdGU+PEF1dGhvcj5XYW48L0F1dGhvcj48WWVhcj4yMDAxPC9ZZWFyPjxSZWNO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</w:fldData>
        </w:fldChar>
      </w:r>
      <w:r w:rsidR="00556AF0">
        <w:instrText xml:space="preserve"> ADDIN EN.CITE.DATA </w:instrText>
      </w:r>
      <w:r w:rsidR="00556AF0">
        <w:fldChar w:fldCharType="end"/>
      </w:r>
      <w:r w:rsidR="00100697">
        <w:fldChar w:fldCharType="separate"/>
      </w:r>
      <w:r w:rsidR="00556AF0">
        <w:rPr>
          <w:noProof/>
        </w:rPr>
        <w:t>[47]</w:t>
      </w:r>
      <w:r w:rsidR="00100697">
        <w:fldChar w:fldCharType="end"/>
      </w:r>
      <w:r w:rsidR="002B1B62">
        <w:t xml:space="preserve">. </w:t>
      </w:r>
      <w:r w:rsidR="001E5556">
        <w:t xml:space="preserve"> </w:t>
      </w:r>
      <w:r w:rsidR="00E24655">
        <w:t>Elsewhere</w:t>
      </w:r>
      <w:r w:rsidR="00117284">
        <w:t xml:space="preserve">, we </w:t>
      </w:r>
      <w:r w:rsidR="00E24655">
        <w:t xml:space="preserve">have </w:t>
      </w:r>
      <w:r w:rsidR="00117284">
        <w:t>report</w:t>
      </w:r>
      <w:r w:rsidR="00E24655">
        <w:t>ed</w:t>
      </w:r>
      <w:r w:rsidR="00117284">
        <w:t xml:space="preserve"> a more detailed examination of the cleavage of the first extracellular domain of claudin-1 by the cysteine protease Der p 1</w:t>
      </w:r>
      <w:r w:rsidR="00DB7867">
        <w:t xml:space="preserve"> </w:t>
      </w:r>
      <w:r w:rsidR="00100697">
        <w:fldChar w:fldCharType="begin"/>
      </w:r>
      <w:r w:rsidR="00100697">
        <w:instrText xml:space="preserve"> ADDIN EN.CITE &lt;EndNote&gt;&lt;Cite&gt;&lt;Author&gt;Zhang&lt;/Author&gt;&lt;Year&gt;In Press&lt;/Year&gt;&lt;RecNum&gt;71&lt;/RecNum&gt;&lt;DisplayText&gt;[9]&lt;/DisplayText&gt;&lt;record&gt;&lt;rec-number&gt;71&lt;/rec-number&gt;&lt;foreign-keys&gt;&lt;key app="EN" db-id="5dsfra2d8xd5t6ez9tlv2wdm0rza9pve9tv9" timestamp="1527867922"&gt;71&lt;/key&gt;&lt;/foreign-keys&gt;&lt;ref-type name="Journal Article"&gt;17&lt;/ref-type&gt;&lt;contributors&gt;&lt;authors&gt;&lt;author&gt;Zhang, J.&lt;/author&gt;&lt;author&gt;Chen, J.&lt;/author&gt;&lt;author&gt;Zuo, J.&lt;/author&gt;&lt;author&gt;Newton, G. K.&lt;/author&gt;&lt;author&gt;Perrior, T. R.&lt;/author&gt;&lt;author&gt;Garrod, D. R.&lt;/author&gt;&lt;author&gt;Robinson, C.&lt;/author&gt;&lt;/authors&gt;&lt;/contributors&gt;&lt;titles&gt;&lt;title&gt;Allergen Delivery Inhibitors: Characterisation of Potent and Selective Inhibitors of Der p 1 and their Attenuation of Airway Responses to House Dust Mite Allergens in vitro and in vivo &lt;/title&gt;&lt;secondary-title&gt;Int J Mol Sci&lt;/secondary-title&gt;&lt;/titles&gt;&lt;periodical&gt;&lt;full-title&gt;Int J Mol Sci&lt;/full-title&gt;&lt;/periodical&gt;&lt;dates&gt;&lt;year&gt;In Press&lt;/year&gt;&lt;/dates&gt;&lt;urls&gt;&lt;/urls&gt;&lt;/record&gt;&lt;/Cite&gt;&lt;/EndNote&gt;</w:instrText>
      </w:r>
      <w:r w:rsidR="00100697">
        <w:fldChar w:fldCharType="separate"/>
      </w:r>
      <w:r w:rsidR="00100697">
        <w:rPr>
          <w:noProof/>
        </w:rPr>
        <w:t>[9]</w:t>
      </w:r>
      <w:r w:rsidR="00100697">
        <w:fldChar w:fldCharType="end"/>
      </w:r>
      <w:r w:rsidR="00117284">
        <w:t>.  Claudin-1 was used in th</w:t>
      </w:r>
      <w:r w:rsidR="00E24655">
        <w:t>o</w:t>
      </w:r>
      <w:r w:rsidR="00117284">
        <w:t>se studies as a family archetype</w:t>
      </w:r>
      <w:r w:rsidR="00C7571F">
        <w:t xml:space="preserve"> </w:t>
      </w:r>
      <w:r w:rsidR="00550AD3">
        <w:t xml:space="preserve">of claudins </w:t>
      </w:r>
      <w:r w:rsidR="00C7571F">
        <w:t>expressed by human airway epithelial cells</w:t>
      </w:r>
      <w:r w:rsidR="00550AD3">
        <w:t xml:space="preserve"> (</w:t>
      </w:r>
      <w:r w:rsidR="006C7966">
        <w:t xml:space="preserve">ie </w:t>
      </w:r>
      <w:r w:rsidR="00550AD3">
        <w:t>claudins -1, -3, -4, -5, -7 and -18)</w:t>
      </w:r>
      <w:r w:rsidR="004E0501">
        <w:t xml:space="preserve">, exploiting the fact that the extracellular domains of claudins </w:t>
      </w:r>
      <w:r w:rsidR="007F374B">
        <w:t>are their regions of greatest similarity</w:t>
      </w:r>
      <w:r w:rsidR="005B473D">
        <w:t xml:space="preserve"> </w:t>
      </w:r>
      <w:r w:rsidR="00100697">
        <w:fldChar w:fldCharType="begin">
          <w:fldData xml:space="preserve">PEVuZE5vdGU+PENpdGU+PEF1dGhvcj5GbHlubjwvQXV0aG9yPjxZZWFyPjIwMDk8L1llYXI+PFJl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zNTkxLTY8L3BhZ2VzPjx2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</w:fldData>
        </w:fldChar>
      </w:r>
      <w:r w:rsidR="00556AF0">
        <w:instrText xml:space="preserve"> ADDIN EN.CITE </w:instrText>
      </w:r>
      <w:r w:rsidR="00556AF0">
        <w:fldChar w:fldCharType="begin">
          <w:fldData xml:space="preserve">PEVuZE5vdGU+PENpdGU+PEF1dGhvcj5GbHlubjwvQXV0aG9yPjxZZWFyPjIwMDk8L1llYXI+PFJl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zNTkxLTY8L3BhZ2VzPjx2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</w:fldData>
        </w:fldChar>
      </w:r>
      <w:r w:rsidR="00556AF0">
        <w:instrText xml:space="preserve"> ADDIN EN.CITE.DATA </w:instrText>
      </w:r>
      <w:r w:rsidR="00556AF0">
        <w:fldChar w:fldCharType="end"/>
      </w:r>
      <w:r w:rsidR="00100697">
        <w:fldChar w:fldCharType="separate"/>
      </w:r>
      <w:r w:rsidR="00556AF0">
        <w:rPr>
          <w:noProof/>
        </w:rPr>
        <w:t>[46, 48-50]</w:t>
      </w:r>
      <w:r w:rsidR="00100697">
        <w:fldChar w:fldCharType="end"/>
      </w:r>
      <w:r w:rsidR="00550AD3">
        <w:t>.  I</w:t>
      </w:r>
      <w:r w:rsidR="007F374B">
        <w:t>n being representative of the ‘sealing’ type of claudins</w:t>
      </w:r>
      <w:r w:rsidR="0074630F">
        <w:t>,</w:t>
      </w:r>
      <w:r w:rsidR="007F374B">
        <w:t xml:space="preserve"> which are functionally distinguishable from their anion-</w:t>
      </w:r>
      <w:r w:rsidR="000C5637">
        <w:t xml:space="preserve"> (eg claudin-17) </w:t>
      </w:r>
      <w:r w:rsidR="007F374B">
        <w:t>and cation-selective</w:t>
      </w:r>
      <w:r w:rsidR="000C5637">
        <w:t xml:space="preserve"> (eg claudin-2, -10, and -15)</w:t>
      </w:r>
      <w:r w:rsidR="007F374B">
        <w:t xml:space="preserve"> relatives, claudin-1 and its counterparts are likely to be of greater relevance to </w:t>
      </w:r>
      <w:r w:rsidR="00CF7EAF">
        <w:t>the allergen delivery effects</w:t>
      </w:r>
      <w:r w:rsidR="007F374B">
        <w:t xml:space="preserve"> </w:t>
      </w:r>
      <w:r w:rsidR="00584A5F">
        <w:t>of</w:t>
      </w:r>
      <w:r w:rsidR="007F374B">
        <w:t xml:space="preserve"> protease allergens.</w:t>
      </w:r>
      <w:r w:rsidR="006F685C">
        <w:t xml:space="preserve">  This focus on ‘sealing’ type claudins is justifiable</w:t>
      </w:r>
      <w:r w:rsidR="00107092">
        <w:t xml:space="preserve"> in th</w:t>
      </w:r>
      <w:r w:rsidR="001147D2">
        <w:t>e present</w:t>
      </w:r>
      <w:r w:rsidR="00107092">
        <w:t xml:space="preserve"> context</w:t>
      </w:r>
      <w:r w:rsidR="006F685C">
        <w:t xml:space="preserve"> because airways express relatively low levels of pore-forming claudins</w:t>
      </w:r>
      <w:r w:rsidR="00136E1B">
        <w:t xml:space="preserve"> </w:t>
      </w:r>
      <w:r w:rsidR="00100697">
        <w:fldChar w:fldCharType="begin"/>
      </w:r>
      <w:r w:rsidR="00556AF0">
        <w:instrText xml:space="preserve"> ADDIN EN.CITE &lt;EndNote&gt;&lt;Cite&gt;&lt;Author&gt;Soini&lt;/Author&gt;&lt;Year&gt;2011&lt;/Year&gt;&lt;RecNum&gt;168&lt;/RecNum&gt;&lt;DisplayText&gt;[45]&lt;/DisplayText&gt;&lt;record&gt;&lt;rec-number&gt;168&lt;/rec-number&gt;&lt;foreign-keys&gt;&lt;key app="EN" db-id="5dsfra2d8xd5t6ez9tlv2wdm0rza9pve9tv9" timestamp="1528383332"&gt;168&lt;/key&gt;&lt;/foreign-keys&gt;&lt;ref-type name="Journal Article"&gt;17&lt;/ref-type&gt;&lt;contributors&gt;&lt;authors&gt;&lt;author&gt;Soini, Y.&lt;/author&gt;&lt;/authors&gt;&lt;/contributors&gt;&lt;auth-address&gt;Department of Pathology and Forensic Medicine, Institute of Clinical Medicine, Pathology and Forensic Medicine, School of Medicine, University of Eastern Finland, Cancer Center of Eastern Finland, PO Box 1627, FI-70211 Kuopio, Finland. ylermi.soini@uef.fi&lt;/auth-address&gt;&lt;titles&gt;&lt;title&gt;Claudins in lung diseases&lt;/title&gt;&lt;secondary-title&gt;Respir Res&lt;/secondary-title&gt;&lt;alt-title&gt;Respiratory research&lt;/alt-title&gt;&lt;/titles&gt;&lt;periodical&gt;&lt;full-title&gt;Respir Res&lt;/full-title&gt;&lt;abbr-1&gt;Respiratory research&lt;/abbr-1&gt;&lt;/periodical&gt;&lt;alt-periodical&gt;&lt;full-title&gt;Respir Res&lt;/full-title&gt;&lt;abbr-1&gt;Respiratory research&lt;/abbr-1&gt;&lt;/alt-periodical&gt;&lt;pages&gt;70&lt;/pages&gt;&lt;volume&gt;12&lt;/volume&gt;&lt;keywords&gt;&lt;keyword&gt;Cell Polarity&lt;/keyword&gt;&lt;keyword&gt;Claudins/genetics/*metabolism&lt;/keyword&gt;&lt;keyword&gt;Epithelial Cells/*metabolism&lt;/keyword&gt;&lt;keyword&gt;Gene Expression Regulation&lt;/keyword&gt;&lt;keyword&gt;Humans&lt;/keyword&gt;&lt;keyword&gt;Lung/embryology/*metabolism&lt;/keyword&gt;&lt;keyword&gt;Lung Diseases/genetics/*metabolism&lt;/keyword&gt;&lt;keyword&gt;Male&lt;/keyword&gt;&lt;keyword&gt;Permeability&lt;/keyword&gt;&lt;keyword&gt;Signal Transduction&lt;/keyword&gt;&lt;keyword&gt;Tight Junctions/*metabolism&lt;/keyword&gt;&lt;/keywords&gt;&lt;dates&gt;&lt;year&gt;2011&lt;/year&gt;&lt;pub-dates&gt;&lt;date&gt;May 27&lt;/date&gt;&lt;/pub-dates&gt;&lt;/dates&gt;&lt;isbn&gt;1465-993X (Electronic)&amp;#xD;1465-9921 (Linking)&lt;/isbn&gt;&lt;accession-num&gt;21619599&lt;/accession-num&gt;&lt;urls&gt;&lt;related-urls&gt;&lt;url&gt;http://www.ncbi.nlm.nih.gov/pubmed/21619599&lt;/url&gt;&lt;url&gt;https://www.ncbi.nlm.nih.gov/pmc/articles/PMC3128860/pdf/1465-9921-12-70.pdf&lt;/url&gt;&lt;/related-urls&gt;&lt;/urls&gt;&lt;custom2&gt;3128860&lt;/custom2&gt;&lt;electronic-resource-num&gt;10.1186/1465-9921-12-70&lt;/electronic-resource-num&gt;&lt;/record&gt;&lt;/Cite&gt;&lt;/EndNote&gt;</w:instrText>
      </w:r>
      <w:r w:rsidR="00100697">
        <w:fldChar w:fldCharType="separate"/>
      </w:r>
      <w:r w:rsidR="00556AF0">
        <w:rPr>
          <w:noProof/>
        </w:rPr>
        <w:t>[45]</w:t>
      </w:r>
      <w:r w:rsidR="00100697">
        <w:fldChar w:fldCharType="end"/>
      </w:r>
      <w:r w:rsidR="006F685C">
        <w:t>.</w:t>
      </w:r>
      <w:r w:rsidR="00117284">
        <w:t xml:space="preserve">   </w:t>
      </w:r>
      <w:r w:rsidR="00E24655">
        <w:t>Our</w:t>
      </w:r>
      <w:r w:rsidR="00117284">
        <w:t xml:space="preserve"> studies</w:t>
      </w:r>
      <w:r w:rsidR="0090448A">
        <w:t xml:space="preserve"> with Der p 1 and claudin</w:t>
      </w:r>
      <w:r w:rsidR="00916DC3">
        <w:t>-</w:t>
      </w:r>
      <w:r w:rsidR="0090448A">
        <w:t>1</w:t>
      </w:r>
      <w:r w:rsidR="00117284">
        <w:t xml:space="preserve"> </w:t>
      </w:r>
      <w:r w:rsidR="00E24655">
        <w:t xml:space="preserve">have </w:t>
      </w:r>
      <w:r w:rsidR="00117284">
        <w:t>reveal</w:t>
      </w:r>
      <w:r w:rsidR="00576658">
        <w:t>ed</w:t>
      </w:r>
      <w:r w:rsidR="00117284">
        <w:t xml:space="preserve"> that</w:t>
      </w:r>
      <w:r w:rsidR="001A7504">
        <w:t xml:space="preserve"> (i)</w:t>
      </w:r>
      <w:r w:rsidR="00117284">
        <w:t xml:space="preserve"> </w:t>
      </w:r>
      <w:r w:rsidR="001A7504">
        <w:t xml:space="preserve">some of these cleavage sites are susceptible to both cysteine and serine peptidase </w:t>
      </w:r>
      <w:r w:rsidR="00916DC3">
        <w:t xml:space="preserve">HDM </w:t>
      </w:r>
      <w:r w:rsidR="001A7504">
        <w:t xml:space="preserve">allergens, (ii) the cleavage sites </w:t>
      </w:r>
      <w:r w:rsidR="0090448A">
        <w:t>appear to be</w:t>
      </w:r>
      <w:r w:rsidR="001A7504">
        <w:t xml:space="preserve"> conserved across a wide range of claudins, and (iii) </w:t>
      </w:r>
      <w:r w:rsidR="00A8650D">
        <w:t>a notable</w:t>
      </w:r>
      <w:r w:rsidR="001A7504">
        <w:t xml:space="preserve"> cleavage site </w:t>
      </w:r>
      <w:r w:rsidR="000C5637">
        <w:t xml:space="preserve">in claudins </w:t>
      </w:r>
      <w:r w:rsidR="003321E7">
        <w:t>that</w:t>
      </w:r>
      <w:r w:rsidR="001A7504">
        <w:t xml:space="preserve"> </w:t>
      </w:r>
      <w:r w:rsidR="00A8650D">
        <w:t>is</w:t>
      </w:r>
      <w:r w:rsidR="001A7504">
        <w:t xml:space="preserve"> susceptible to both serine and cysteine protease </w:t>
      </w:r>
      <w:r w:rsidR="00916DC3">
        <w:t xml:space="preserve">HDM </w:t>
      </w:r>
      <w:r w:rsidR="001A7504">
        <w:t xml:space="preserve">allergens </w:t>
      </w:r>
      <w:r w:rsidR="00A8650D">
        <w:t>is</w:t>
      </w:r>
      <w:r w:rsidR="001A7504">
        <w:t xml:space="preserve"> also </w:t>
      </w:r>
      <w:r w:rsidR="0074630F">
        <w:t>present</w:t>
      </w:r>
      <w:r w:rsidR="001A7504">
        <w:t xml:space="preserve"> in </w:t>
      </w:r>
      <w:r w:rsidR="00511A8F">
        <w:t>occludin</w:t>
      </w:r>
      <w:r w:rsidR="001A7504">
        <w:t xml:space="preserve">, suggesting that </w:t>
      </w:r>
      <w:r w:rsidR="00615C32">
        <w:t>the Leu-Leu dyad</w:t>
      </w:r>
      <w:r w:rsidR="001A7504">
        <w:t xml:space="preserve"> might be a particular ‘hot spot’ for interaction with protease allergens</w:t>
      </w:r>
      <w:r w:rsidR="00A22BFB">
        <w:t xml:space="preserve"> </w:t>
      </w:r>
      <w:r w:rsidR="00100697">
        <w:fldChar w:fldCharType="begin">
          <w:fldData xml:space="preserve">PEVuZE5vdGU+PENpdGU+PEF1dGhvcj5XYW48L0F1dGhvcj48WWVhcj4yMDAxPC9ZZWFyPjxSZWNO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xMjMtMzM8L3BhZ2VzPjx2b2x1bWU+MTA0PC92b2x1bWU+PG51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==
</w:fldData>
        </w:fldChar>
      </w:r>
      <w:r w:rsidR="00556AF0">
        <w:instrText xml:space="preserve"> ADDIN EN.CITE </w:instrText>
      </w:r>
      <w:r w:rsidR="00556AF0">
        <w:fldChar w:fldCharType="begin">
          <w:fldData xml:space="preserve">PEVuZE5vdGU+PENpdGU+PEF1dGhvcj5XYW48L0F1dGhvcj48WWVhcj4yMDAxPC9ZZWFyPjxSZWNO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xMjMtMzM8L3BhZ2VzPjx2b2x1bWU+MTA0PC92b2x1bWU+PG51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==
</w:fldData>
        </w:fldChar>
      </w:r>
      <w:r w:rsidR="00556AF0">
        <w:instrText xml:space="preserve"> ADDIN EN.CITE.DATA </w:instrText>
      </w:r>
      <w:r w:rsidR="00556AF0">
        <w:fldChar w:fldCharType="end"/>
      </w:r>
      <w:r w:rsidR="00100697">
        <w:fldChar w:fldCharType="separate"/>
      </w:r>
      <w:r w:rsidR="00556AF0">
        <w:rPr>
          <w:noProof/>
        </w:rPr>
        <w:t>[9, 39, 47]</w:t>
      </w:r>
      <w:r w:rsidR="00100697">
        <w:fldChar w:fldCharType="end"/>
      </w:r>
      <w:r w:rsidR="00E123F4">
        <w:t xml:space="preserve">.  This raises </w:t>
      </w:r>
      <w:r w:rsidR="003321E7">
        <w:t>the</w:t>
      </w:r>
      <w:r w:rsidR="00E123F4">
        <w:t xml:space="preserve"> question of whether th</w:t>
      </w:r>
      <w:r w:rsidR="004D6277">
        <w:t>ese</w:t>
      </w:r>
      <w:r w:rsidR="00E123F4">
        <w:t xml:space="preserve"> dyad</w:t>
      </w:r>
      <w:r w:rsidR="004D6277">
        <w:t>s</w:t>
      </w:r>
      <w:r w:rsidR="00E123F4">
        <w:t xml:space="preserve"> </w:t>
      </w:r>
      <w:r w:rsidR="007D7313">
        <w:t>constitute</w:t>
      </w:r>
      <w:r w:rsidR="00E123F4">
        <w:t xml:space="preserve"> a target for other pathogens</w:t>
      </w:r>
      <w:r w:rsidR="00E24655">
        <w:t xml:space="preserve"> because</w:t>
      </w:r>
      <w:r w:rsidR="00D23AC9">
        <w:t xml:space="preserve"> </w:t>
      </w:r>
      <w:r w:rsidR="00F86B10">
        <w:t>pathogen-induced junctional deficits</w:t>
      </w:r>
      <w:r w:rsidR="00916DC3">
        <w:t xml:space="preserve"> are now recognised to</w:t>
      </w:r>
      <w:r w:rsidR="00F86B10">
        <w:t xml:space="preserve"> </w:t>
      </w:r>
      <w:r w:rsidR="0090448A">
        <w:t xml:space="preserve">underlie </w:t>
      </w:r>
      <w:r w:rsidR="00916DC3">
        <w:t>several</w:t>
      </w:r>
      <w:r w:rsidR="0010089B">
        <w:t xml:space="preserve"> disease</w:t>
      </w:r>
      <w:r w:rsidR="000D1A2C">
        <w:t>s</w:t>
      </w:r>
      <w:r w:rsidR="00FE1844">
        <w:t xml:space="preserve"> </w:t>
      </w:r>
      <w:r w:rsidR="00100697">
        <w:fldChar w:fldCharType="begin">
          <w:fldData xml:space="preserve">PEVuZE5vdGU+PENpdGU+PEF1dGhvcj5DYXBhbGRvPC9BdXRob3I+PFllYXI+MjAxNDwvWWVhcj48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</w:fldData>
        </w:fldChar>
      </w:r>
      <w:r w:rsidR="00556AF0">
        <w:instrText xml:space="preserve"> ADDIN EN.CITE </w:instrText>
      </w:r>
      <w:r w:rsidR="00556AF0">
        <w:fldChar w:fldCharType="begin">
          <w:fldData xml:space="preserve">PEVuZE5vdGU+PENpdGU+PEF1dGhvcj5DYXBhbGRvPC9BdXRob3I+PFllYXI+MjAxNDwvWWVhcj48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</w:fldData>
        </w:fldChar>
      </w:r>
      <w:r w:rsidR="00556AF0">
        <w:instrText xml:space="preserve"> ADDIN EN.CITE.DATA </w:instrText>
      </w:r>
      <w:r w:rsidR="00556AF0">
        <w:fldChar w:fldCharType="end"/>
      </w:r>
      <w:r w:rsidR="00100697">
        <w:fldChar w:fldCharType="separate"/>
      </w:r>
      <w:r w:rsidR="00556AF0">
        <w:rPr>
          <w:noProof/>
        </w:rPr>
        <w:t>[51-54]</w:t>
      </w:r>
      <w:r w:rsidR="00100697">
        <w:fldChar w:fldCharType="end"/>
      </w:r>
      <w:r w:rsidR="00172DD2" w:rsidRPr="00F61D26">
        <w:t>.</w:t>
      </w:r>
      <w:r w:rsidR="00EF77AC">
        <w:t xml:space="preserve"> </w:t>
      </w:r>
      <w:r w:rsidR="003C270E">
        <w:t xml:space="preserve"> </w:t>
      </w:r>
      <w:r w:rsidR="00A26576">
        <w:t>From the perspective of</w:t>
      </w:r>
      <w:r w:rsidR="00883D94">
        <w:t xml:space="preserve"> </w:t>
      </w:r>
      <w:r w:rsidR="00A8650D">
        <w:t>the</w:t>
      </w:r>
      <w:r w:rsidR="00883D94">
        <w:t xml:space="preserve"> production</w:t>
      </w:r>
      <w:r w:rsidR="00A8650D">
        <w:t xml:space="preserve"> of reactive oxidant species (ROS)</w:t>
      </w:r>
      <w:r w:rsidR="00A26576">
        <w:t xml:space="preserve"> </w:t>
      </w:r>
      <w:r w:rsidR="00883D94">
        <w:t>in the airway epithelium</w:t>
      </w:r>
      <w:r w:rsidR="00A26576" w:rsidRPr="00A26576">
        <w:t xml:space="preserve"> </w:t>
      </w:r>
      <w:r w:rsidR="00A26576">
        <w:t>by group 1 HDM allergens</w:t>
      </w:r>
      <w:r w:rsidR="00724EE8">
        <w:t>, a topic we shall visit later,</w:t>
      </w:r>
      <w:r w:rsidR="00232F93" w:rsidRPr="00232F93">
        <w:t xml:space="preserve"> </w:t>
      </w:r>
      <w:r w:rsidR="00232F93">
        <w:t>it is interesting to note</w:t>
      </w:r>
      <w:r w:rsidR="00706E2D">
        <w:t xml:space="preserve"> that deficiency </w:t>
      </w:r>
      <w:r w:rsidR="00791C5E">
        <w:t>in the antioxidant regulator nuclear factor (erythroid</w:t>
      </w:r>
      <w:r w:rsidR="00883472">
        <w:t xml:space="preserve">-derived 2)-like 2 (Nrf2) </w:t>
      </w:r>
      <w:r w:rsidR="00490106">
        <w:t xml:space="preserve">leads to enhanced responses to allergens, whereas its over-expression </w:t>
      </w:r>
      <w:r w:rsidR="008758AC">
        <w:t>protects against them and enhances the expression of ZO-1, occludin and E-cadherin</w:t>
      </w:r>
      <w:r w:rsidR="000C75DD">
        <w:t xml:space="preserve"> </w:t>
      </w:r>
      <w:r w:rsidR="00100697">
        <w:fldChar w:fldCharType="begin">
          <w:fldData xml:space="preserve">PEVuZE5vdGU+PENpdGU+PEF1dGhvcj5Db21oYWlyPC9BdXRob3I+PFllYXI+MjAwMTwvWWVhcj48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0Ny01OTwvcGFnZXM+PHZvbHVtZT4yMDI8L3ZvbHVtZT48bnVtYmVy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Q1NDUtNTk8L3BhZ2VzPjx2b2x1bWU+MTgxPC92b2x1bWU+PG51bWJl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</w:fldData>
        </w:fldChar>
      </w:r>
      <w:r w:rsidR="00556AF0">
        <w:instrText xml:space="preserve"> ADDIN EN.CITE </w:instrText>
      </w:r>
      <w:r w:rsidR="00556AF0">
        <w:fldChar w:fldCharType="begin">
          <w:fldData xml:space="preserve">PEVuZE5vdGU+PENpdGU+PEF1dGhvcj5Db21oYWlyPC9BdXRob3I+PFllYXI+MjAwMTwvWWVhcj48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0Ny01OTwvcGFnZXM+PHZvbHVtZT4yMDI8L3ZvbHVtZT48bnVtYmVy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Q1NDUtNTk8L3BhZ2VzPjx2b2x1bWU+MTgxPC92b2x1bWU+PG51bWJl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</w:fldData>
        </w:fldChar>
      </w:r>
      <w:r w:rsidR="00556AF0">
        <w:instrText xml:space="preserve"> ADDIN EN.CITE.DATA </w:instrText>
      </w:r>
      <w:r w:rsidR="00556AF0">
        <w:fldChar w:fldCharType="end"/>
      </w:r>
      <w:r w:rsidR="00100697">
        <w:fldChar w:fldCharType="separate"/>
      </w:r>
      <w:r w:rsidR="00556AF0">
        <w:rPr>
          <w:noProof/>
        </w:rPr>
        <w:t>[55-61]</w:t>
      </w:r>
      <w:r w:rsidR="00100697">
        <w:fldChar w:fldCharType="end"/>
      </w:r>
      <w:r w:rsidR="00232F93">
        <w:t>.</w:t>
      </w:r>
    </w:p>
    <w:p w14:paraId="2DF1863A" w14:textId="77A3B7AB" w:rsidR="007F2DA5" w:rsidRDefault="007F2DA5" w:rsidP="00055F5D">
      <w:pPr>
        <w:spacing w:line="480" w:lineRule="auto"/>
      </w:pPr>
    </w:p>
    <w:p w14:paraId="138886B0" w14:textId="1C622031" w:rsidR="007F2DA5" w:rsidRDefault="00916DC3" w:rsidP="00055F5D">
      <w:pPr>
        <w:spacing w:line="480" w:lineRule="auto"/>
      </w:pPr>
      <w:r>
        <w:t xml:space="preserve">Based on its detection in the gut, </w:t>
      </w:r>
      <w:r w:rsidR="00511F7C">
        <w:t>it has been proposed</w:t>
      </w:r>
      <w:r w:rsidR="004139AA">
        <w:t xml:space="preserve"> that Der p 1 might contribute to the pathogenesis of chronic inflammatory diseases in the absence of an allergic response </w:t>
      </w:r>
      <w:r w:rsidR="00100697">
        <w:fldChar w:fldCharType="begin">
          <w:fldData xml:space="preserve">PEVuZE5vdGU+PENpdGU+PEF1dGhvcj5UdWxpYzwvQXV0aG9yPjxZZWFyPjIwMTY8L1llYXI+PFJl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c1Ny02NjwvcGFnZXM+PHZv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</w:fldData>
        </w:fldChar>
      </w:r>
      <w:r w:rsidR="00556AF0">
        <w:instrText xml:space="preserve"> ADDIN EN.CITE </w:instrText>
      </w:r>
      <w:r w:rsidR="00556AF0">
        <w:fldChar w:fldCharType="begin">
          <w:fldData xml:space="preserve">PEVuZE5vdGU+PENpdGU+PEF1dGhvcj5UdWxpYzwvQXV0aG9yPjxZZWFyPjIwMTY8L1llYXI+PFJl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c1Ny02NjwvcGFnZXM+PHZv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</w:fldData>
        </w:fldChar>
      </w:r>
      <w:r w:rsidR="00556AF0">
        <w:instrText xml:space="preserve"> ADDIN EN.CITE.DATA </w:instrText>
      </w:r>
      <w:r w:rsidR="00556AF0">
        <w:fldChar w:fldCharType="end"/>
      </w:r>
      <w:r w:rsidR="00100697">
        <w:fldChar w:fldCharType="separate"/>
      </w:r>
      <w:r w:rsidR="00556AF0">
        <w:rPr>
          <w:noProof/>
        </w:rPr>
        <w:t>[62]</w:t>
      </w:r>
      <w:r w:rsidR="00100697">
        <w:fldChar w:fldCharType="end"/>
      </w:r>
      <w:r w:rsidR="004139AA">
        <w:t xml:space="preserve">.  </w:t>
      </w:r>
      <w:r w:rsidR="00511F7C">
        <w:t xml:space="preserve">Evidence </w:t>
      </w:r>
      <w:r w:rsidR="00511F7C">
        <w:lastRenderedPageBreak/>
        <w:t xml:space="preserve">suggests that an important component of this </w:t>
      </w:r>
      <w:r w:rsidR="0037637D">
        <w:t>non-allergic mechanism</w:t>
      </w:r>
      <w:r w:rsidR="00511F7C">
        <w:t xml:space="preserve"> involves the</w:t>
      </w:r>
      <w:r w:rsidR="004139AA">
        <w:t xml:space="preserve"> cleavage of TJs</w:t>
      </w:r>
      <w:r w:rsidR="00511F7C">
        <w:t xml:space="preserve"> in gut epithelium,</w:t>
      </w:r>
      <w:r w:rsidR="004139AA">
        <w:t xml:space="preserve"> in a manner akin to that </w:t>
      </w:r>
      <w:r w:rsidR="00511F7C">
        <w:t>shown</w:t>
      </w:r>
      <w:r w:rsidR="004139AA">
        <w:t xml:space="preserve"> in airway epithelium, </w:t>
      </w:r>
      <w:r w:rsidR="00511F7C">
        <w:t xml:space="preserve"> occurring together with </w:t>
      </w:r>
      <w:r w:rsidR="004139AA">
        <w:t xml:space="preserve">the release of inflammatory cytokines (TNFα and IL-10), and breakdown of protective mucus by the enzymatic action of Der p 1 </w:t>
      </w:r>
      <w:r w:rsidR="00100697">
        <w:fldChar w:fldCharType="begin">
          <w:fldData xml:space="preserve">PEVuZE5vdGU+PENpdGU+PEF1dGhvcj5UdWxpYzwvQXV0aG9yPjxZZWFyPjIwMTY8L1llYXI+PFJl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c1Ny02NjwvcGFnZXM+PHZv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</w:fldData>
        </w:fldChar>
      </w:r>
      <w:r w:rsidR="00556AF0">
        <w:instrText xml:space="preserve"> ADDIN EN.CITE </w:instrText>
      </w:r>
      <w:r w:rsidR="00556AF0">
        <w:fldChar w:fldCharType="begin">
          <w:fldData xml:space="preserve">PEVuZE5vdGU+PENpdGU+PEF1dGhvcj5UdWxpYzwvQXV0aG9yPjxZZWFyPjIwMTY8L1llYXI+PFJl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</w:fldData>
        </w:fldChar>
      </w:r>
      <w:r w:rsidR="00556AF0">
        <w:instrText xml:space="preserve"> ADDIN EN.CITE.DATA </w:instrText>
      </w:r>
      <w:r w:rsidR="00556AF0">
        <w:fldChar w:fldCharType="end"/>
      </w:r>
      <w:r w:rsidR="00100697">
        <w:fldChar w:fldCharType="separate"/>
      </w:r>
      <w:r w:rsidR="00556AF0">
        <w:rPr>
          <w:noProof/>
        </w:rPr>
        <w:t>[62]</w:t>
      </w:r>
      <w:r w:rsidR="00100697">
        <w:fldChar w:fldCharType="end"/>
      </w:r>
      <w:r w:rsidR="004139AA">
        <w:t xml:space="preserve">.  If correct, these </w:t>
      </w:r>
      <w:r w:rsidR="0037637D">
        <w:t>findings</w:t>
      </w:r>
      <w:r w:rsidR="004139AA">
        <w:t xml:space="preserve"> </w:t>
      </w:r>
      <w:r w:rsidR="0037637D">
        <w:t>raise the question of whether</w:t>
      </w:r>
      <w:r w:rsidR="004139AA">
        <w:t xml:space="preserve"> an oral route for sensitisation to HDM allergens</w:t>
      </w:r>
      <w:r w:rsidR="0037637D">
        <w:t xml:space="preserve"> might exist</w:t>
      </w:r>
      <w:r w:rsidR="004139AA">
        <w:t>, especially in early life</w:t>
      </w:r>
      <w:r w:rsidR="00CB0550">
        <w:t xml:space="preserve"> at a time when innate immune responses play decisive roles in shaping the development of allergy</w:t>
      </w:r>
      <w:r w:rsidR="004139AA">
        <w:t xml:space="preserve">.    </w:t>
      </w:r>
    </w:p>
    <w:p w14:paraId="595FC5EC" w14:textId="4A38D310" w:rsidR="004B3F54" w:rsidRDefault="004B3F54" w:rsidP="00055F5D">
      <w:pPr>
        <w:spacing w:line="480" w:lineRule="auto"/>
      </w:pPr>
    </w:p>
    <w:p w14:paraId="5B586632" w14:textId="6ADA3341" w:rsidR="00650E7B" w:rsidRDefault="000B242A" w:rsidP="00055F5D">
      <w:pPr>
        <w:spacing w:line="480" w:lineRule="auto"/>
      </w:pPr>
      <w:r>
        <w:t xml:space="preserve">To the best of our knowledge, other TJ adhesion proteins have not been studied </w:t>
      </w:r>
      <w:r w:rsidR="00550AD3">
        <w:t>for their</w:t>
      </w:r>
      <w:r>
        <w:t xml:space="preserve"> susceptibility to protease allergens.  Tricellulin and MARVELD3 are, like occludin, members of the</w:t>
      </w:r>
      <w:r w:rsidR="0073019A">
        <w:t xml:space="preserve"> TJ-associated </w:t>
      </w:r>
      <w:r>
        <w:t>MARVEL domain</w:t>
      </w:r>
      <w:r w:rsidR="008D1B04" w:rsidRPr="008D1B04">
        <w:t xml:space="preserve"> </w:t>
      </w:r>
      <w:r w:rsidR="008D1B04">
        <w:t>protein</w:t>
      </w:r>
      <w:r>
        <w:t xml:space="preserve"> family</w:t>
      </w:r>
      <w:r w:rsidR="0073019A">
        <w:t xml:space="preserve"> (TAMPs)</w:t>
      </w:r>
      <w:r>
        <w:t xml:space="preserve"> which </w:t>
      </w:r>
      <w:r w:rsidR="00ED060F">
        <w:t xml:space="preserve">have </w:t>
      </w:r>
      <w:r>
        <w:t>an affinity for</w:t>
      </w:r>
      <w:r w:rsidR="0074630F">
        <w:t xml:space="preserve"> membrane</w:t>
      </w:r>
      <w:r>
        <w:t xml:space="preserve"> microdomains </w:t>
      </w:r>
      <w:r w:rsidR="00693832">
        <w:t>rich</w:t>
      </w:r>
      <w:r>
        <w:t xml:space="preserve"> in cholesterol.</w:t>
      </w:r>
      <w:r w:rsidR="00D1681B">
        <w:t xml:space="preserve">  </w:t>
      </w:r>
      <w:r w:rsidR="0028139E">
        <w:t>Of the</w:t>
      </w:r>
      <w:r w:rsidR="00ED060F">
        <w:t>se other</w:t>
      </w:r>
      <w:r w:rsidR="0028139E">
        <w:t xml:space="preserve"> TAMPs, t</w:t>
      </w:r>
      <w:r w:rsidR="00D1681B">
        <w:t xml:space="preserve">ricellulin is concentrated in TJ rings where </w:t>
      </w:r>
      <w:r w:rsidR="003321E7">
        <w:t>three</w:t>
      </w:r>
      <w:r w:rsidR="00D1681B">
        <w:t xml:space="preserve"> cells </w:t>
      </w:r>
      <w:r w:rsidR="00077580">
        <w:t>abut,</w:t>
      </w:r>
      <w:r w:rsidR="00D1681B">
        <w:t xml:space="preserve"> and it is speculated that its function is to stabilise interepithelial junction</w:t>
      </w:r>
      <w:r w:rsidR="00DE6600">
        <w:t>s</w:t>
      </w:r>
      <w:r w:rsidR="00D1681B">
        <w:t xml:space="preserve"> </w:t>
      </w:r>
      <w:r w:rsidR="00DE6600">
        <w:t>at points</w:t>
      </w:r>
      <w:r w:rsidR="00ED060F">
        <w:t xml:space="preserve"> which are</w:t>
      </w:r>
      <w:r w:rsidR="00DE6600">
        <w:t xml:space="preserve"> under higher structural stress </w:t>
      </w:r>
      <w:r w:rsidR="00693832">
        <w:t>than</w:t>
      </w:r>
      <w:r w:rsidR="001178DB">
        <w:t xml:space="preserve"> </w:t>
      </w:r>
      <w:r w:rsidR="00077580">
        <w:t>most</w:t>
      </w:r>
      <w:r w:rsidR="001C42FD">
        <w:t xml:space="preserve"> contacts</w:t>
      </w:r>
      <w:r w:rsidR="001147D2">
        <w:t>,</w:t>
      </w:r>
      <w:r w:rsidR="001C42FD">
        <w:t xml:space="preserve"> which are </w:t>
      </w:r>
      <w:r w:rsidR="004D6277">
        <w:t>bicellular</w:t>
      </w:r>
      <w:r w:rsidR="00A8650D">
        <w:t xml:space="preserve">.  However, as </w:t>
      </w:r>
      <w:r w:rsidR="00157416">
        <w:t>we show elsewhere</w:t>
      </w:r>
      <w:r w:rsidR="000F4469">
        <w:t xml:space="preserve"> </w:t>
      </w:r>
      <w:r w:rsidR="00100697">
        <w:fldChar w:fldCharType="begin"/>
      </w:r>
      <w:r w:rsidR="00100697">
        <w:instrText xml:space="preserve"> ADDIN EN.CITE &lt;EndNote&gt;&lt;Cite&gt;&lt;Author&gt;Zhang&lt;/Author&gt;&lt;Year&gt;In Press&lt;/Year&gt;&lt;RecNum&gt;71&lt;/RecNum&gt;&lt;DisplayText&gt;[9]&lt;/DisplayText&gt;&lt;record&gt;&lt;rec-number&gt;71&lt;/rec-number&gt;&lt;foreign-keys&gt;&lt;key app="EN" db-id="5dsfra2d8xd5t6ez9tlv2wdm0rza9pve9tv9" timestamp="1527867922"&gt;71&lt;/key&gt;&lt;/foreign-keys&gt;&lt;ref-type name="Journal Article"&gt;17&lt;/ref-type&gt;&lt;contributors&gt;&lt;authors&gt;&lt;author&gt;Zhang, J.&lt;/author&gt;&lt;author&gt;Chen, J.&lt;/author&gt;&lt;author&gt;Zuo, J.&lt;/author&gt;&lt;author&gt;Newton, G. K.&lt;/author&gt;&lt;author&gt;Perrior, T. R.&lt;/author&gt;&lt;author&gt;Garrod, D. R.&lt;/author&gt;&lt;author&gt;Robinson, C.&lt;/author&gt;&lt;/authors&gt;&lt;/contributors&gt;&lt;titles&gt;&lt;title&gt;Allergen Delivery Inhibitors: Characterisation of Potent and Selective Inhibitors of Der p 1 and their Attenuation of Airway Responses to House Dust Mite Allergens in vitro and in vivo &lt;/title&gt;&lt;secondary-title&gt;Int J Mol Sci&lt;/secondary-title&gt;&lt;/titles&gt;&lt;periodical&gt;&lt;full-title&gt;Int J Mol Sci&lt;/full-title&gt;&lt;/periodical&gt;&lt;dates&gt;&lt;year&gt;In Press&lt;/year&gt;&lt;/dates&gt;&lt;urls&gt;&lt;/urls&gt;&lt;/record&gt;&lt;/Cite&gt;&lt;/EndNote&gt;</w:instrText>
      </w:r>
      <w:r w:rsidR="00100697">
        <w:fldChar w:fldCharType="separate"/>
      </w:r>
      <w:r w:rsidR="00100697">
        <w:rPr>
          <w:noProof/>
        </w:rPr>
        <w:t>[9]</w:t>
      </w:r>
      <w:r w:rsidR="00100697">
        <w:fldChar w:fldCharType="end"/>
      </w:r>
      <w:r w:rsidR="00A8650D">
        <w:t xml:space="preserve"> the first extracellular domains of tricellulin and MARVELD3 lack </w:t>
      </w:r>
      <w:r w:rsidR="0074630F">
        <w:t xml:space="preserve">known </w:t>
      </w:r>
      <w:r w:rsidR="00A8650D">
        <w:t xml:space="preserve">cleavage motifs for Der p 1, suggesting that they </w:t>
      </w:r>
      <w:r w:rsidR="0074630F">
        <w:t>might</w:t>
      </w:r>
      <w:r w:rsidR="00A8650D">
        <w:t xml:space="preserve"> be resistant to </w:t>
      </w:r>
      <w:r w:rsidR="001C42FD">
        <w:t xml:space="preserve">extracellular </w:t>
      </w:r>
      <w:r w:rsidR="00ED060F">
        <w:t>attack</w:t>
      </w:r>
      <w:r w:rsidR="00A8650D">
        <w:t xml:space="preserve">.  </w:t>
      </w:r>
      <w:r w:rsidR="00DE78E1">
        <w:t xml:space="preserve"> </w:t>
      </w:r>
      <w:r w:rsidR="00441802">
        <w:t xml:space="preserve">This does </w:t>
      </w:r>
      <w:r w:rsidR="007D6334">
        <w:t>not</w:t>
      </w:r>
      <w:r w:rsidR="00157416">
        <w:t>, however,</w:t>
      </w:r>
      <w:r w:rsidR="007D6334">
        <w:t xml:space="preserve"> exclude their vulnerability to intracellular processing </w:t>
      </w:r>
      <w:r w:rsidR="004318AA">
        <w:t>like th</w:t>
      </w:r>
      <w:r w:rsidR="001C2E42">
        <w:t xml:space="preserve">at </w:t>
      </w:r>
      <w:r w:rsidR="004318AA">
        <w:t>which</w:t>
      </w:r>
      <w:r w:rsidR="001C2E42">
        <w:t xml:space="preserve"> occurs in the C-terminal domain of </w:t>
      </w:r>
      <w:r w:rsidR="00FA5036">
        <w:t>occludin in response to Der p 1</w:t>
      </w:r>
      <w:r w:rsidR="005947CD">
        <w:t xml:space="preserve"> </w:t>
      </w:r>
      <w:r w:rsidR="00100697">
        <w:fldChar w:fldCharType="begin">
          <w:fldData xml:space="preserve">PEVuZE5vdGU+PENpdGU+PEF1dGhvcj5XYW48L0F1dGhvcj48WWVhcj4xOTk5PC9ZZWFyPjxSZWNO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y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</w:fldData>
        </w:fldChar>
      </w:r>
      <w:r w:rsidR="00100697">
        <w:instrText xml:space="preserve"> ADDIN EN.CITE </w:instrText>
      </w:r>
      <w:r w:rsidR="00100697">
        <w:fldChar w:fldCharType="begin">
          <w:fldData xml:space="preserve">PEVuZE5vdGU+PENpdGU+PEF1dGhvcj5XYW48L0F1dGhvcj48WWVhcj4xOTk5PC9ZZWFyPjxSZWNO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y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</w:fldData>
        </w:fldChar>
      </w:r>
      <w:r w:rsidR="00100697">
        <w:instrText xml:space="preserve"> ADDIN EN.CITE.DATA </w:instrText>
      </w:r>
      <w:r w:rsidR="00100697">
        <w:fldChar w:fldCharType="end"/>
      </w:r>
      <w:r w:rsidR="00100697">
        <w:fldChar w:fldCharType="separate"/>
      </w:r>
      <w:r w:rsidR="00100697">
        <w:rPr>
          <w:noProof/>
        </w:rPr>
        <w:t>[39]</w:t>
      </w:r>
      <w:r w:rsidR="00100697">
        <w:fldChar w:fldCharType="end"/>
      </w:r>
      <w:r w:rsidR="00FA5036">
        <w:t>.</w:t>
      </w:r>
    </w:p>
    <w:p w14:paraId="362C2BDA" w14:textId="77777777" w:rsidR="000B242A" w:rsidRDefault="000B242A" w:rsidP="00055F5D">
      <w:pPr>
        <w:spacing w:line="480" w:lineRule="auto"/>
      </w:pPr>
    </w:p>
    <w:p w14:paraId="34C1FEB3" w14:textId="552E0FF7" w:rsidR="00F25995" w:rsidRDefault="009627F2" w:rsidP="00055F5D">
      <w:pPr>
        <w:spacing w:line="480" w:lineRule="auto"/>
      </w:pPr>
      <w:r>
        <w:t>C</w:t>
      </w:r>
      <w:r w:rsidR="00650E7B">
        <w:t xml:space="preserve">leavage </w:t>
      </w:r>
      <w:r w:rsidR="002E29B1">
        <w:t xml:space="preserve">of TJs by HDM protease allergens is </w:t>
      </w:r>
      <w:r w:rsidR="008C47AB">
        <w:t>just one example of how</w:t>
      </w:r>
      <w:r w:rsidR="00494E58">
        <w:t xml:space="preserve"> they influence</w:t>
      </w:r>
      <w:r w:rsidR="0066651B">
        <w:t xml:space="preserve"> epithelial permeability</w:t>
      </w:r>
      <w:r w:rsidR="00855F37">
        <w:t xml:space="preserve"> </w:t>
      </w:r>
      <w:r>
        <w:t>because indirect</w:t>
      </w:r>
      <w:r w:rsidR="00855F37">
        <w:t xml:space="preserve"> </w:t>
      </w:r>
      <w:r>
        <w:t>effects</w:t>
      </w:r>
      <w:r w:rsidR="00855F37">
        <w:t xml:space="preserve"> </w:t>
      </w:r>
      <w:r w:rsidR="00E279D0">
        <w:t>have</w:t>
      </w:r>
      <w:r>
        <w:t xml:space="preserve"> also </w:t>
      </w:r>
      <w:r w:rsidR="00E279D0">
        <w:t>been identified</w:t>
      </w:r>
      <w:r w:rsidR="0066651B">
        <w:t xml:space="preserve">.  </w:t>
      </w:r>
      <w:r w:rsidR="004F08D0">
        <w:t>Claudin</w:t>
      </w:r>
      <w:r w:rsidR="000A0C7E">
        <w:t xml:space="preserve"> expression</w:t>
      </w:r>
      <w:r w:rsidR="00E935FF">
        <w:t xml:space="preserve"> generally</w:t>
      </w:r>
      <w:r w:rsidR="000A0C7E">
        <w:t xml:space="preserve"> is</w:t>
      </w:r>
      <w:r w:rsidR="004F08D0">
        <w:t xml:space="preserve"> downregulated</w:t>
      </w:r>
      <w:r w:rsidR="008C47AB">
        <w:t xml:space="preserve"> </w:t>
      </w:r>
      <w:r w:rsidR="000A0C7E">
        <w:t>by IL-13</w:t>
      </w:r>
      <w:r w:rsidR="00E935FF">
        <w:t xml:space="preserve">, and specifically it results in the </w:t>
      </w:r>
      <w:r w:rsidR="005759D7">
        <w:t xml:space="preserve">reduction of claudin-18 whose </w:t>
      </w:r>
      <w:r w:rsidR="00926B7A">
        <w:t>tissue localisation</w:t>
      </w:r>
      <w:r w:rsidR="005759D7">
        <w:t xml:space="preserve"> is </w:t>
      </w:r>
      <w:r w:rsidR="00926B7A">
        <w:t>strongly associated with the airways</w:t>
      </w:r>
      <w:r w:rsidR="00FB6D05">
        <w:t xml:space="preserve"> </w:t>
      </w:r>
      <w:r w:rsidR="00100697">
        <w:fldChar w:fldCharType="begin">
          <w:fldData xml:space="preserve">PEVuZE5vdGU+PENpdGU+PEF1dGhvcj5Td2VlcnVzPC9BdXRob3I+PFllYXI+MjAxNzwvWWVhcj48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</w:fldData>
        </w:fldChar>
      </w:r>
      <w:r w:rsidR="00556AF0">
        <w:instrText xml:space="preserve"> ADDIN EN.CITE </w:instrText>
      </w:r>
      <w:r w:rsidR="00556AF0">
        <w:fldChar w:fldCharType="begin">
          <w:fldData xml:space="preserve">PEVuZE5vdGU+PENpdGU+PEF1dGhvcj5Td2VlcnVzPC9BdXRob3I+PFllYXI+MjAxNzwvWWVhcj48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</w:fldData>
        </w:fldChar>
      </w:r>
      <w:r w:rsidR="00556AF0">
        <w:instrText xml:space="preserve"> ADDIN EN.CITE.DATA </w:instrText>
      </w:r>
      <w:r w:rsidR="00556AF0">
        <w:fldChar w:fldCharType="end"/>
      </w:r>
      <w:r w:rsidR="00100697">
        <w:fldChar w:fldCharType="separate"/>
      </w:r>
      <w:r w:rsidR="00556AF0">
        <w:rPr>
          <w:noProof/>
        </w:rPr>
        <w:t>[46]</w:t>
      </w:r>
      <w:r w:rsidR="00100697">
        <w:fldChar w:fldCharType="end"/>
      </w:r>
      <w:r w:rsidR="00B42701">
        <w:t xml:space="preserve">.  </w:t>
      </w:r>
      <w:r w:rsidR="005203C2">
        <w:t>The cytokine IL-13 is, in turn, upregulated by Der p 1 in a protease-dependent m</w:t>
      </w:r>
      <w:r w:rsidR="00493087">
        <w:t>anner</w:t>
      </w:r>
      <w:r w:rsidR="008D1B04">
        <w:t xml:space="preserve"> and this can be prevented by allergen delivery inhibitor compounds (our unpublished data)</w:t>
      </w:r>
      <w:r w:rsidR="00493087">
        <w:t>.</w:t>
      </w:r>
      <w:r w:rsidR="00240316">
        <w:t xml:space="preserve">  Other cytokines, notably TNFα, also have </w:t>
      </w:r>
      <w:r w:rsidR="00240316">
        <w:lastRenderedPageBreak/>
        <w:t>down</w:t>
      </w:r>
      <w:r w:rsidR="00136E1B">
        <w:t>-</w:t>
      </w:r>
      <w:r w:rsidR="00240316">
        <w:t xml:space="preserve">regulatory effects on TJ adhesion proteins </w:t>
      </w:r>
      <w:r w:rsidR="00100697">
        <w:fldChar w:fldCharType="begin">
          <w:fldData xml:space="preserve">PEVuZE5vdGU+PENpdGU+PEF1dGhvcj5Db3luZTwvQXV0aG9yPjxZZWFyPjIwMDI8L1llYXI+PFJl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</w:fldData>
        </w:fldChar>
      </w:r>
      <w:r w:rsidR="00556AF0">
        <w:instrText xml:space="preserve"> ADDIN EN.CITE </w:instrText>
      </w:r>
      <w:r w:rsidR="00556AF0">
        <w:fldChar w:fldCharType="begin">
          <w:fldData xml:space="preserve">PEVuZE5vdGU+PENpdGU+PEF1dGhvcj5Db3luZTwvQXV0aG9yPjxZZWFyPjIwMDI8L1llYXI+PFJl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</w:fldData>
        </w:fldChar>
      </w:r>
      <w:r w:rsidR="00556AF0">
        <w:instrText xml:space="preserve"> ADDIN EN.CITE.DATA </w:instrText>
      </w:r>
      <w:r w:rsidR="00556AF0">
        <w:fldChar w:fldCharType="end"/>
      </w:r>
      <w:r w:rsidR="00100697">
        <w:fldChar w:fldCharType="separate"/>
      </w:r>
      <w:r w:rsidR="00556AF0">
        <w:rPr>
          <w:noProof/>
        </w:rPr>
        <w:t>[63, 64]</w:t>
      </w:r>
      <w:r w:rsidR="00100697">
        <w:fldChar w:fldCharType="end"/>
      </w:r>
      <w:r w:rsidR="00240316">
        <w:t>.</w:t>
      </w:r>
      <w:r w:rsidR="00493087">
        <w:t xml:space="preserve">  </w:t>
      </w:r>
      <w:r w:rsidR="0016779C">
        <w:t xml:space="preserve">Naturally, </w:t>
      </w:r>
      <w:r w:rsidR="0081519A">
        <w:t xml:space="preserve">the consequences of IgE-dependent mast cell activation and inflammatory cell recruitment enable </w:t>
      </w:r>
      <w:r w:rsidR="00F213CF">
        <w:t xml:space="preserve">these and </w:t>
      </w:r>
      <w:r w:rsidR="0081519A">
        <w:t xml:space="preserve">additional mechanisms for epithelial </w:t>
      </w:r>
      <w:r w:rsidR="00B22999">
        <w:t>barrier impairment to be brought to bear.</w:t>
      </w:r>
      <w:r w:rsidR="00136E1B">
        <w:t xml:space="preserve">  </w:t>
      </w:r>
      <w:r w:rsidR="00360EB7">
        <w:t>Furthermore, t</w:t>
      </w:r>
      <w:r w:rsidR="00136E1B">
        <w:t xml:space="preserve">he response to viral infection of the airways provides </w:t>
      </w:r>
      <w:r w:rsidR="00360EB7">
        <w:t>other</w:t>
      </w:r>
      <w:r w:rsidR="002E428D">
        <w:t xml:space="preserve"> routes to</w:t>
      </w:r>
      <w:r w:rsidR="00136E1B">
        <w:t xml:space="preserve"> epithelial dysregulation</w:t>
      </w:r>
      <w:r w:rsidR="00E723AA">
        <w:t xml:space="preserve"> which are</w:t>
      </w:r>
      <w:r w:rsidR="00136E1B">
        <w:t xml:space="preserve"> relevant to the exacerbation of disease </w:t>
      </w:r>
      <w:r w:rsidR="00100697">
        <w:fldChar w:fldCharType="begin">
          <w:fldData xml:space="preserve">PEVuZE5vdGU+PENpdGU+PEF1dGhvcj5ZZW88L0F1dGhvcj48WWVhcj4yMDEwPC9ZZWFyPjxSZWNO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</w:fldData>
        </w:fldChar>
      </w:r>
      <w:r w:rsidR="00556AF0">
        <w:instrText xml:space="preserve"> ADDIN EN.CITE </w:instrText>
      </w:r>
      <w:r w:rsidR="00556AF0">
        <w:fldChar w:fldCharType="begin">
          <w:fldData xml:space="preserve">PEVuZE5vdGU+PENpdGU+PEF1dGhvcj5ZZW88L0F1dGhvcj48WWVhcj4yMDEwPC9ZZWFyPjxSZWNO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</w:fldData>
        </w:fldChar>
      </w:r>
      <w:r w:rsidR="00556AF0">
        <w:instrText xml:space="preserve"> ADDIN EN.CITE.DATA </w:instrText>
      </w:r>
      <w:r w:rsidR="00556AF0">
        <w:fldChar w:fldCharType="end"/>
      </w:r>
      <w:r w:rsidR="00100697">
        <w:fldChar w:fldCharType="separate"/>
      </w:r>
      <w:r w:rsidR="00556AF0">
        <w:rPr>
          <w:noProof/>
        </w:rPr>
        <w:t>[53]</w:t>
      </w:r>
      <w:r w:rsidR="00100697">
        <w:fldChar w:fldCharType="end"/>
      </w:r>
      <w:r w:rsidR="00136E1B">
        <w:t>.</w:t>
      </w:r>
      <w:r w:rsidR="00926B7A">
        <w:t xml:space="preserve"> </w:t>
      </w:r>
      <w:r w:rsidR="00F167B8">
        <w:t xml:space="preserve">  </w:t>
      </w:r>
      <w:r w:rsidR="00AA023C">
        <w:t xml:space="preserve">The role of </w:t>
      </w:r>
      <w:r w:rsidR="007F626C">
        <w:t>ROS</w:t>
      </w:r>
      <w:r w:rsidR="00AA023C">
        <w:t xml:space="preserve"> in </w:t>
      </w:r>
      <w:r w:rsidR="00D84675">
        <w:t>linking</w:t>
      </w:r>
      <w:r w:rsidR="00AA023C">
        <w:t xml:space="preserve"> </w:t>
      </w:r>
      <w:r w:rsidR="00AA48BF">
        <w:t>the proteolytic effects of Der p 1</w:t>
      </w:r>
      <w:r w:rsidR="00136E1B">
        <w:t xml:space="preserve">, </w:t>
      </w:r>
      <w:r w:rsidR="00494E58">
        <w:t xml:space="preserve">the </w:t>
      </w:r>
      <w:r w:rsidR="00136E1B">
        <w:t>activation of biosensors for viral RNA</w:t>
      </w:r>
      <w:r w:rsidR="00AA48BF">
        <w:t xml:space="preserve"> and the upregulation of inflamm</w:t>
      </w:r>
      <w:r w:rsidR="006D2FA7">
        <w:t>atory responses will be discussed later, but it is worth noting</w:t>
      </w:r>
      <w:r w:rsidR="00FD6F45">
        <w:t xml:space="preserve"> </w:t>
      </w:r>
      <w:r w:rsidR="00FD6F45" w:rsidRPr="00FD6F45">
        <w:rPr>
          <w:i/>
        </w:rPr>
        <w:t>en passant</w:t>
      </w:r>
      <w:r w:rsidR="006D2FA7">
        <w:t xml:space="preserve"> that </w:t>
      </w:r>
      <w:r w:rsidR="00FD6F45">
        <w:t>ROS generation</w:t>
      </w:r>
      <w:r w:rsidR="00CA49FF">
        <w:t xml:space="preserve"> has implications</w:t>
      </w:r>
      <w:r w:rsidR="00494E58">
        <w:t xml:space="preserve"> for</w:t>
      </w:r>
      <w:r w:rsidR="00236AB1">
        <w:t xml:space="preserve"> the epithelial barrier</w:t>
      </w:r>
      <w:r w:rsidR="00E91CF0">
        <w:t xml:space="preserve"> because</w:t>
      </w:r>
      <w:r w:rsidR="0003601C">
        <w:t xml:space="preserve"> protection against ROS</w:t>
      </w:r>
      <w:r w:rsidR="006B29A2">
        <w:t>,</w:t>
      </w:r>
      <w:r w:rsidR="0003601C">
        <w:t xml:space="preserve"> by over-expression</w:t>
      </w:r>
      <w:r w:rsidR="00236AB1">
        <w:t xml:space="preserve"> </w:t>
      </w:r>
      <w:r w:rsidR="00251891">
        <w:t>of the antioxidant regulator nuclear factor (erythroid-derived 2)-like 2 (Nrf2)</w:t>
      </w:r>
      <w:r w:rsidR="006B29A2">
        <w:t>,</w:t>
      </w:r>
      <w:r w:rsidR="00251891">
        <w:t xml:space="preserve"> </w:t>
      </w:r>
      <w:r w:rsidR="00494E58">
        <w:t>enhances the</w:t>
      </w:r>
      <w:r w:rsidR="0034437D">
        <w:t xml:space="preserve"> expression of occludin, ZO-1 and E-cadherin</w:t>
      </w:r>
      <w:r w:rsidR="00FB6D05">
        <w:t xml:space="preserve"> </w:t>
      </w:r>
      <w:r w:rsidR="00100697">
        <w:fldChar w:fldCharType="begin">
          <w:fldData xml:space="preserve">PEVuZE5vdGU+PENpdGU+PEF1dGhvcj5Db21oYWlyPC9BdXRob3I+PFllYXI+MjAwMTwvWWVhcj48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==
</w:fldData>
        </w:fldChar>
      </w:r>
      <w:r w:rsidR="00556AF0">
        <w:instrText xml:space="preserve"> ADDIN EN.CITE </w:instrText>
      </w:r>
      <w:r w:rsidR="00556AF0">
        <w:fldChar w:fldCharType="begin">
          <w:fldData xml:space="preserve">PEVuZE5vdGU+PENpdGU+PEF1dGhvcj5Db21oYWlyPC9BdXRob3I+PFllYXI+MjAwMTwvWWVhcj48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==
</w:fldData>
        </w:fldChar>
      </w:r>
      <w:r w:rsidR="00556AF0">
        <w:instrText xml:space="preserve"> ADDIN EN.CITE.DATA </w:instrText>
      </w:r>
      <w:r w:rsidR="00556AF0">
        <w:fldChar w:fldCharType="end"/>
      </w:r>
      <w:r w:rsidR="00100697">
        <w:fldChar w:fldCharType="separate"/>
      </w:r>
      <w:r w:rsidR="00556AF0">
        <w:rPr>
          <w:noProof/>
        </w:rPr>
        <w:t>[55]</w:t>
      </w:r>
      <w:r w:rsidR="00100697">
        <w:fldChar w:fldCharType="end"/>
      </w:r>
      <w:r w:rsidR="006B29A2">
        <w:t>.</w:t>
      </w:r>
    </w:p>
    <w:p w14:paraId="040CE22A" w14:textId="77777777" w:rsidR="00F25995" w:rsidRDefault="00F25995" w:rsidP="00055F5D">
      <w:pPr>
        <w:spacing w:line="480" w:lineRule="auto"/>
      </w:pPr>
    </w:p>
    <w:p w14:paraId="6EF57544" w14:textId="63276B51" w:rsidR="00F705A9" w:rsidRDefault="003321E7" w:rsidP="00055F5D">
      <w:pPr>
        <w:spacing w:line="480" w:lineRule="auto"/>
      </w:pPr>
      <w:r>
        <w:t>A</w:t>
      </w:r>
      <w:r w:rsidR="007767BC">
        <w:t xml:space="preserve"> similar paradigm </w:t>
      </w:r>
      <w:r w:rsidR="004368B4">
        <w:t>operates</w:t>
      </w:r>
      <w:r w:rsidR="007767BC">
        <w:t xml:space="preserve"> in skin</w:t>
      </w:r>
      <w:r w:rsidR="00416C68">
        <w:t xml:space="preserve"> which, unlike the</w:t>
      </w:r>
      <w:r w:rsidR="002C5DA4">
        <w:t xml:space="preserve"> surface of the</w:t>
      </w:r>
      <w:r w:rsidR="00416C68">
        <w:t xml:space="preserve"> lung and nose</w:t>
      </w:r>
      <w:r w:rsidR="00AA77D3">
        <w:t xml:space="preserve">, is a complex stratified epithelium.  HDM protease </w:t>
      </w:r>
      <w:r w:rsidR="00426114">
        <w:t>allergens</w:t>
      </w:r>
      <w:r w:rsidR="0037637D">
        <w:t xml:space="preserve"> such as Der p 1</w:t>
      </w:r>
      <w:r w:rsidR="00426114">
        <w:t xml:space="preserve"> increase the permeability of the epidermis and delay </w:t>
      </w:r>
      <w:r w:rsidR="007D6D65">
        <w:t xml:space="preserve">its repair </w:t>
      </w:r>
      <w:r w:rsidR="00E5643A">
        <w:t xml:space="preserve">by releasing </w:t>
      </w:r>
      <w:r w:rsidR="00E723AA">
        <w:t xml:space="preserve">inflammatory </w:t>
      </w:r>
      <w:r w:rsidR="00E5643A">
        <w:t>cytokines</w:t>
      </w:r>
      <w:r w:rsidR="00FB6D05">
        <w:t xml:space="preserve"> </w:t>
      </w:r>
      <w:r w:rsidR="00100697">
        <w:fldChar w:fldCharType="begin">
          <w:fldData xml:space="preserve">PEVuZE5vdGU+PENpdGU+PEF1dGhvcj5BcmxpYW48L0F1dGhvcj48WWVhcj4yMDExPC9ZZWFyPjxS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</w:fldData>
        </w:fldChar>
      </w:r>
      <w:r w:rsidR="00556AF0">
        <w:instrText xml:space="preserve"> ADDIN EN.CITE </w:instrText>
      </w:r>
      <w:r w:rsidR="00556AF0">
        <w:fldChar w:fldCharType="begin">
          <w:fldData xml:space="preserve">PEVuZE5vdGU+PENpdGU+PEF1dGhvcj5BcmxpYW48L0F1dGhvcj48WWVhcj4yMDExPC9ZZWFyPjxS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</w:fldData>
        </w:fldChar>
      </w:r>
      <w:r w:rsidR="00556AF0">
        <w:instrText xml:space="preserve"> ADDIN EN.CITE.DATA </w:instrText>
      </w:r>
      <w:r w:rsidR="00556AF0">
        <w:fldChar w:fldCharType="end"/>
      </w:r>
      <w:r w:rsidR="00100697">
        <w:fldChar w:fldCharType="separate"/>
      </w:r>
      <w:r w:rsidR="00556AF0">
        <w:rPr>
          <w:noProof/>
        </w:rPr>
        <w:t>[65-69]</w:t>
      </w:r>
      <w:r w:rsidR="00100697">
        <w:fldChar w:fldCharType="end"/>
      </w:r>
      <w:r w:rsidR="00BF0F19">
        <w:t xml:space="preserve">. </w:t>
      </w:r>
      <w:r w:rsidR="00F705A9">
        <w:t xml:space="preserve"> </w:t>
      </w:r>
      <w:r>
        <w:t>A</w:t>
      </w:r>
      <w:r w:rsidR="006C6070">
        <w:t xml:space="preserve">n inverse relationship </w:t>
      </w:r>
      <w:r>
        <w:t xml:space="preserve">exists </w:t>
      </w:r>
      <w:r w:rsidR="006C6070">
        <w:t xml:space="preserve">between the levels of claudin-1 and Th2-polarised responses </w:t>
      </w:r>
      <w:r w:rsidR="0037637D">
        <w:t xml:space="preserve">in </w:t>
      </w:r>
      <w:r>
        <w:t>atopic dermatitis</w:t>
      </w:r>
      <w:r w:rsidR="0037637D">
        <w:t>,</w:t>
      </w:r>
      <w:r>
        <w:t xml:space="preserve"> </w:t>
      </w:r>
      <w:r w:rsidR="0037637D">
        <w:t>with</w:t>
      </w:r>
      <w:r w:rsidR="005C76C6">
        <w:t xml:space="preserve"> the effects on TJ adhesion protein expression </w:t>
      </w:r>
      <w:r w:rsidR="0037637D">
        <w:t>extending</w:t>
      </w:r>
      <w:r w:rsidR="005C76C6">
        <w:t xml:space="preserve"> to non-lesional skin</w:t>
      </w:r>
      <w:r w:rsidR="00FB6D05">
        <w:t xml:space="preserve"> </w:t>
      </w:r>
      <w:r w:rsidR="00100697">
        <w:fldChar w:fldCharType="begin">
          <w:fldData xml:space="preserve">PEVuZE5vdGU+PENpdGU+PEF1dGhvcj5CcmFuZG5lcjwvQXV0aG9yPjxZZWFyPjIwMTU8L1llYXI+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</w:fldData>
        </w:fldChar>
      </w:r>
      <w:r w:rsidR="00556AF0">
        <w:instrText xml:space="preserve"> ADDIN EN.CITE </w:instrText>
      </w:r>
      <w:r w:rsidR="00556AF0">
        <w:fldChar w:fldCharType="begin">
          <w:fldData xml:space="preserve">PEVuZE5vdGU+PENpdGU+PEF1dGhvcj5CcmFuZG5lcjwvQXV0aG9yPjxZZWFyPjIwMTU8L1llYXI+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</w:fldData>
        </w:fldChar>
      </w:r>
      <w:r w:rsidR="00556AF0">
        <w:instrText xml:space="preserve"> ADDIN EN.CITE.DATA </w:instrText>
      </w:r>
      <w:r w:rsidR="00556AF0">
        <w:fldChar w:fldCharType="end"/>
      </w:r>
      <w:r w:rsidR="00100697">
        <w:fldChar w:fldCharType="separate"/>
      </w:r>
      <w:r w:rsidR="00556AF0">
        <w:rPr>
          <w:noProof/>
        </w:rPr>
        <w:t>[70, 71]</w:t>
      </w:r>
      <w:r w:rsidR="00100697">
        <w:fldChar w:fldCharType="end"/>
      </w:r>
      <w:r w:rsidR="00932DFC">
        <w:t xml:space="preserve">.  </w:t>
      </w:r>
      <w:r w:rsidR="004A6C76">
        <w:t xml:space="preserve">Functionally, </w:t>
      </w:r>
      <w:r w:rsidR="004B0542">
        <w:t>an</w:t>
      </w:r>
      <w:r w:rsidR="004A6C76">
        <w:t xml:space="preserve"> immunological consequence of TJ cleavage in keratinocytes</w:t>
      </w:r>
      <w:r w:rsidR="00B77ED5">
        <w:t xml:space="preserve"> is to enable </w:t>
      </w:r>
      <w:r w:rsidR="00BA7F53">
        <w:t>Langerhans cells (the major antigen presenting cell</w:t>
      </w:r>
      <w:r w:rsidR="001E5FD4">
        <w:t>s</w:t>
      </w:r>
      <w:r w:rsidR="00BA7F53">
        <w:t xml:space="preserve"> in skin) to </w:t>
      </w:r>
      <w:r w:rsidR="007E7BC5">
        <w:t>forge</w:t>
      </w:r>
      <w:r w:rsidR="00A8150C">
        <w:t xml:space="preserve"> TJ adhesion molecule-dependent</w:t>
      </w:r>
      <w:r w:rsidR="007E7BC5">
        <w:t xml:space="preserve"> intercellular contacts </w:t>
      </w:r>
      <w:r w:rsidR="008D61A8">
        <w:t xml:space="preserve">which allow increased antigen sampling </w:t>
      </w:r>
      <w:r w:rsidR="00CA2A61">
        <w:t xml:space="preserve">while </w:t>
      </w:r>
      <w:r w:rsidR="004B0542">
        <w:t xml:space="preserve">maintaining </w:t>
      </w:r>
      <w:r w:rsidR="00CA2A61">
        <w:t>overall integrity of the barrier</w:t>
      </w:r>
      <w:r w:rsidR="00232180">
        <w:t xml:space="preserve"> </w:t>
      </w:r>
      <w:r w:rsidR="00100697">
        <w:fldChar w:fldCharType="begin"/>
      </w:r>
      <w:r w:rsidR="00100697">
        <w:instrText xml:space="preserve"> ADDIN EN.CITE &lt;EndNote&gt;&lt;Cite&gt;&lt;Author&gt;Kubo&lt;/Author&gt;&lt;Year&gt;2009&lt;/Year&gt;&lt;RecNum&gt;79&lt;/RecNum&gt;&lt;DisplayText&gt;[26]&lt;/DisplayText&gt;&lt;record&gt;&lt;rec-number&gt;79&lt;/rec-number&gt;&lt;foreign-keys&gt;&lt;key app="EN" db-id="5dsfra2d8xd5t6ez9tlv2wdm0rza9pve9tv9" timestamp="1527872686"&gt;79&lt;/key&gt;&lt;/foreign-keys&gt;&lt;ref-type name="Journal Article"&gt;17&lt;/ref-type&gt;&lt;contributors&gt;&lt;authors&gt;&lt;author&gt;Kubo, A.&lt;/author&gt;&lt;author&gt;Nagao, K.&lt;/author&gt;&lt;author&gt;Yokouchi, M.&lt;/author&gt;&lt;author&gt;Sasaki, H.&lt;/author&gt;&lt;author&gt;Amagai, M.&lt;/author&gt;&lt;/authors&gt;&lt;/contributors&gt;&lt;auth-address&gt;Department of Dermatology, School of Medicine, Keio University, Tokyo 160-8582, Japan. akiharu@a5.keio.jp&lt;/auth-address&gt;&lt;titles&gt;&lt;title&gt;External antigen uptake by Langerhans cells with reorganization of epidermal tight junction barriers&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2937-46&lt;/pages&gt;&lt;volume&gt;206&lt;/volume&gt;&lt;number&gt;13&lt;/number&gt;&lt;keywords&gt;&lt;keyword&gt;Animals&lt;/keyword&gt;&lt;keyword&gt;Antigens/*metabolism&lt;/keyword&gt;&lt;keyword&gt;Endocytosis&lt;/keyword&gt;&lt;keyword&gt;Epidermis/*metabolism&lt;/keyword&gt;&lt;keyword&gt;Female&lt;/keyword&gt;&lt;keyword&gt;Imaging, Three-Dimensional&lt;/keyword&gt;&lt;keyword&gt;Langerhans Cells/*immunology&lt;/keyword&gt;&lt;keyword&gt;Mice&lt;/keyword&gt;&lt;keyword&gt;Mice, Inbred C57BL&lt;/keyword&gt;&lt;keyword&gt;Ovalbumin/metabolism&lt;/keyword&gt;&lt;keyword&gt;Tight Junctions/*physiology&lt;/keyword&gt;&lt;/keywords&gt;&lt;dates&gt;&lt;year&gt;2009&lt;/year&gt;&lt;pub-dates&gt;&lt;date&gt;Dec 21&lt;/date&gt;&lt;/pub-dates&gt;&lt;/dates&gt;&lt;isbn&gt;1540-9538 (Electronic)&amp;#xD;0022-1007 (Linking)&lt;/isbn&gt;&lt;accession-num&gt;19995951&lt;/accession-num&gt;&lt;urls&gt;&lt;related-urls&gt;&lt;url&gt;http://www.ncbi.nlm.nih.gov/pubmed/19995951&lt;/url&gt;&lt;/related-urls&gt;&lt;/urls&gt;&lt;custom2&gt;2806471&lt;/custom2&gt;&lt;electronic-resource-num&gt;10.1084/jem.20091527&lt;/electronic-resource-num&gt;&lt;/record&gt;&lt;/Cite&gt;&lt;/EndNote&gt;</w:instrText>
      </w:r>
      <w:r w:rsidR="00100697">
        <w:fldChar w:fldCharType="separate"/>
      </w:r>
      <w:r w:rsidR="00100697">
        <w:rPr>
          <w:noProof/>
        </w:rPr>
        <w:t>[26]</w:t>
      </w:r>
      <w:r w:rsidR="00100697">
        <w:fldChar w:fldCharType="end"/>
      </w:r>
      <w:r w:rsidR="00E36297">
        <w:t>.</w:t>
      </w:r>
    </w:p>
    <w:p w14:paraId="21FE6EB4" w14:textId="77777777" w:rsidR="00AC6A9D" w:rsidRDefault="00AC6A9D" w:rsidP="00055F5D">
      <w:pPr>
        <w:spacing w:line="480" w:lineRule="auto"/>
      </w:pPr>
    </w:p>
    <w:p w14:paraId="5F245DA0" w14:textId="160144E8" w:rsidR="00DE78E1" w:rsidRDefault="00E723AA" w:rsidP="00055F5D">
      <w:pPr>
        <w:spacing w:line="480" w:lineRule="auto"/>
      </w:pPr>
      <w:r>
        <w:t>Whereas</w:t>
      </w:r>
      <w:r w:rsidR="00DE78E1">
        <w:t xml:space="preserve"> </w:t>
      </w:r>
      <w:r w:rsidR="00740281">
        <w:t>the engagement of</w:t>
      </w:r>
      <w:r w:rsidR="00DE78E1">
        <w:t xml:space="preserve"> </w:t>
      </w:r>
      <w:r w:rsidR="0037637D">
        <w:t>Der p 1</w:t>
      </w:r>
      <w:r w:rsidR="00DE78E1">
        <w:t xml:space="preserve"> with TJs</w:t>
      </w:r>
      <w:r w:rsidR="00AC6A9D">
        <w:t xml:space="preserve"> ha</w:t>
      </w:r>
      <w:r>
        <w:t>s been</w:t>
      </w:r>
      <w:r w:rsidR="00AC6A9D">
        <w:t xml:space="preserve"> revealed</w:t>
      </w:r>
      <w:r w:rsidR="00986CAD" w:rsidRPr="00986CAD">
        <w:t xml:space="preserve"> </w:t>
      </w:r>
      <w:r w:rsidR="00986CAD">
        <w:t>at the scale</w:t>
      </w:r>
      <w:r w:rsidR="002E428D">
        <w:t xml:space="preserve"> of potential cleavage sites in adhesion proteins</w:t>
      </w:r>
      <w:r w:rsidR="00494E58">
        <w:t>,</w:t>
      </w:r>
      <w:r w:rsidR="001B4797">
        <w:t xml:space="preserve"> and </w:t>
      </w:r>
      <w:r w:rsidR="009627F2">
        <w:t xml:space="preserve">by showing </w:t>
      </w:r>
      <w:r w:rsidR="001B4797">
        <w:t xml:space="preserve">the influence of </w:t>
      </w:r>
      <w:r w:rsidR="0037637D">
        <w:t xml:space="preserve">Der p 1-inducible </w:t>
      </w:r>
      <w:r w:rsidR="001B4797">
        <w:t>cytokines</w:t>
      </w:r>
      <w:r w:rsidR="009627F2">
        <w:t xml:space="preserve"> on junctional integrity</w:t>
      </w:r>
      <w:r w:rsidR="00093618">
        <w:t>,</w:t>
      </w:r>
      <w:r w:rsidR="00AC6A9D">
        <w:t xml:space="preserve"> there remains </w:t>
      </w:r>
      <w:r w:rsidR="00093618">
        <w:t>only a</w:t>
      </w:r>
      <w:r w:rsidR="00AC6A9D">
        <w:t xml:space="preserve"> poor understanding of </w:t>
      </w:r>
      <w:r w:rsidR="003321E7">
        <w:t xml:space="preserve">the </w:t>
      </w:r>
      <w:r w:rsidR="00F65FB8">
        <w:t xml:space="preserve">detailed </w:t>
      </w:r>
      <w:r w:rsidR="003321E7">
        <w:t>mechanism</w:t>
      </w:r>
      <w:r w:rsidR="00F65FB8">
        <w:t>s</w:t>
      </w:r>
      <w:r w:rsidR="003321E7">
        <w:t xml:space="preserve"> </w:t>
      </w:r>
      <w:r w:rsidR="009627F2">
        <w:t>which link</w:t>
      </w:r>
      <w:r w:rsidR="003321E7">
        <w:t xml:space="preserve"> TJ cleavage with</w:t>
      </w:r>
      <w:r w:rsidR="00AC6A9D">
        <w:t xml:space="preserve"> increase</w:t>
      </w:r>
      <w:r w:rsidR="00494E58">
        <w:t>d</w:t>
      </w:r>
      <w:r w:rsidR="00AC6A9D">
        <w:t xml:space="preserve"> permeability to macromolecules and cells.  In large part this reflects </w:t>
      </w:r>
      <w:r w:rsidR="00A208EE">
        <w:t>the</w:t>
      </w:r>
      <w:r w:rsidR="00AC6A9D">
        <w:t xml:space="preserve"> </w:t>
      </w:r>
      <w:r w:rsidR="00AC6A9D">
        <w:lastRenderedPageBreak/>
        <w:t xml:space="preserve">lack of a </w:t>
      </w:r>
      <w:r w:rsidR="0047050F">
        <w:t>good mechanistic model</w:t>
      </w:r>
      <w:r w:rsidR="00AC6A9D">
        <w:t xml:space="preserve"> of the macromolecular permeability barrier </w:t>
      </w:r>
      <w:r w:rsidR="00240316">
        <w:t xml:space="preserve">function </w:t>
      </w:r>
      <w:r w:rsidR="00AC6A9D">
        <w:t>of epitheli</w:t>
      </w:r>
      <w:r w:rsidR="00C72693">
        <w:t>a</w:t>
      </w:r>
      <w:r w:rsidR="00093618">
        <w:t>, a position which sharply</w:t>
      </w:r>
      <w:r w:rsidR="0047050F">
        <w:t xml:space="preserve"> contrast</w:t>
      </w:r>
      <w:r w:rsidR="00093618">
        <w:t>s</w:t>
      </w:r>
      <w:r w:rsidR="0047050F">
        <w:t xml:space="preserve"> with the better understanding that exists for TJ </w:t>
      </w:r>
      <w:r w:rsidR="00093618">
        <w:t>gating</w:t>
      </w:r>
      <w:r w:rsidR="0047050F">
        <w:t xml:space="preserve"> of ionic permeability.  </w:t>
      </w:r>
      <w:r w:rsidR="0036086B">
        <w:t xml:space="preserve">Given the strategic importance of these processes, further effort should be applied </w:t>
      </w:r>
      <w:r w:rsidR="008C76F7">
        <w:t>to</w:t>
      </w:r>
      <w:r w:rsidR="0036086B">
        <w:t xml:space="preserve"> gain</w:t>
      </w:r>
      <w:r w:rsidR="00494E58">
        <w:t>ing</w:t>
      </w:r>
      <w:r w:rsidR="0036086B">
        <w:t xml:space="preserve"> a better understanding of the</w:t>
      </w:r>
      <w:r w:rsidR="008C76F7" w:rsidRPr="008C76F7">
        <w:t xml:space="preserve"> </w:t>
      </w:r>
      <w:r w:rsidR="008C76F7">
        <w:t>general</w:t>
      </w:r>
      <w:r w:rsidR="0036086B">
        <w:t xml:space="preserve"> permeability function of TJs, and, more specifically, exam</w:t>
      </w:r>
      <w:r w:rsidR="00C730C8">
        <w:t>in</w:t>
      </w:r>
      <w:r w:rsidR="008C76F7">
        <w:t>e</w:t>
      </w:r>
      <w:r w:rsidR="0036086B">
        <w:t xml:space="preserve"> these events as a </w:t>
      </w:r>
      <w:r>
        <w:t>checkpoint in allergy</w:t>
      </w:r>
      <w:r w:rsidR="0036086B">
        <w:t>.</w:t>
      </w:r>
    </w:p>
    <w:p w14:paraId="0175C243" w14:textId="18A5AD33" w:rsidR="00BF634F" w:rsidRPr="00326022" w:rsidRDefault="00BF634F" w:rsidP="00055F5D">
      <w:pPr>
        <w:spacing w:line="480" w:lineRule="auto"/>
        <w:rPr>
          <w:color w:val="A6A6A6" w:themeColor="background1" w:themeShade="A6"/>
        </w:rPr>
      </w:pPr>
    </w:p>
    <w:p w14:paraId="60A5485D" w14:textId="341B25B8" w:rsidR="003A64B5" w:rsidRDefault="003A64B5" w:rsidP="00055F5D">
      <w:pPr>
        <w:spacing w:line="480" w:lineRule="auto"/>
      </w:pPr>
      <w:r>
        <w:t xml:space="preserve">Examination of the TJ plaque reveals </w:t>
      </w:r>
      <w:r w:rsidR="00BC0C7B">
        <w:t>its connections</w:t>
      </w:r>
      <w:r>
        <w:t xml:space="preserve"> with a variety of signa</w:t>
      </w:r>
      <w:r w:rsidR="00CC0A60">
        <w:t>l</w:t>
      </w:r>
      <w:r>
        <w:t xml:space="preserve">ling and response mechanisms, notably actomyosin.  </w:t>
      </w:r>
      <w:r w:rsidR="00EE0D0D">
        <w:t>Therefore,</w:t>
      </w:r>
      <w:r>
        <w:t xml:space="preserve"> TJs offer </w:t>
      </w:r>
      <w:r w:rsidR="00B92E0B">
        <w:t xml:space="preserve">a </w:t>
      </w:r>
      <w:r>
        <w:t xml:space="preserve">potential for mediating both inside-out and outside-in cell </w:t>
      </w:r>
      <w:r w:rsidR="00397027">
        <w:t>signalling,</w:t>
      </w:r>
      <w:r>
        <w:t xml:space="preserve"> and these processes may be important in regulating TJ function.</w:t>
      </w:r>
      <w:r w:rsidR="0030224A">
        <w:t xml:space="preserve">  However, some </w:t>
      </w:r>
      <w:r w:rsidR="00F076F5">
        <w:t xml:space="preserve">epithelial cell responses which superficially associate with TJ cleavage are not </w:t>
      </w:r>
      <w:r w:rsidR="00C20938">
        <w:t xml:space="preserve">transduced through </w:t>
      </w:r>
      <w:r w:rsidR="00D954D8">
        <w:t>them</w:t>
      </w:r>
      <w:r w:rsidR="00C20938">
        <w:t>.  An example is the induction of apoptosis</w:t>
      </w:r>
      <w:r w:rsidR="00F95670">
        <w:t xml:space="preserve"> by Der p 1 which requires the catalytic competence of the allergen</w:t>
      </w:r>
      <w:r w:rsidR="00725B34">
        <w:t>,</w:t>
      </w:r>
      <w:r w:rsidR="00F95670">
        <w:t xml:space="preserve"> but which </w:t>
      </w:r>
      <w:r w:rsidR="00A208EE">
        <w:t>can</w:t>
      </w:r>
      <w:r w:rsidR="00F47384">
        <w:t xml:space="preserve"> occur in cel</w:t>
      </w:r>
      <w:r w:rsidR="003F2909">
        <w:t>l lines constitutively lacking TJs</w:t>
      </w:r>
      <w:r w:rsidR="00763DCB">
        <w:t>,</w:t>
      </w:r>
      <w:r w:rsidR="003F2909">
        <w:t xml:space="preserve"> or in cells where they have been removed by a calcium switch procedure</w:t>
      </w:r>
      <w:r w:rsidR="00FB6D05">
        <w:t xml:space="preserve"> </w:t>
      </w:r>
      <w:r w:rsidR="00100697">
        <w:fldChar w:fldCharType="begin">
          <w:fldData xml:space="preserve">PEVuZE5vdGU+PENpdGU+PEF1dGhvcj5CYWtlcjwvQXV0aG9yPjxZZWFyPjIwMDM8L1llYXI+PFJl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</w:fldData>
        </w:fldChar>
      </w:r>
      <w:r w:rsidR="00556AF0">
        <w:instrText xml:space="preserve"> ADDIN EN.CITE </w:instrText>
      </w:r>
      <w:r w:rsidR="00556AF0">
        <w:fldChar w:fldCharType="begin">
          <w:fldData xml:space="preserve">PEVuZE5vdGU+PENpdGU+PEF1dGhvcj5CYWtlcjwvQXV0aG9yPjxZZWFyPjIwMDM8L1llYXI+PFJl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</w:fldData>
        </w:fldChar>
      </w:r>
      <w:r w:rsidR="00556AF0">
        <w:instrText xml:space="preserve"> ADDIN EN.CITE.DATA </w:instrText>
      </w:r>
      <w:r w:rsidR="00556AF0">
        <w:fldChar w:fldCharType="end"/>
      </w:r>
      <w:r w:rsidR="00100697">
        <w:fldChar w:fldCharType="separate"/>
      </w:r>
      <w:r w:rsidR="00556AF0">
        <w:rPr>
          <w:noProof/>
        </w:rPr>
        <w:t>[72]</w:t>
      </w:r>
      <w:r w:rsidR="00100697">
        <w:fldChar w:fldCharType="end"/>
      </w:r>
      <w:r w:rsidR="003F2909">
        <w:t>.</w:t>
      </w:r>
      <w:r w:rsidR="00270E58">
        <w:t xml:space="preserve">  </w:t>
      </w:r>
      <w:r w:rsidR="00200D12">
        <w:t xml:space="preserve"> As discussed later, both the group 1 HDM allergens and </w:t>
      </w:r>
      <w:r w:rsidR="00EE0D0D">
        <w:t>ligands</w:t>
      </w:r>
      <w:r w:rsidR="00200D12">
        <w:t xml:space="preserve"> of viral RNA biosensors trigger the production of ROS in airway epithelial cells in a process which involves the activation of myosin motors.  However, it is currently unknown whether this activation affects TJ integrity and contributes to </w:t>
      </w:r>
      <w:r w:rsidR="00494E58">
        <w:t>TJ</w:t>
      </w:r>
      <w:r w:rsidR="00200D12">
        <w:t xml:space="preserve"> cleavage </w:t>
      </w:r>
      <w:r w:rsidR="00494E58">
        <w:t>initiated by</w:t>
      </w:r>
      <w:r w:rsidR="00200D12">
        <w:t xml:space="preserve"> direct proteoly</w:t>
      </w:r>
      <w:r w:rsidR="00494E58">
        <w:t>sis of occludin and claudins</w:t>
      </w:r>
      <w:r w:rsidR="00200D12">
        <w:t xml:space="preserve">. </w:t>
      </w:r>
    </w:p>
    <w:p w14:paraId="78C9A117" w14:textId="77777777" w:rsidR="00270E58" w:rsidRDefault="00270E58" w:rsidP="00055F5D">
      <w:pPr>
        <w:spacing w:line="480" w:lineRule="auto"/>
      </w:pPr>
    </w:p>
    <w:p w14:paraId="55BFFC75" w14:textId="173C0321" w:rsidR="00270E58" w:rsidRPr="003A64B5" w:rsidRDefault="00686D75" w:rsidP="00055F5D">
      <w:pPr>
        <w:spacing w:line="480" w:lineRule="auto"/>
      </w:pPr>
      <w:r>
        <w:t>A</w:t>
      </w:r>
      <w:r w:rsidR="00270E58">
        <w:t>dapter proteins</w:t>
      </w:r>
      <w:r>
        <w:t>, the most studied of which is ZO-1,</w:t>
      </w:r>
      <w:r w:rsidRPr="00686D75">
        <w:t xml:space="preserve"> </w:t>
      </w:r>
      <w:r w:rsidR="00270E58">
        <w:t>are compositionally important elements of TJ plaque</w:t>
      </w:r>
      <w:r>
        <w:t>s responsible for transducing the signalling function of TJs</w:t>
      </w:r>
      <w:r w:rsidR="00270E58">
        <w:t>.</w:t>
      </w:r>
      <w:r w:rsidR="00C4303B">
        <w:t xml:space="preserve">  Disruption of ZO-1 occurs following exposure of airway epithelial cells to Der p 1 [39], implying that the signalling function of TJs </w:t>
      </w:r>
      <w:r w:rsidR="00397027">
        <w:t>i</w:t>
      </w:r>
      <w:r w:rsidR="00C4303B">
        <w:t>s affected</w:t>
      </w:r>
      <w:r w:rsidR="00494E58">
        <w:t xml:space="preserve"> as a</w:t>
      </w:r>
      <w:r w:rsidR="00C4303B">
        <w:t xml:space="preserve"> </w:t>
      </w:r>
      <w:r w:rsidR="00397027">
        <w:t>consequen</w:t>
      </w:r>
      <w:r w:rsidR="00494E58">
        <w:t>ce</w:t>
      </w:r>
      <w:r w:rsidR="00C4303B">
        <w:t>.</w:t>
      </w:r>
      <w:r w:rsidR="00270E58">
        <w:t xml:space="preserve">  As described earlier, ZO-1 interacts with claudins, occludin and JAMs</w:t>
      </w:r>
      <w:r w:rsidR="00322840">
        <w:t>, but these interactions are supplemented by others subserving roles in</w:t>
      </w:r>
      <w:r w:rsidR="0086206C">
        <w:t xml:space="preserve"> cell</w:t>
      </w:r>
      <w:r w:rsidR="00322840">
        <w:t xml:space="preserve"> signalling and gene expression.  An example is ZO-1-associated nucleic acid binding protein (ZONAB) which regulates gene transcription</w:t>
      </w:r>
      <w:r w:rsidR="004351F5">
        <w:t xml:space="preserve"> and cell proliferation</w:t>
      </w:r>
      <w:r w:rsidR="00232180">
        <w:t xml:space="preserve"> </w:t>
      </w:r>
      <w:r w:rsidR="00100697">
        <w:fldChar w:fldCharType="begin">
          <w:fldData xml:space="preserve">PEVuZE5vdGU+PENpdGU+PEF1dGhvcj5CYWxkYTwvQXV0aG9yPjxZZWFyPjIwMDA8L1llYXI+PFJl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</w:fldData>
        </w:fldChar>
      </w:r>
      <w:r w:rsidR="00556AF0">
        <w:instrText xml:space="preserve"> ADDIN EN.CITE </w:instrText>
      </w:r>
      <w:r w:rsidR="00556AF0">
        <w:fldChar w:fldCharType="begin">
          <w:fldData xml:space="preserve">PEVuZE5vdGU+PENpdGU+PEF1dGhvcj5CYWxkYTwvQXV0aG9yPjxZZWFyPjIwMDA8L1llYXI+PFJl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</w:fldData>
        </w:fldChar>
      </w:r>
      <w:r w:rsidR="00556AF0">
        <w:instrText xml:space="preserve"> ADDIN EN.CITE.DATA </w:instrText>
      </w:r>
      <w:r w:rsidR="00556AF0">
        <w:fldChar w:fldCharType="end"/>
      </w:r>
      <w:r w:rsidR="00100697">
        <w:fldChar w:fldCharType="separate"/>
      </w:r>
      <w:r w:rsidR="00556AF0">
        <w:rPr>
          <w:noProof/>
        </w:rPr>
        <w:t>[73]</w:t>
      </w:r>
      <w:r w:rsidR="00100697">
        <w:fldChar w:fldCharType="end"/>
      </w:r>
      <w:r w:rsidR="00322840">
        <w:t xml:space="preserve">.  A striking feature of the adapter proteins associated </w:t>
      </w:r>
      <w:r w:rsidR="00322840">
        <w:lastRenderedPageBreak/>
        <w:t>with TJs is the association between particular adhesion proteins, adapter proteins and signalling pathways associated with TJs</w:t>
      </w:r>
      <w:r w:rsidR="004351F5">
        <w:t>, implying strong demarcation of function.  While many of these are involved with epithelial ‘maintenance’ (</w:t>
      </w:r>
      <w:r w:rsidR="0086206C">
        <w:t xml:space="preserve">eg </w:t>
      </w:r>
      <w:r w:rsidR="004351F5">
        <w:t>cell proliferation, junction assembly and determination of cell polarity)</w:t>
      </w:r>
      <w:r w:rsidR="00100697">
        <w:fldChar w:fldCharType="begin">
          <w:fldData xml:space="preserve">PEVuZE5vdGU+PENpdGU+PEF1dGhvcj5Hb256YWxlei1NYXJpc2NhbDwvQXV0aG9yPjxZZWFyPjIw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</w:fldData>
        </w:fldChar>
      </w:r>
      <w:r w:rsidR="00556AF0">
        <w:instrText xml:space="preserve"> ADDIN EN.CITE </w:instrText>
      </w:r>
      <w:r w:rsidR="00556AF0">
        <w:fldChar w:fldCharType="begin">
          <w:fldData xml:space="preserve">PEVuZE5vdGU+PENpdGU+PEF1dGhvcj5Hb256YWxlei1NYXJpc2NhbDwvQXV0aG9yPjxZZWFyPjIw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</w:fldData>
        </w:fldChar>
      </w:r>
      <w:r w:rsidR="00556AF0">
        <w:instrText xml:space="preserve"> ADDIN EN.CITE.DATA </w:instrText>
      </w:r>
      <w:r w:rsidR="00556AF0">
        <w:fldChar w:fldCharType="end"/>
      </w:r>
      <w:r w:rsidR="00100697">
        <w:fldChar w:fldCharType="separate"/>
      </w:r>
      <w:r w:rsidR="00556AF0">
        <w:rPr>
          <w:noProof/>
        </w:rPr>
        <w:t>[74]</w:t>
      </w:r>
      <w:r w:rsidR="00100697">
        <w:fldChar w:fldCharType="end"/>
      </w:r>
      <w:r w:rsidR="004351F5">
        <w:t xml:space="preserve">, a number </w:t>
      </w:r>
      <w:r w:rsidR="00E22854">
        <w:t>relate to</w:t>
      </w:r>
      <w:r w:rsidR="004351F5">
        <w:t xml:space="preserve"> pathways relevant to inflammat</w:t>
      </w:r>
      <w:r w:rsidR="002A3566">
        <w:t>ory responses</w:t>
      </w:r>
      <w:r w:rsidR="004351F5">
        <w:t>.  For example, occludin is involved in</w:t>
      </w:r>
      <w:r w:rsidR="00641638">
        <w:t xml:space="preserve"> signalling via</w:t>
      </w:r>
      <w:r w:rsidR="004351F5">
        <w:t xml:space="preserve"> mitogen activated protein kinase (MAPK) </w:t>
      </w:r>
      <w:r w:rsidR="00641638">
        <w:t xml:space="preserve">pathways </w:t>
      </w:r>
      <w:r w:rsidR="00100697">
        <w:fldChar w:fldCharType="begin">
          <w:fldData xml:space="preserve">PEVuZE5vdGU+PENpdGU+PEF1dGhvcj5MaTwvQXV0aG9yPjxZZWFyPjIwMDA8L1llYXI+PFJlY051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</w:fldData>
        </w:fldChar>
      </w:r>
      <w:r w:rsidR="00556AF0">
        <w:instrText xml:space="preserve"> ADDIN EN.CITE </w:instrText>
      </w:r>
      <w:r w:rsidR="00556AF0">
        <w:fldChar w:fldCharType="begin">
          <w:fldData xml:space="preserve">PEVuZE5vdGU+PENpdGU+PEF1dGhvcj5MaTwvQXV0aG9yPjxZZWFyPjIwMDA8L1llYXI+PFJlY051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</w:fldData>
        </w:fldChar>
      </w:r>
      <w:r w:rsidR="00556AF0">
        <w:instrText xml:space="preserve"> ADDIN EN.CITE.DATA </w:instrText>
      </w:r>
      <w:r w:rsidR="00556AF0">
        <w:fldChar w:fldCharType="end"/>
      </w:r>
      <w:r w:rsidR="00100697">
        <w:fldChar w:fldCharType="separate"/>
      </w:r>
      <w:r w:rsidR="00556AF0">
        <w:rPr>
          <w:noProof/>
        </w:rPr>
        <w:t>[75]</w:t>
      </w:r>
      <w:r w:rsidR="00100697">
        <w:fldChar w:fldCharType="end"/>
      </w:r>
      <w:r w:rsidR="00641638">
        <w:t xml:space="preserve">, and the related </w:t>
      </w:r>
      <w:r w:rsidR="00F97C67">
        <w:t xml:space="preserve">TJ </w:t>
      </w:r>
      <w:r w:rsidR="00641638">
        <w:t>protein, MARVELD3, has a signalling function involving</w:t>
      </w:r>
      <w:r w:rsidR="00F97C67">
        <w:t xml:space="preserve"> mitogen activated protein kinase kinase kinase 1 (</w:t>
      </w:r>
      <w:r w:rsidR="00641638">
        <w:t>MEKK1</w:t>
      </w:r>
      <w:r w:rsidR="00F97C67">
        <w:t>)</w:t>
      </w:r>
      <w:r w:rsidR="00641638">
        <w:t xml:space="preserve"> which appears to dynamically regulate cell proliferation</w:t>
      </w:r>
      <w:r w:rsidR="00FC4396">
        <w:t xml:space="preserve"> and</w:t>
      </w:r>
      <w:r w:rsidR="006C27A1">
        <w:t xml:space="preserve"> is</w:t>
      </w:r>
      <w:r w:rsidR="00FC4396">
        <w:t xml:space="preserve"> thus relevant to tissue repair</w:t>
      </w:r>
      <w:r w:rsidR="00232180">
        <w:t xml:space="preserve"> </w:t>
      </w:r>
      <w:r w:rsidR="00100697">
        <w:fldChar w:fldCharType="begin">
          <w:fldData xml:space="preserve">PEVuZE5vdGU+PENpdGU+PEF1dGhvcj5TdGVlZDwvQXV0aG9yPjxZZWFyPjIwMTQ8L1llYXI+PFJl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</w:fldData>
        </w:fldChar>
      </w:r>
      <w:r w:rsidR="00556AF0">
        <w:instrText xml:space="preserve"> ADDIN EN.CITE </w:instrText>
      </w:r>
      <w:r w:rsidR="00556AF0">
        <w:fldChar w:fldCharType="begin">
          <w:fldData xml:space="preserve">PEVuZE5vdGU+PENpdGU+PEF1dGhvcj5TdGVlZDwvQXV0aG9yPjxZZWFyPjIwMTQ8L1llYXI+PFJl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</w:fldData>
        </w:fldChar>
      </w:r>
      <w:r w:rsidR="00556AF0">
        <w:instrText xml:space="preserve"> ADDIN EN.CITE.DATA </w:instrText>
      </w:r>
      <w:r w:rsidR="00556AF0">
        <w:fldChar w:fldCharType="end"/>
      </w:r>
      <w:r w:rsidR="00100697">
        <w:fldChar w:fldCharType="separate"/>
      </w:r>
      <w:r w:rsidR="00556AF0">
        <w:rPr>
          <w:noProof/>
        </w:rPr>
        <w:t>[76]</w:t>
      </w:r>
      <w:r w:rsidR="00100697">
        <w:fldChar w:fldCharType="end"/>
      </w:r>
      <w:r w:rsidR="00641638">
        <w:t xml:space="preserve">. </w:t>
      </w:r>
      <w:r w:rsidR="00322840">
        <w:t xml:space="preserve"> </w:t>
      </w:r>
      <w:r w:rsidR="00D1561E">
        <w:t>T</w:t>
      </w:r>
      <w:r w:rsidR="00494E58">
        <w:t>he</w:t>
      </w:r>
      <w:r w:rsidR="00D1561E">
        <w:t xml:space="preserve"> extent </w:t>
      </w:r>
      <w:r w:rsidR="00494E58">
        <w:t xml:space="preserve">to which </w:t>
      </w:r>
      <w:r w:rsidR="00D1561E">
        <w:t xml:space="preserve">these pleiotropic signalling pathways </w:t>
      </w:r>
      <w:r w:rsidR="00494E58">
        <w:t xml:space="preserve">might </w:t>
      </w:r>
      <w:r w:rsidR="00D1561E">
        <w:t>provide a coupling with mediator release is an interesting</w:t>
      </w:r>
      <w:r w:rsidR="0086206C">
        <w:t xml:space="preserve">, but </w:t>
      </w:r>
      <w:r w:rsidR="00F97C67">
        <w:t xml:space="preserve">still </w:t>
      </w:r>
      <w:r w:rsidR="0086206C">
        <w:t>relatively unexplored</w:t>
      </w:r>
      <w:r w:rsidR="00D1561E">
        <w:t xml:space="preserve"> question</w:t>
      </w:r>
      <w:r w:rsidR="009F239A">
        <w:t xml:space="preserve">. </w:t>
      </w:r>
      <w:r w:rsidR="00240316">
        <w:t xml:space="preserve"> </w:t>
      </w:r>
      <w:r w:rsidR="009F239A">
        <w:t>However</w:t>
      </w:r>
      <w:r w:rsidR="00D1561E">
        <w:t>,</w:t>
      </w:r>
      <w:r w:rsidR="009F239A">
        <w:t xml:space="preserve"> </w:t>
      </w:r>
      <w:r w:rsidR="0089200C">
        <w:t>whether</w:t>
      </w:r>
      <w:r w:rsidR="009F239A">
        <w:t xml:space="preserve"> signalling into inflammatory events via TJs</w:t>
      </w:r>
      <w:r w:rsidR="00D1561E">
        <w:t xml:space="preserve"> </w:t>
      </w:r>
      <w:r w:rsidR="009F239A">
        <w:t>is a dominant</w:t>
      </w:r>
      <w:r w:rsidR="00D423E1">
        <w:t>,</w:t>
      </w:r>
      <w:r w:rsidR="009F239A">
        <w:t xml:space="preserve"> or even necessary</w:t>
      </w:r>
      <w:r w:rsidR="00D423E1">
        <w:t>,</w:t>
      </w:r>
      <w:r w:rsidR="009F239A">
        <w:t xml:space="preserve"> factor</w:t>
      </w:r>
      <w:r w:rsidR="0089200C">
        <w:t xml:space="preserve"> seems unlikely</w:t>
      </w:r>
      <w:r w:rsidR="009F239A">
        <w:t xml:space="preserve"> because epithelial cell lines devoid of TJs generate a wide range of mediator ou</w:t>
      </w:r>
      <w:r w:rsidR="008679C8">
        <w:t>tputs upon suitable stimulation</w:t>
      </w:r>
      <w:r w:rsidR="00494E58">
        <w:t xml:space="preserve"> by group 1 HDM allergens</w:t>
      </w:r>
      <w:r w:rsidR="008679C8">
        <w:t xml:space="preserve">, although this does not exclude </w:t>
      </w:r>
      <w:r w:rsidR="0089200C">
        <w:t>signalling from TJs</w:t>
      </w:r>
      <w:r w:rsidR="008679C8">
        <w:t xml:space="preserve"> exerting a significant modulatory role on </w:t>
      </w:r>
      <w:r w:rsidR="0089200C">
        <w:t>such</w:t>
      </w:r>
      <w:r w:rsidR="008679C8">
        <w:t xml:space="preserve"> events.</w:t>
      </w:r>
      <w:r w:rsidR="00D1561E">
        <w:t xml:space="preserve"> </w:t>
      </w:r>
      <w:r w:rsidR="00322840">
        <w:t xml:space="preserve">  </w:t>
      </w:r>
    </w:p>
    <w:p w14:paraId="60957414" w14:textId="77777777" w:rsidR="000E53CB" w:rsidRDefault="000E53CB" w:rsidP="00055F5D">
      <w:pPr>
        <w:spacing w:line="480" w:lineRule="auto"/>
      </w:pPr>
    </w:p>
    <w:p w14:paraId="691CC606" w14:textId="7CE99E1A" w:rsidR="00C4303B" w:rsidRPr="004630F5" w:rsidRDefault="00C4303B" w:rsidP="00055F5D">
      <w:pPr>
        <w:spacing w:line="480" w:lineRule="auto"/>
        <w:rPr>
          <w:b/>
          <w:i/>
          <w:u w:val="single"/>
        </w:rPr>
      </w:pPr>
      <w:r w:rsidRPr="004630F5">
        <w:rPr>
          <w:b/>
          <w:i/>
          <w:u w:val="single"/>
        </w:rPr>
        <w:t>Adherens Junctions and Group 1 HDM Allergens</w:t>
      </w:r>
    </w:p>
    <w:p w14:paraId="27433E8B" w14:textId="35B9F771" w:rsidR="00DF3D55" w:rsidRDefault="000E53CB" w:rsidP="00055F5D">
      <w:pPr>
        <w:spacing w:line="480" w:lineRule="auto"/>
      </w:pPr>
      <w:r>
        <w:t>Adherens junctions (</w:t>
      </w:r>
      <w:r w:rsidRPr="000E53CB">
        <w:rPr>
          <w:i/>
        </w:rPr>
        <w:t>zonulae adherentes</w:t>
      </w:r>
      <w:r>
        <w:t>, ZAs)</w:t>
      </w:r>
      <w:r w:rsidR="001A7504">
        <w:t xml:space="preserve"> </w:t>
      </w:r>
      <w:r>
        <w:t xml:space="preserve">are expressed </w:t>
      </w:r>
      <w:r w:rsidR="008B4971">
        <w:t>by</w:t>
      </w:r>
      <w:r>
        <w:t xml:space="preserve"> epithelial cells in close association with TJs.  These ZAs form homotypic adhesions with neighbouring cells but, unlike TJs, </w:t>
      </w:r>
      <w:r w:rsidR="000F4469">
        <w:t>they</w:t>
      </w:r>
      <w:r>
        <w:t xml:space="preserve"> do not occlude the paracellular channel.</w:t>
      </w:r>
      <w:r w:rsidR="003C73C2">
        <w:t xml:space="preserve">  </w:t>
      </w:r>
      <w:r w:rsidR="00C4303B">
        <w:t>T</w:t>
      </w:r>
      <w:r w:rsidR="003C73C2">
        <w:t>he key transmembrane component of ZAs</w:t>
      </w:r>
      <w:r w:rsidR="00C4303B" w:rsidRPr="00C4303B">
        <w:t xml:space="preserve"> </w:t>
      </w:r>
      <w:r w:rsidR="00C4303B">
        <w:t>in the airway epithelium</w:t>
      </w:r>
      <w:r w:rsidR="003C73C2">
        <w:t xml:space="preserve"> is E-cadherin, the extracellular portion of which comprises five repeating homologous domains while the intracellular domain has binding sites for catenins </w:t>
      </w:r>
      <w:r w:rsidR="00787263">
        <w:t>to</w:t>
      </w:r>
      <w:r w:rsidR="003C73C2">
        <w:t xml:space="preserve"> provide a linkage </w:t>
      </w:r>
      <w:r w:rsidR="00787263">
        <w:t>with</w:t>
      </w:r>
      <w:r w:rsidR="003C73C2">
        <w:t xml:space="preserve"> the actin cytoskeleton.</w:t>
      </w:r>
      <w:r w:rsidR="006C27A1">
        <w:t xml:space="preserve">  E-cadherin also exists outside of ZAs where it</w:t>
      </w:r>
      <w:r w:rsidR="00DE04E7">
        <w:t>s</w:t>
      </w:r>
      <w:r w:rsidR="006C27A1">
        <w:t xml:space="preserve"> roles</w:t>
      </w:r>
      <w:r w:rsidR="0052216B">
        <w:t xml:space="preserve"> extend</w:t>
      </w:r>
      <w:r w:rsidR="006C27A1">
        <w:t xml:space="preserve"> beyond canonical homotypic adhesion.</w:t>
      </w:r>
      <w:r w:rsidR="009951F5">
        <w:t xml:space="preserve">  Inspection of the extracellular domains of E-cadherin suggests multiple sites of vulnerability to HDM protease allergens, but experimentally the proteolysis of E-cadherin by HDM protease allergens in epithelial cells proceeds more slowly than that of the TJ adhesion proteins.</w:t>
      </w:r>
      <w:r w:rsidR="007047E4">
        <w:t xml:space="preserve">  This behaviour is understandable </w:t>
      </w:r>
      <w:r w:rsidR="00C91A84">
        <w:t xml:space="preserve">from steric considerations </w:t>
      </w:r>
      <w:r w:rsidR="006C27A1">
        <w:t>where</w:t>
      </w:r>
      <w:r w:rsidR="00A62DFD">
        <w:t>,</w:t>
      </w:r>
      <w:r w:rsidR="00C91A84">
        <w:t xml:space="preserve"> until </w:t>
      </w:r>
      <w:r w:rsidR="000F4469">
        <w:t>TJs</w:t>
      </w:r>
      <w:r w:rsidR="00C91A84">
        <w:t xml:space="preserve"> are derogated by </w:t>
      </w:r>
      <w:r w:rsidR="00C91A84">
        <w:lastRenderedPageBreak/>
        <w:t>proteolysis</w:t>
      </w:r>
      <w:r w:rsidR="00A62DFD">
        <w:t>,</w:t>
      </w:r>
      <w:r w:rsidR="007047E4">
        <w:t xml:space="preserve"> the</w:t>
      </w:r>
      <w:r w:rsidR="000F4469">
        <w:t>ir</w:t>
      </w:r>
      <w:r w:rsidR="007047E4">
        <w:t xml:space="preserve"> presence impede</w:t>
      </w:r>
      <w:r w:rsidR="00DE0E28">
        <w:t>s</w:t>
      </w:r>
      <w:r w:rsidR="007047E4">
        <w:t xml:space="preserve"> access to E-cadherin</w:t>
      </w:r>
      <w:r w:rsidR="006C760D">
        <w:t xml:space="preserve"> in ZAs</w:t>
      </w:r>
      <w:r w:rsidR="007047E4">
        <w:t xml:space="preserve">.  However, E-cadherin may be targeted by other </w:t>
      </w:r>
      <w:r w:rsidR="00787263">
        <w:t xml:space="preserve">proteolytic </w:t>
      </w:r>
      <w:r w:rsidR="007047E4">
        <w:t>mechanisms</w:t>
      </w:r>
      <w:r w:rsidR="000F4469">
        <w:t xml:space="preserve"> that are</w:t>
      </w:r>
      <w:r w:rsidR="007047E4">
        <w:t xml:space="preserve"> </w:t>
      </w:r>
      <w:r w:rsidR="00787263">
        <w:t>activated</w:t>
      </w:r>
      <w:r w:rsidR="00C4303B">
        <w:t xml:space="preserve"> consequentially</w:t>
      </w:r>
      <w:r w:rsidR="007047E4">
        <w:t xml:space="preserve"> by Der p 1</w:t>
      </w:r>
      <w:r w:rsidR="000F4469">
        <w:t xml:space="preserve"> and which are less subject to that constraint</w:t>
      </w:r>
      <w:r w:rsidR="007047E4">
        <w:t>.  Among these</w:t>
      </w:r>
      <w:r w:rsidR="00787263">
        <w:t xml:space="preserve"> other mechanisms</w:t>
      </w:r>
      <w:r w:rsidR="007047E4">
        <w:t xml:space="preserve"> is the activation of</w:t>
      </w:r>
      <w:r w:rsidR="00F7427C">
        <w:t xml:space="preserve"> a disintegrin and metalloprotease</w:t>
      </w:r>
      <w:r w:rsidR="007047E4">
        <w:t xml:space="preserve"> </w:t>
      </w:r>
      <w:r w:rsidR="00F7427C">
        <w:t>(</w:t>
      </w:r>
      <w:r w:rsidR="007047E4">
        <w:t>ADAM</w:t>
      </w:r>
      <w:r w:rsidR="00F7427C">
        <w:t>)</w:t>
      </w:r>
      <w:r w:rsidR="007047E4">
        <w:t xml:space="preserve"> 10</w:t>
      </w:r>
      <w:r w:rsidR="00DF3D55">
        <w:t xml:space="preserve">, well-recognised as a </w:t>
      </w:r>
      <w:r w:rsidR="000A1CD4">
        <w:t xml:space="preserve">major </w:t>
      </w:r>
      <w:r w:rsidR="000F4469">
        <w:t>‘</w:t>
      </w:r>
      <w:r w:rsidR="00DF3D55">
        <w:t>sheddase</w:t>
      </w:r>
      <w:r w:rsidR="000F4469">
        <w:t>’</w:t>
      </w:r>
      <w:r w:rsidR="00DF3D55">
        <w:t xml:space="preserve"> of E-cadherin and a signa</w:t>
      </w:r>
      <w:r w:rsidR="000959FE">
        <w:t>l</w:t>
      </w:r>
      <w:r w:rsidR="00DF3D55">
        <w:t xml:space="preserve">ling component in the generation of </w:t>
      </w:r>
      <w:r w:rsidR="000F4469">
        <w:t>ROS</w:t>
      </w:r>
      <w:r w:rsidR="00DF3D55">
        <w:t xml:space="preserve"> by HDM allergens, specifically Der p 1</w:t>
      </w:r>
      <w:r w:rsidR="00C72693">
        <w:t xml:space="preserve"> </w:t>
      </w:r>
      <w:r w:rsidR="00100697">
        <w:fldChar w:fldCharType="begin">
          <w:fldData xml:space="preserve">PEVuZE5vdGU+PENpdGU+PEF1dGhvcj5Jbm9zaGltYTwvQXV0aG9yPjxZZWFyPjIwMTE8L1llYXI+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IwMjMtMjAyNiBlOTwvcGFnZXM+PHZvbHVtZT4xMzk8
L3ZvbHVtZT48bnVtYmVyPjY8L251bWJlcj48ZGF0ZXM+PHllYXI+MjAxNzwveWVhcj48cHViLWRh
dGVzPjxkYXRlPkp1bjwvZGF0ZT48L3B1Yi1kYXRlcz48L2RhdGVzPjxpc2JuPjEwOTctNjgyNSAo
RWxlY3Ryb25pYykmI3hEOzAwOTEtNjc0OSAoTGlua2luZyk8L2lzYm4+PGFjY2Vzc2lvbi1udW0+
MjgxMTEzMDk8L2FjY2Vzc2lvbi1udW0+PHVybHM+PHJlbGF0ZWQtdXJscz48dXJsPmh0dHA6Ly93
d3cubmNiaS5ubG0ubmloLmdvdi9wdWJtZWQvMjgxMTEzMDk8L3VybD48L3JlbGF0ZWQtdXJscz48
L3VybHM+PGN1c3RvbTI+NTQ1NzAzNDwvY3VzdG9tMj48ZWxlY3Ryb25pYy1yZXNvdXJjZS1udW0+
MTAuMTAxNi9qLmphY2kuMjAxNi4xMi45NTQ8L2VsZWN0cm9uaWMtcmVzb3VyY2UtbnVtPjwvcmVj
b3JkPjwvQ2l0ZT48L0VuZE5vdGU+
</w:fldData>
        </w:fldChar>
      </w:r>
      <w:r w:rsidR="00556AF0">
        <w:instrText xml:space="preserve"> ADDIN EN.CITE </w:instrText>
      </w:r>
      <w:r w:rsidR="00556AF0">
        <w:fldChar w:fldCharType="begin">
          <w:fldData xml:space="preserve">PEVuZE5vdGU+PENpdGU+PEF1dGhvcj5Jbm9zaGltYTwvQXV0aG9yPjxZZWFyPjIwMTE8L1llYXI+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</w:fldData>
        </w:fldChar>
      </w:r>
      <w:r w:rsidR="00556AF0">
        <w:instrText xml:space="preserve"> ADDIN EN.CITE.DATA </w:instrText>
      </w:r>
      <w:r w:rsidR="00556AF0">
        <w:fldChar w:fldCharType="end"/>
      </w:r>
      <w:r w:rsidR="00100697">
        <w:fldChar w:fldCharType="separate"/>
      </w:r>
      <w:r w:rsidR="00556AF0">
        <w:rPr>
          <w:noProof/>
        </w:rPr>
        <w:t>[77-79]</w:t>
      </w:r>
      <w:r w:rsidR="00100697">
        <w:fldChar w:fldCharType="end"/>
      </w:r>
      <w:r w:rsidR="00DF3D55">
        <w:t>.</w:t>
      </w:r>
      <w:r w:rsidR="00C91A84">
        <w:t xml:space="preserve"> </w:t>
      </w:r>
    </w:p>
    <w:p w14:paraId="308ABB1D" w14:textId="77777777" w:rsidR="00DF3D55" w:rsidRDefault="00DF3D55" w:rsidP="00055F5D">
      <w:pPr>
        <w:spacing w:line="480" w:lineRule="auto"/>
      </w:pPr>
    </w:p>
    <w:p w14:paraId="3A56853D" w14:textId="77777777" w:rsidR="00C4303B" w:rsidRPr="004B69E0" w:rsidRDefault="00C4303B" w:rsidP="00055F5D">
      <w:pPr>
        <w:spacing w:line="480" w:lineRule="auto"/>
        <w:rPr>
          <w:b/>
          <w:i/>
          <w:u w:val="single"/>
        </w:rPr>
      </w:pPr>
      <w:r w:rsidRPr="004B69E0">
        <w:rPr>
          <w:b/>
          <w:i/>
          <w:u w:val="single"/>
        </w:rPr>
        <w:t>Desmosomes and Group 1 HDM Allergens</w:t>
      </w:r>
    </w:p>
    <w:p w14:paraId="5E71FCF8" w14:textId="7450D9FC" w:rsidR="00C91A84" w:rsidRDefault="00DF3D55" w:rsidP="00055F5D">
      <w:pPr>
        <w:spacing w:line="480" w:lineRule="auto"/>
      </w:pPr>
      <w:r>
        <w:t xml:space="preserve">Not all interepithelial junctions are </w:t>
      </w:r>
      <w:r w:rsidR="007C5C10">
        <w:t xml:space="preserve">primary </w:t>
      </w:r>
      <w:r>
        <w:t>cleavage targets of HDM protease allergens.  Desmosomal adhesions, which provide epithelia with resilience to physical stress</w:t>
      </w:r>
      <w:r w:rsidR="00194FC3">
        <w:t xml:space="preserve"> rather than controlling epithelial permeability, are example</w:t>
      </w:r>
      <w:r w:rsidR="00C72693">
        <w:t>s</w:t>
      </w:r>
      <w:r w:rsidR="00194FC3">
        <w:t xml:space="preserve"> of this</w:t>
      </w:r>
      <w:r>
        <w:t>.  Desmosomes comprise the single membrane pass desmocollin</w:t>
      </w:r>
      <w:r w:rsidR="00175424">
        <w:t>s</w:t>
      </w:r>
      <w:r>
        <w:t xml:space="preserve"> and desmogleins which are anchored to plakoglobin and desmoplakin in the desmosomal plaque and thus bridged to keratin intermediate filaments.  </w:t>
      </w:r>
      <w:r w:rsidR="00194FC3">
        <w:t>Unlike TJs and ZAs, desmosomes do not appear to be cleaved</w:t>
      </w:r>
      <w:r w:rsidR="00175424">
        <w:t xml:space="preserve"> by Der p 1</w:t>
      </w:r>
      <w:r w:rsidR="00194FC3">
        <w:t>, but instead show increased staining</w:t>
      </w:r>
      <w:r w:rsidR="001F4F75">
        <w:t xml:space="preserve"> after allergen exposure</w:t>
      </w:r>
      <w:r w:rsidR="008504A3">
        <w:t xml:space="preserve"> </w:t>
      </w:r>
      <w:r w:rsidR="00100697">
        <w:fldChar w:fldCharType="begin">
          <w:fldData xml:space="preserve">PEVuZE5vdGU+PENpdGU+PEF1dGhvcj5XYW48L0F1dGhvcj48WWVhcj4xOTk5PC9ZZWFyPjxSZWNO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y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</w:fldData>
        </w:fldChar>
      </w:r>
      <w:r w:rsidR="00100697">
        <w:instrText xml:space="preserve"> ADDIN EN.CITE </w:instrText>
      </w:r>
      <w:r w:rsidR="00100697">
        <w:fldChar w:fldCharType="begin">
          <w:fldData xml:space="preserve">PEVuZE5vdGU+PENpdGU+PEF1dGhvcj5XYW48L0F1dGhvcj48WWVhcj4xOTk5PC9ZZWFyPjxSZWNO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y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</w:fldData>
        </w:fldChar>
      </w:r>
      <w:r w:rsidR="00100697">
        <w:instrText xml:space="preserve"> ADDIN EN.CITE.DATA </w:instrText>
      </w:r>
      <w:r w:rsidR="00100697">
        <w:fldChar w:fldCharType="end"/>
      </w:r>
      <w:r w:rsidR="00100697">
        <w:fldChar w:fldCharType="separate"/>
      </w:r>
      <w:r w:rsidR="00100697">
        <w:rPr>
          <w:noProof/>
        </w:rPr>
        <w:t>[39]</w:t>
      </w:r>
      <w:r w:rsidR="00100697">
        <w:fldChar w:fldCharType="end"/>
      </w:r>
      <w:r w:rsidR="00194FC3">
        <w:t xml:space="preserve">.  The </w:t>
      </w:r>
      <w:r w:rsidR="00CB3F2F">
        <w:t>molecular mechanism</w:t>
      </w:r>
      <w:r w:rsidR="00194FC3">
        <w:t xml:space="preserve"> of this effect and its significance remain unknown.    </w:t>
      </w:r>
    </w:p>
    <w:p w14:paraId="15B0F598" w14:textId="77777777" w:rsidR="00C91A84" w:rsidRDefault="00C91A84" w:rsidP="00055F5D">
      <w:pPr>
        <w:spacing w:line="480" w:lineRule="auto"/>
      </w:pPr>
    </w:p>
    <w:p w14:paraId="06A02091" w14:textId="15F30285" w:rsidR="00F70376" w:rsidRPr="004B69E0" w:rsidRDefault="00F70376" w:rsidP="00055F5D">
      <w:pPr>
        <w:spacing w:line="480" w:lineRule="auto"/>
        <w:rPr>
          <w:b/>
          <w:i/>
          <w:u w:val="single"/>
        </w:rPr>
      </w:pPr>
      <w:r w:rsidRPr="004B69E0">
        <w:rPr>
          <w:b/>
          <w:i/>
          <w:u w:val="single"/>
        </w:rPr>
        <w:t>Consequences of Intercellular Junction Cleavage by HDM Allergens</w:t>
      </w:r>
    </w:p>
    <w:p w14:paraId="31CB9289" w14:textId="3CD8F88D" w:rsidR="001E5556" w:rsidRDefault="00C91A84" w:rsidP="00055F5D">
      <w:pPr>
        <w:spacing w:line="480" w:lineRule="auto"/>
      </w:pPr>
      <w:r>
        <w:t xml:space="preserve">Disruption of the major junctional adhesions of epithelial cells has consequences which </w:t>
      </w:r>
      <w:r w:rsidR="00F70376">
        <w:t xml:space="preserve">reach </w:t>
      </w:r>
      <w:r>
        <w:t>beyond ‘simple’ effects on permeability</w:t>
      </w:r>
      <w:r w:rsidR="00F13578">
        <w:t xml:space="preserve"> to allergens</w:t>
      </w:r>
      <w:r w:rsidR="00012F20">
        <w:t>.  W</w:t>
      </w:r>
      <w:r w:rsidR="00FF11A9">
        <w:t xml:space="preserve">hile not all the available literature provides examples at the airway interface, the principle is established at other mucosal surfaces and reasonable grounds exist </w:t>
      </w:r>
      <w:r w:rsidR="00494E58">
        <w:t>for</w:t>
      </w:r>
      <w:r w:rsidR="00FF11A9">
        <w:t xml:space="preserve"> its replication in the lung</w:t>
      </w:r>
      <w:r>
        <w:t>.  Networks of dendritic antigen presenting cells, which</w:t>
      </w:r>
      <w:r w:rsidR="00F13578">
        <w:t xml:space="preserve"> have close affiliations with the epithelial barrier are positioned to react to these changes, as are infiltrating </w:t>
      </w:r>
      <w:r w:rsidR="00012F20">
        <w:t>cells</w:t>
      </w:r>
      <w:r w:rsidR="00F13578">
        <w:t xml:space="preserve"> attracted by chemokines.  </w:t>
      </w:r>
      <w:r w:rsidR="00F13578" w:rsidRPr="003651C7">
        <w:t xml:space="preserve">Dendritic cells </w:t>
      </w:r>
      <w:r w:rsidR="00FF11A9" w:rsidRPr="003651C7">
        <w:t>and γδ intraepithelial lymphocytes</w:t>
      </w:r>
      <w:r w:rsidR="00F13578" w:rsidRPr="003651C7">
        <w:t xml:space="preserve"> express </w:t>
      </w:r>
      <w:r w:rsidR="00FF11A9" w:rsidRPr="003651C7">
        <w:t>occludin and/or claudin proteins</w:t>
      </w:r>
      <w:r w:rsidR="00F13578" w:rsidRPr="003651C7">
        <w:t xml:space="preserve"> </w:t>
      </w:r>
      <w:r w:rsidR="005576DE" w:rsidRPr="003651C7">
        <w:t xml:space="preserve">which are linked to </w:t>
      </w:r>
      <w:r w:rsidR="005576DE" w:rsidRPr="003651C7">
        <w:lastRenderedPageBreak/>
        <w:t xml:space="preserve">antigen sampling and migration to lymph nodes </w:t>
      </w:r>
      <w:r w:rsidR="00100697">
        <w:fldChar w:fldCharType="begin">
          <w:fldData xml:space="preserve">PEVuZE5vdGU+PENpdGU+PEF1dGhvcj5HdW56ZWw8L0F1dGhvcj48WWVhcj4yMDEzPC9ZZWFyPjxS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</w:fldData>
        </w:fldChar>
      </w:r>
      <w:r w:rsidR="00556AF0">
        <w:instrText xml:space="preserve"> ADDIN EN.CITE </w:instrText>
      </w:r>
      <w:r w:rsidR="00556AF0">
        <w:fldChar w:fldCharType="begin">
          <w:fldData xml:space="preserve">PEVuZE5vdGU+PENpdGU+PEF1dGhvcj5HdW56ZWw8L0F1dGhvcj48WWVhcj4yMDEzPC9ZZWFyPjxS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</w:fldData>
        </w:fldChar>
      </w:r>
      <w:r w:rsidR="00556AF0">
        <w:instrText xml:space="preserve"> ADDIN EN.CITE.DATA </w:instrText>
      </w:r>
      <w:r w:rsidR="00556AF0">
        <w:fldChar w:fldCharType="end"/>
      </w:r>
      <w:r w:rsidR="00100697">
        <w:fldChar w:fldCharType="separate"/>
      </w:r>
      <w:r w:rsidR="00556AF0">
        <w:rPr>
          <w:noProof/>
        </w:rPr>
        <w:t>[26, 80-83]</w:t>
      </w:r>
      <w:r w:rsidR="00100697">
        <w:fldChar w:fldCharType="end"/>
      </w:r>
      <w:r w:rsidR="005576DE" w:rsidRPr="003651C7">
        <w:t xml:space="preserve">.  Furthermore, DCs are </w:t>
      </w:r>
      <w:r w:rsidR="004A5C18">
        <w:t>reciprocally</w:t>
      </w:r>
      <w:r w:rsidR="005576DE" w:rsidRPr="003651C7">
        <w:t xml:space="preserve"> regulated by epithelial cells in a</w:t>
      </w:r>
      <w:r w:rsidR="00F16C0A">
        <w:t>n</w:t>
      </w:r>
      <w:r w:rsidR="005576DE" w:rsidRPr="003651C7">
        <w:t xml:space="preserve"> </w:t>
      </w:r>
      <w:r w:rsidR="00F16C0A" w:rsidRPr="003651C7">
        <w:t>E-cadherin</w:t>
      </w:r>
      <w:r w:rsidR="00F16C0A">
        <w:t>-</w:t>
      </w:r>
      <w:r w:rsidR="00F16C0A" w:rsidRPr="003651C7">
        <w:t xml:space="preserve">dependent </w:t>
      </w:r>
      <w:r w:rsidR="00F16C0A">
        <w:t>manner</w:t>
      </w:r>
      <w:r w:rsidR="009D6F0A">
        <w:t>,</w:t>
      </w:r>
      <w:r w:rsidR="005576DE" w:rsidRPr="003651C7">
        <w:t xml:space="preserve"> </w:t>
      </w:r>
      <w:r w:rsidR="00F7427C">
        <w:t>indicating</w:t>
      </w:r>
      <w:r w:rsidR="009D6F0A">
        <w:t xml:space="preserve"> </w:t>
      </w:r>
      <w:r w:rsidR="005576DE" w:rsidRPr="003651C7">
        <w:t xml:space="preserve">that disruption of E-cadherin binding should </w:t>
      </w:r>
      <w:r w:rsidR="004A5C18">
        <w:t>lead to cellular activation</w:t>
      </w:r>
      <w:r w:rsidR="003651C7">
        <w:t xml:space="preserve"> </w:t>
      </w:r>
      <w:r w:rsidR="00100697">
        <w:fldChar w:fldCharType="begin"/>
      </w:r>
      <w:r w:rsidR="00556AF0">
        <w:instrText xml:space="preserve"> ADDIN EN.CITE &lt;EndNote&gt;&lt;Cite&gt;&lt;Author&gt;Nawijn&lt;/Author&gt;&lt;Year&gt;2011&lt;/Year&gt;&lt;RecNum&gt;175&lt;/RecNum&gt;&lt;DisplayText&gt;[84]&lt;/DisplayText&gt;&lt;record&gt;&lt;rec-number&gt;175&lt;/rec-number&gt;&lt;foreign-keys&gt;&lt;key app="EN" db-id="5dsfra2d8xd5t6ez9tlv2wdm0rza9pve9tv9" timestamp="1528450425"&gt;175&lt;/key&gt;&lt;/foreign-keys&gt;&lt;ref-type name="Journal Article"&gt;17&lt;/ref-type&gt;&lt;contributors&gt;&lt;authors&gt;&lt;author&gt;Nawijn, M. C.&lt;/author&gt;&lt;author&gt;Hackett, T. L.&lt;/author&gt;&lt;author&gt;Postma, D. S.&lt;/author&gt;&lt;author&gt;van Oosterhout, A. J.&lt;/author&gt;&lt;author&gt;Heijink, I. H.&lt;/author&gt;&lt;/authors&gt;&lt;/contributors&gt;&lt;auth-address&gt;Department of Pathology &amp;amp; Medical Biology, GRIAC Research Institute, University Medical Center Groningen, University of Groningen, Groningen, The Netherlands.&lt;/auth-address&gt;&lt;titles&gt;&lt;title&gt;E-cadherin: gatekeeper of airway mucosa and allergic sensitization&lt;/title&gt;&lt;secondary-title&gt;Trends Immunol&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248-55&lt;/pages&gt;&lt;volume&gt;32&lt;/volume&gt;&lt;number&gt;6&lt;/number&gt;&lt;keywords&gt;&lt;keyword&gt;Animals&lt;/keyword&gt;&lt;keyword&gt;Asthma/*immunology&lt;/keyword&gt;&lt;keyword&gt;Cadherins/*immunology&lt;/keyword&gt;&lt;keyword&gt;Epithelial-Mesenchymal Transition&lt;/keyword&gt;&lt;keyword&gt;Humans&lt;/keyword&gt;&lt;keyword&gt;Immune Tolerance&lt;/keyword&gt;&lt;keyword&gt;Immunity, Innate&lt;/keyword&gt;&lt;keyword&gt;Respiratory Mucosa/*immunology&lt;/keyword&gt;&lt;/keywords&gt;&lt;dates&gt;&lt;year&gt;2011&lt;/year&gt;&lt;pub-dates&gt;&lt;date&gt;Jun&lt;/date&gt;&lt;/pub-dates&gt;&lt;/dates&gt;&lt;isbn&gt;1471-4981 (Electronic)&amp;#xD;1471-4906 (Linking)&lt;/isbn&gt;&lt;accession-num&gt;21493142&lt;/accession-num&gt;&lt;urls&gt;&lt;related-urls&gt;&lt;url&gt;http://www.ncbi.nlm.nih.gov/pubmed/21493142&lt;/url&gt;&lt;/related-urls&gt;&lt;/urls&gt;&lt;electronic-resource-num&gt;10.1016/j.it.2011.03.004&lt;/electronic-resource-num&gt;&lt;/record&gt;&lt;/Cite&gt;&lt;/EndNote&gt;</w:instrText>
      </w:r>
      <w:r w:rsidR="00100697">
        <w:fldChar w:fldCharType="separate"/>
      </w:r>
      <w:r w:rsidR="00556AF0">
        <w:rPr>
          <w:noProof/>
        </w:rPr>
        <w:t>[84]</w:t>
      </w:r>
      <w:r w:rsidR="00100697">
        <w:fldChar w:fldCharType="end"/>
      </w:r>
      <w:r w:rsidR="002F2002">
        <w:t>,</w:t>
      </w:r>
      <w:r w:rsidR="009C03BE">
        <w:t xml:space="preserve"> </w:t>
      </w:r>
      <w:r w:rsidR="002F2002">
        <w:t>a</w:t>
      </w:r>
      <w:r w:rsidR="00F46484">
        <w:t xml:space="preserve"> view</w:t>
      </w:r>
      <w:r w:rsidR="009C03BE">
        <w:t xml:space="preserve"> encouraged</w:t>
      </w:r>
      <w:r w:rsidR="00ED036E">
        <w:t xml:space="preserve"> </w:t>
      </w:r>
      <w:r w:rsidR="005576DE" w:rsidRPr="003651C7">
        <w:t>by the observation that production of thymic stromal lymphopoietin (TSLP) is inversely related to E-cadherin expression</w:t>
      </w:r>
      <w:r w:rsidR="003651C7">
        <w:t xml:space="preserve"> </w:t>
      </w:r>
      <w:r w:rsidR="00100697">
        <w:fldChar w:fldCharType="begin">
          <w:fldData xml:space="preserve">PEVuZE5vdGU+PENpdGU+PEF1dGhvcj5IZWlqaW5rPC9BdXRob3I+PFllYXI+MjAwNzwvWWVhcj48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</w:fldData>
        </w:fldChar>
      </w:r>
      <w:r w:rsidR="00556AF0">
        <w:instrText xml:space="preserve"> ADDIN EN.CITE </w:instrText>
      </w:r>
      <w:r w:rsidR="00556AF0">
        <w:fldChar w:fldCharType="begin">
          <w:fldData xml:space="preserve">PEVuZE5vdGU+PENpdGU+PEF1dGhvcj5IZWlqaW5rPC9BdXRob3I+PFllYXI+MjAwNzwvWWVhcj48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</w:fldData>
        </w:fldChar>
      </w:r>
      <w:r w:rsidR="00556AF0">
        <w:instrText xml:space="preserve"> ADDIN EN.CITE.DATA </w:instrText>
      </w:r>
      <w:r w:rsidR="00556AF0">
        <w:fldChar w:fldCharType="end"/>
      </w:r>
      <w:r w:rsidR="00100697">
        <w:fldChar w:fldCharType="separate"/>
      </w:r>
      <w:r w:rsidR="00556AF0">
        <w:rPr>
          <w:noProof/>
        </w:rPr>
        <w:t>[85]</w:t>
      </w:r>
      <w:r w:rsidR="00100697">
        <w:fldChar w:fldCharType="end"/>
      </w:r>
      <w:r w:rsidR="009A3674">
        <w:t xml:space="preserve">.  As described above, E-cadherin proteolysis can be </w:t>
      </w:r>
      <w:r w:rsidR="00F70376">
        <w:t>achieved</w:t>
      </w:r>
      <w:r w:rsidR="009A3674">
        <w:t xml:space="preserve"> directly by Der p 1 when</w:t>
      </w:r>
      <w:r w:rsidR="00F70376">
        <w:t xml:space="preserve"> the steric hindrance by</w:t>
      </w:r>
      <w:r w:rsidR="009A3674">
        <w:t xml:space="preserve"> TJ</w:t>
      </w:r>
      <w:r w:rsidR="00F70376">
        <w:t>s</w:t>
      </w:r>
      <w:r w:rsidR="009A3674">
        <w:t xml:space="preserve"> </w:t>
      </w:r>
      <w:r w:rsidR="00F70376">
        <w:t>is reduced by their cleavage</w:t>
      </w:r>
      <w:r w:rsidR="00CC59B4">
        <w:t>,</w:t>
      </w:r>
      <w:r w:rsidR="009A3674">
        <w:t xml:space="preserve"> but </w:t>
      </w:r>
      <w:r w:rsidR="00A813B8">
        <w:t>an</w:t>
      </w:r>
      <w:r w:rsidR="00CC59B4">
        <w:t xml:space="preserve"> </w:t>
      </w:r>
      <w:r w:rsidR="009A3674">
        <w:t>endogenous mechanism for E-cadherin proteolysis</w:t>
      </w:r>
      <w:r w:rsidR="00F70376">
        <w:t xml:space="preserve"> is known and</w:t>
      </w:r>
      <w:r w:rsidR="009A3674">
        <w:t xml:space="preserve"> </w:t>
      </w:r>
      <w:r w:rsidR="00CC59B4">
        <w:t>operate</w:t>
      </w:r>
      <w:r w:rsidR="00A813B8">
        <w:t>s</w:t>
      </w:r>
      <w:r w:rsidR="00CC59B4">
        <w:t xml:space="preserve"> through</w:t>
      </w:r>
      <w:r w:rsidR="009A3674">
        <w:t xml:space="preserve"> ADAM 10</w:t>
      </w:r>
      <w:r w:rsidR="00A813B8">
        <w:t>, which may</w:t>
      </w:r>
      <w:r w:rsidR="00F70376">
        <w:t xml:space="preserve"> underpin</w:t>
      </w:r>
      <w:r w:rsidR="0009020A">
        <w:t xml:space="preserve"> </w:t>
      </w:r>
      <w:r w:rsidR="00F10F11">
        <w:t>the</w:t>
      </w:r>
      <w:r w:rsidR="0009020A">
        <w:t xml:space="preserve"> principal mechanism </w:t>
      </w:r>
      <w:r w:rsidR="00F10F11">
        <w:t>for E-cadherin</w:t>
      </w:r>
      <w:r w:rsidR="0009020A">
        <w:t xml:space="preserve"> shedding</w:t>
      </w:r>
      <w:r w:rsidR="003651C7">
        <w:t xml:space="preserve"> </w:t>
      </w:r>
      <w:r w:rsidR="00100697">
        <w:fldChar w:fldCharType="begin">
          <w:fldData xml:space="preserve">PEVuZE5vdGU+PENpdGU+PEF1dGhvcj5Jbm9zaGltYTwvQXV0aG9yPjxZZWFyPjIwMTE8L1llYXI+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</w:fldData>
        </w:fldChar>
      </w:r>
      <w:r w:rsidR="00556AF0">
        <w:instrText xml:space="preserve"> ADDIN EN.CITE </w:instrText>
      </w:r>
      <w:r w:rsidR="00556AF0">
        <w:fldChar w:fldCharType="begin">
          <w:fldData xml:space="preserve">PEVuZE5vdGU+PENpdGU+PEF1dGhvcj5Jbm9zaGltYTwvQXV0aG9yPjxZZWFyPjIwMTE8L1llYXI+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</w:fldData>
        </w:fldChar>
      </w:r>
      <w:r w:rsidR="00556AF0">
        <w:instrText xml:space="preserve"> ADDIN EN.CITE.DATA </w:instrText>
      </w:r>
      <w:r w:rsidR="00556AF0">
        <w:fldChar w:fldCharType="end"/>
      </w:r>
      <w:r w:rsidR="00100697">
        <w:fldChar w:fldCharType="separate"/>
      </w:r>
      <w:r w:rsidR="00556AF0">
        <w:rPr>
          <w:noProof/>
        </w:rPr>
        <w:t>[77]</w:t>
      </w:r>
      <w:r w:rsidR="00100697">
        <w:fldChar w:fldCharType="end"/>
      </w:r>
      <w:r w:rsidR="009A3674">
        <w:t xml:space="preserve">.  Our studies of human airway epithelial cells have identified ADAM 10 activation as a key step in a cyclical signalling pathway activated by the proteolytic action of Der p 1 and by ligation of biosensors which </w:t>
      </w:r>
      <w:r w:rsidR="00012F20">
        <w:t>detect</w:t>
      </w:r>
      <w:r w:rsidR="009A3674">
        <w:t xml:space="preserve"> viral RNA </w:t>
      </w:r>
      <w:r w:rsidR="00100697">
        <w:fldChar w:fldCharType="begin">
          <w:fldData xml:space="preserve">PEVuZE5vdGU+PENpdGU+PEF1dGhvcj5aaGFuZzwvQXV0aG9yPjxZZWFyPjIwMTg8L1llYXI+PFJl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=
</w:fldData>
        </w:fldChar>
      </w:r>
      <w:r w:rsidR="00556AF0">
        <w:instrText xml:space="preserve"> ADDIN EN.CITE </w:instrText>
      </w:r>
      <w:r w:rsidR="00556AF0">
        <w:fldChar w:fldCharType="begin">
          <w:fldData xml:space="preserve">PEVuZE5vdGU+PENpdGU+PEF1dGhvcj5aaGFuZzwvQXV0aG9yPjxZZWFyPjIwMTg8L1llYXI+PFJl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=
</w:fldData>
        </w:fldChar>
      </w:r>
      <w:r w:rsidR="00556AF0">
        <w:instrText xml:space="preserve"> ADDIN EN.CITE.DATA </w:instrText>
      </w:r>
      <w:r w:rsidR="00556AF0">
        <w:fldChar w:fldCharType="end"/>
      </w:r>
      <w:r w:rsidR="00100697">
        <w:fldChar w:fldCharType="separate"/>
      </w:r>
      <w:r w:rsidR="00556AF0">
        <w:rPr>
          <w:noProof/>
        </w:rPr>
        <w:t>[78, 79]</w:t>
      </w:r>
      <w:r w:rsidR="00100697">
        <w:fldChar w:fldCharType="end"/>
      </w:r>
      <w:r w:rsidR="009A3674">
        <w:t>.  These observations, together with emerging understanding of ADAM 10 in allergy (see later) place these exogenous and endogenous proteolytic events, and changes in E-cadherin binding properties</w:t>
      </w:r>
      <w:r w:rsidR="00D423E1">
        <w:t>,</w:t>
      </w:r>
      <w:r w:rsidR="009A3674">
        <w:t xml:space="preserve"> at the centre of an intriguing signalling nexus which links aller</w:t>
      </w:r>
      <w:r w:rsidR="00E72790">
        <w:t xml:space="preserve">gy development </w:t>
      </w:r>
      <w:r w:rsidR="00D423E1">
        <w:t>with its</w:t>
      </w:r>
      <w:r w:rsidR="00E72790">
        <w:t xml:space="preserve"> </w:t>
      </w:r>
      <w:r w:rsidR="00D423E1">
        <w:t>progression</w:t>
      </w:r>
      <w:r w:rsidR="00E72790">
        <w:t xml:space="preserve">.   </w:t>
      </w:r>
      <w:r w:rsidR="00494E58">
        <w:t>Illustratively</w:t>
      </w:r>
      <w:r w:rsidR="00012F20">
        <w:t xml:space="preserve">, </w:t>
      </w:r>
      <w:r w:rsidR="00E72790">
        <w:t xml:space="preserve">E-cadherin expression is of relevance to crosstalk between epithelial cells and </w:t>
      </w:r>
      <w:r w:rsidR="00D8482B">
        <w:t>ILC2s</w:t>
      </w:r>
      <w:r w:rsidR="00E72790">
        <w:t xml:space="preserve"> </w:t>
      </w:r>
      <w:r w:rsidR="00D8482B">
        <w:t>which</w:t>
      </w:r>
      <w:r w:rsidR="00E72790">
        <w:t xml:space="preserve"> express killer cell lectin-like receptor sub-family G, member 1 (KLRG-1), a binding partner </w:t>
      </w:r>
      <w:r w:rsidR="00012F20">
        <w:t xml:space="preserve">of </w:t>
      </w:r>
      <w:r w:rsidR="00E72790">
        <w:t xml:space="preserve">E-cadherin.  Ligation of KLRG-1 prevents the production of IL-5 and IL-13 by ILC2s, so disruption of this inhibitory state may be a required event for </w:t>
      </w:r>
      <w:r w:rsidR="00CC59B4">
        <w:t>ILC2</w:t>
      </w:r>
      <w:r w:rsidR="00022301">
        <w:t xml:space="preserve"> activation </w:t>
      </w:r>
      <w:r w:rsidR="00100697">
        <w:fldChar w:fldCharType="begin">
          <w:fldData xml:space="preserve">PEVuZE5vdGU+PENpdGU+PEF1dGhvcj5TYWxpbWk8L0F1dGhvcj48WWVhcj4yMDEzPC9ZZWFyPjxS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==
</w:fldData>
        </w:fldChar>
      </w:r>
      <w:r w:rsidR="00556AF0">
        <w:instrText xml:space="preserve"> ADDIN EN.CITE </w:instrText>
      </w:r>
      <w:r w:rsidR="00556AF0">
        <w:fldChar w:fldCharType="begin">
          <w:fldData xml:space="preserve">PEVuZE5vdGU+PENpdGU+PEF1dGhvcj5TYWxpbWk8L0F1dGhvcj48WWVhcj4yMDEzPC9ZZWFyPjxS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==
</w:fldData>
        </w:fldChar>
      </w:r>
      <w:r w:rsidR="00556AF0">
        <w:instrText xml:space="preserve"> ADDIN EN.CITE.DATA </w:instrText>
      </w:r>
      <w:r w:rsidR="00556AF0">
        <w:fldChar w:fldCharType="end"/>
      </w:r>
      <w:r w:rsidR="00100697">
        <w:fldChar w:fldCharType="separate"/>
      </w:r>
      <w:r w:rsidR="00556AF0">
        <w:rPr>
          <w:noProof/>
        </w:rPr>
        <w:t>[86]</w:t>
      </w:r>
      <w:r w:rsidR="00100697">
        <w:fldChar w:fldCharType="end"/>
      </w:r>
      <w:r w:rsidR="00022301">
        <w:t xml:space="preserve"> and preparation of </w:t>
      </w:r>
      <w:r w:rsidR="00722B54">
        <w:t>the</w:t>
      </w:r>
      <w:r w:rsidR="00022301">
        <w:t xml:space="preserve"> transition from innate to acquired immunity</w:t>
      </w:r>
      <w:r w:rsidR="00F70376">
        <w:t>.  O</w:t>
      </w:r>
      <w:r w:rsidR="00022301">
        <w:t xml:space="preserve">ther </w:t>
      </w:r>
      <w:r w:rsidR="00CC59B4">
        <w:t>actions</w:t>
      </w:r>
      <w:r w:rsidR="00022301">
        <w:t xml:space="preserve"> of ADAM 10, such as the cleavage of CD23</w:t>
      </w:r>
      <w:r w:rsidR="00012F20">
        <w:t>, IgE biosynthesis</w:t>
      </w:r>
      <w:r w:rsidR="00022301">
        <w:t xml:space="preserve"> and the </w:t>
      </w:r>
      <w:r w:rsidR="00012F20">
        <w:t xml:space="preserve">spatial </w:t>
      </w:r>
      <w:r w:rsidR="00022301">
        <w:t xml:space="preserve">positioning of mast cells in tissues, are </w:t>
      </w:r>
      <w:r w:rsidR="00CC59B4">
        <w:t xml:space="preserve">also </w:t>
      </w:r>
      <w:r w:rsidR="00022301">
        <w:t>relevant</w:t>
      </w:r>
      <w:r w:rsidR="00F70376">
        <w:t xml:space="preserve"> to this transition</w:t>
      </w:r>
      <w:r w:rsidR="00022301">
        <w:t xml:space="preserve"> (see later).</w:t>
      </w:r>
      <w:r w:rsidR="00E72790">
        <w:t xml:space="preserve"> </w:t>
      </w:r>
      <w:r w:rsidR="009A3674">
        <w:t xml:space="preserve"> </w:t>
      </w:r>
    </w:p>
    <w:p w14:paraId="4BB9F567" w14:textId="77777777" w:rsidR="00055F5D" w:rsidRDefault="00055F5D" w:rsidP="00055F5D">
      <w:pPr>
        <w:spacing w:line="480" w:lineRule="auto"/>
      </w:pPr>
    </w:p>
    <w:p w14:paraId="3808404B" w14:textId="77777777" w:rsidR="00055F5D" w:rsidRPr="00D65362" w:rsidRDefault="00055F5D" w:rsidP="00055F5D">
      <w:pPr>
        <w:spacing w:line="480" w:lineRule="auto"/>
        <w:rPr>
          <w:b/>
        </w:rPr>
      </w:pPr>
      <w:r w:rsidRPr="00D65362">
        <w:rPr>
          <w:b/>
        </w:rPr>
        <w:t>Innate Effects of Group 1 HDM Allergens</w:t>
      </w:r>
    </w:p>
    <w:p w14:paraId="329FCDE1" w14:textId="7FC7A283" w:rsidR="00B22329" w:rsidRPr="00B22329" w:rsidRDefault="00055F5D" w:rsidP="00055F5D">
      <w:pPr>
        <w:spacing w:line="480" w:lineRule="auto"/>
        <w:rPr>
          <w:color w:val="FF0000"/>
        </w:rPr>
      </w:pPr>
      <w:r>
        <w:t xml:space="preserve">In addition to effects on TJs, </w:t>
      </w:r>
      <w:r w:rsidR="00714081">
        <w:t xml:space="preserve">the proteolytic effects of </w:t>
      </w:r>
      <w:r>
        <w:t>group 1 HDM allergens have been implicated</w:t>
      </w:r>
      <w:r w:rsidR="002164E2">
        <w:t xml:space="preserve"> </w:t>
      </w:r>
      <w:r>
        <w:t>in</w:t>
      </w:r>
      <w:r w:rsidR="002164E2">
        <w:t xml:space="preserve"> many other</w:t>
      </w:r>
      <w:r>
        <w:t xml:space="preserve"> </w:t>
      </w:r>
      <w:r w:rsidR="004B0869">
        <w:t>actions</w:t>
      </w:r>
      <w:r>
        <w:t xml:space="preserve"> pertinent to the initiation and maintenance of allergy.  Broadly summarised, the majority are related to signal transduction mechanisms which polarise to</w:t>
      </w:r>
      <w:r w:rsidR="00B474D3">
        <w:t>wards</w:t>
      </w:r>
      <w:r>
        <w:t xml:space="preserve"> T</w:t>
      </w:r>
      <w:r w:rsidR="00E2338E" w:rsidRPr="00E2338E">
        <w:rPr>
          <w:smallCaps/>
        </w:rPr>
        <w:t>h</w:t>
      </w:r>
      <w:r>
        <w:t xml:space="preserve">2 immunity.  These include </w:t>
      </w:r>
      <w:r w:rsidR="003C4570" w:rsidRPr="003C4570">
        <w:t xml:space="preserve">the generation of thrombin, release of ATP </w:t>
      </w:r>
      <w:r w:rsidR="00F52A22">
        <w:t>(</w:t>
      </w:r>
      <w:r w:rsidR="003C4570" w:rsidRPr="003C4570">
        <w:t>and other purinergic or pyrimidinergic</w:t>
      </w:r>
      <w:r w:rsidR="0007328C">
        <w:t xml:space="preserve"> </w:t>
      </w:r>
      <w:r w:rsidR="0007328C">
        <w:lastRenderedPageBreak/>
        <w:t>mediators</w:t>
      </w:r>
      <w:r w:rsidR="00F52A22">
        <w:t>)</w:t>
      </w:r>
      <w:r w:rsidR="003C4570" w:rsidRPr="003C4570">
        <w:t xml:space="preserve">, the formation of </w:t>
      </w:r>
      <w:r w:rsidR="00714081">
        <w:t>ROS</w:t>
      </w:r>
      <w:r w:rsidR="003C4570" w:rsidRPr="003C4570">
        <w:t xml:space="preserve"> and reactive nitrogen species (RNS), the upregulation of chemokine and cytokine expression and the release of other inflammatory mediators</w:t>
      </w:r>
      <w:r w:rsidRPr="003C4570">
        <w:t>.</w:t>
      </w:r>
      <w:r>
        <w:t xml:space="preserve">   For some pathways the initiating events are easily understood because they involve cleavage of a</w:t>
      </w:r>
      <w:r w:rsidR="0092622F">
        <w:t xml:space="preserve"> target</w:t>
      </w:r>
      <w:r>
        <w:t xml:space="preserve"> protein </w:t>
      </w:r>
      <w:r w:rsidR="0092622F">
        <w:t xml:space="preserve">which </w:t>
      </w:r>
      <w:r>
        <w:t>lead</w:t>
      </w:r>
      <w:r w:rsidR="0092622F">
        <w:t>s</w:t>
      </w:r>
      <w:r>
        <w:t xml:space="preserve"> either to its activation or inactivation</w:t>
      </w:r>
      <w:r w:rsidR="00FB6D05">
        <w:t xml:space="preserve"> eg CD23, CD25, α</w:t>
      </w:r>
      <w:r w:rsidR="00FB6D05" w:rsidRPr="00FB6D05">
        <w:rPr>
          <w:vertAlign w:val="subscript"/>
        </w:rPr>
        <w:t>1</w:t>
      </w:r>
      <w:r w:rsidR="00FB6D05">
        <w:t xml:space="preserve">-antitrypsin </w:t>
      </w:r>
      <w:r w:rsidR="00100697">
        <w:fldChar w:fldCharType="begin">
          <w:fldData xml:space="preserve">PEVuZE5vdGU+PENpdGU+PEF1dGhvcj5LYWxzaGVrZXI8L0F1dGhvcj48WWVhcj4xOTk2PC9ZZWFy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I3MS01PC9wYWdlcz48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=
</w:fldData>
        </w:fldChar>
      </w:r>
      <w:r w:rsidR="00556AF0">
        <w:instrText xml:space="preserve"> ADDIN EN.CITE </w:instrText>
      </w:r>
      <w:r w:rsidR="00556AF0">
        <w:fldChar w:fldCharType="begin">
          <w:fldData xml:space="preserve">PEVuZE5vdGU+PENpdGU+PEF1dGhvcj5LYWxzaGVrZXI8L0F1dGhvcj48WWVhcj4xOTk2PC9ZZWFy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=
</w:fldData>
        </w:fldChar>
      </w:r>
      <w:r w:rsidR="00556AF0">
        <w:instrText xml:space="preserve"> ADDIN EN.CITE.DATA </w:instrText>
      </w:r>
      <w:r w:rsidR="00556AF0">
        <w:fldChar w:fldCharType="end"/>
      </w:r>
      <w:r w:rsidR="00100697">
        <w:fldChar w:fldCharType="separate"/>
      </w:r>
      <w:r w:rsidR="00556AF0">
        <w:rPr>
          <w:noProof/>
        </w:rPr>
        <w:t>[87-89]</w:t>
      </w:r>
      <w:r w:rsidR="00100697">
        <w:fldChar w:fldCharType="end"/>
      </w:r>
      <w:r>
        <w:t>.</w:t>
      </w:r>
      <w:r w:rsidR="00B22329">
        <w:t xml:space="preserve">  By analogy, the processing of IL-33 also fits into this category </w:t>
      </w:r>
      <w:r w:rsidR="006722F5">
        <w:t>because Der p 1 and</w:t>
      </w:r>
      <w:r w:rsidR="00B22329">
        <w:t xml:space="preserve"> papain (which is, of course, an allergen in its own right</w:t>
      </w:r>
      <w:r w:rsidR="006722F5">
        <w:t xml:space="preserve"> as well</w:t>
      </w:r>
      <w:r w:rsidR="00B22329">
        <w:t xml:space="preserve"> as a surrogate of group 1 HDM cysteine protease allergens</w:t>
      </w:r>
      <w:r w:rsidR="006722F5">
        <w:t>) execute gain of function cleavages between A</w:t>
      </w:r>
      <w:r w:rsidR="006722F5" w:rsidRPr="006722F5">
        <w:rPr>
          <w:vertAlign w:val="superscript"/>
        </w:rPr>
        <w:t>95</w:t>
      </w:r>
      <w:r w:rsidR="006722F5">
        <w:t xml:space="preserve"> and H</w:t>
      </w:r>
      <w:r w:rsidR="006722F5" w:rsidRPr="006722F5">
        <w:rPr>
          <w:vertAlign w:val="superscript"/>
        </w:rPr>
        <w:t>109</w:t>
      </w:r>
      <w:r w:rsidR="006722F5">
        <w:t xml:space="preserve"> to yield </w:t>
      </w:r>
      <w:r w:rsidR="0007328C">
        <w:t xml:space="preserve">a </w:t>
      </w:r>
      <w:r w:rsidR="006722F5">
        <w:t>truncated</w:t>
      </w:r>
      <w:r w:rsidR="0007328C">
        <w:t xml:space="preserve"> form of</w:t>
      </w:r>
      <w:r w:rsidR="006722F5">
        <w:t xml:space="preserve"> IL-33 (principally comprising its C-terminal IL-1 cytokine domain)</w:t>
      </w:r>
      <w:r w:rsidR="00100697">
        <w:fldChar w:fldCharType="begin"/>
      </w:r>
      <w:r w:rsidR="00556AF0">
        <w:instrText xml:space="preserve"> ADDIN EN.CITE &lt;EndNote&gt;&lt;Cite&gt;&lt;Author&gt;Cayrol&lt;/Author&gt;&lt;Year&gt;2018&lt;/Year&gt;&lt;RecNum&gt;123&lt;/RecNum&gt;&lt;DisplayText&gt;[90]&lt;/DisplayText&gt;&lt;record&gt;&lt;rec-number&gt;123&lt;/rec-number&gt;&lt;foreign-keys&gt;&lt;key app="EN" db-id="5dsfra2d8xd5t6ez9tlv2wdm0rza9pve9tv9" timestamp="1528126819"&gt;123&lt;/key&gt;&lt;/foreign-keys&gt;&lt;ref-type name="Journal Article"&gt;17&lt;/ref-type&gt;&lt;contributors&gt;&lt;authors&gt;&lt;author&gt;Cayrol, C.&lt;/author&gt;&lt;author&gt;Duval, A.&lt;/author&gt;&lt;author&gt;Schmitt, P.&lt;/author&gt;&lt;author&gt;Roga, S.&lt;/author&gt;&lt;author&gt;Camus, M.&lt;/author&gt;&lt;author&gt;Stella, A.&lt;/author&gt;&lt;author&gt;Burlet-Schiltz, O.&lt;/author&gt;&lt;author&gt;Gonzalez-de-Peredo, A.&lt;/author&gt;&lt;author&gt;Girard, J. P.&lt;/author&gt;&lt;/authors&gt;&lt;/contributors&gt;&lt;auth-address&gt;Institut de Pharmacologie et de Biologie Structurale (IPBS), Universite de Toulouse, CNRS, UPS, Toulouse, France. corinne.cayrol@ipbs.fr.&amp;#xD;Institut de Pharmacologie et de Biologie Structurale (IPBS), Universite de Toulouse, CNRS, UPS, Toulouse, France.&amp;#xD;Institut de Pharmacologie et de Biologie Structurale (IPBS), Universite de Toulouse, CNRS, UPS, Toulouse, France. jean-philippe.girard@ipbs.fr.&lt;/auth-address&gt;&lt;titles&gt;&lt;title&gt;Environmental allergens induce allergic inflammation through proteolytic maturation of IL-33&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375-385&lt;/pages&gt;&lt;volume&gt;19&lt;/volume&gt;&lt;number&gt;4&lt;/number&gt;&lt;dates&gt;&lt;year&gt;2018&lt;/year&gt;&lt;pub-dates&gt;&lt;date&gt;Apr&lt;/date&gt;&lt;/pub-dates&gt;&lt;/dates&gt;&lt;isbn&gt;1529-2916 (Electronic)&amp;#xD;1529-2908 (Linking)&lt;/isbn&gt;&lt;accession-num&gt;29556000&lt;/accession-num&gt;&lt;urls&gt;&lt;related-urls&gt;&lt;url&gt;http://www.ncbi.nlm.nih.gov/pubmed/29556000&lt;/url&gt;&lt;/related-urls&gt;&lt;/urls&gt;&lt;electronic-resource-num&gt;10.1038/s41590-018-0067-5&lt;/electronic-resource-num&gt;&lt;/record&gt;&lt;/Cite&gt;&lt;/EndNote&gt;</w:instrText>
      </w:r>
      <w:r w:rsidR="00100697">
        <w:fldChar w:fldCharType="separate"/>
      </w:r>
      <w:r w:rsidR="00556AF0">
        <w:rPr>
          <w:noProof/>
        </w:rPr>
        <w:t>[90]</w:t>
      </w:r>
      <w:r w:rsidR="00100697">
        <w:fldChar w:fldCharType="end"/>
      </w:r>
      <w:r w:rsidR="006722F5">
        <w:t>.  Similar cleavages</w:t>
      </w:r>
      <w:r w:rsidR="001D75E8">
        <w:t xml:space="preserve"> of </w:t>
      </w:r>
      <w:r w:rsidR="0012382F">
        <w:t>full length IL-33</w:t>
      </w:r>
      <w:r w:rsidR="0092622F">
        <w:t xml:space="preserve"> to super-active forms</w:t>
      </w:r>
      <w:r w:rsidR="006722F5">
        <w:t xml:space="preserve"> have been reported with fungal extracts containing protease allergens </w:t>
      </w:r>
      <w:r w:rsidR="00100697">
        <w:fldChar w:fldCharType="begin"/>
      </w:r>
      <w:r w:rsidR="00556AF0">
        <w:instrText xml:space="preserve"> ADDIN EN.CITE &lt;EndNote&gt;&lt;Cite&gt;&lt;Author&gt;Cayrol&lt;/Author&gt;&lt;Year&gt;2018&lt;/Year&gt;&lt;RecNum&gt;123&lt;/RecNum&gt;&lt;DisplayText&gt;[90]&lt;/DisplayText&gt;&lt;record&gt;&lt;rec-number&gt;123&lt;/rec-number&gt;&lt;foreign-keys&gt;&lt;key app="EN" db-id="5dsfra2d8xd5t6ez9tlv2wdm0rza9pve9tv9" timestamp="1528126819"&gt;123&lt;/key&gt;&lt;/foreign-keys&gt;&lt;ref-type name="Journal Article"&gt;17&lt;/ref-type&gt;&lt;contributors&gt;&lt;authors&gt;&lt;author&gt;Cayrol, C.&lt;/author&gt;&lt;author&gt;Duval, A.&lt;/author&gt;&lt;author&gt;Schmitt, P.&lt;/author&gt;&lt;author&gt;Roga, S.&lt;/author&gt;&lt;author&gt;Camus, M.&lt;/author&gt;&lt;author&gt;Stella, A.&lt;/author&gt;&lt;author&gt;Burlet-Schiltz, O.&lt;/author&gt;&lt;author&gt;Gonzalez-de-Peredo, A.&lt;/author&gt;&lt;author&gt;Girard, J. P.&lt;/author&gt;&lt;/authors&gt;&lt;/contributors&gt;&lt;auth-address&gt;Institut de Pharmacologie et de Biologie Structurale (IPBS), Universite de Toulouse, CNRS, UPS, Toulouse, France. corinne.cayrol@ipbs.fr.&amp;#xD;Institut de Pharmacologie et de Biologie Structurale (IPBS), Universite de Toulouse, CNRS, UPS, Toulouse, France.&amp;#xD;Institut de Pharmacologie et de Biologie Structurale (IPBS), Universite de Toulouse, CNRS, UPS, Toulouse, France. jean-philippe.girard@ipbs.fr.&lt;/auth-address&gt;&lt;titles&gt;&lt;title&gt;Environmental allergens induce allergic inflammation through proteolytic maturation of IL-33&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375-385&lt;/pages&gt;&lt;volume&gt;19&lt;/volume&gt;&lt;number&gt;4&lt;/number&gt;&lt;dates&gt;&lt;year&gt;2018&lt;/year&gt;&lt;pub-dates&gt;&lt;date&gt;Apr&lt;/date&gt;&lt;/pub-dates&gt;&lt;/dates&gt;&lt;isbn&gt;1529-2916 (Electronic)&amp;#xD;1529-2908 (Linking)&lt;/isbn&gt;&lt;accession-num&gt;29556000&lt;/accession-num&gt;&lt;urls&gt;&lt;related-urls&gt;&lt;url&gt;http://www.ncbi.nlm.nih.gov/pubmed/29556000&lt;/url&gt;&lt;/related-urls&gt;&lt;/urls&gt;&lt;electronic-resource-num&gt;10.1038/s41590-018-0067-5&lt;/electronic-resource-num&gt;&lt;/record&gt;&lt;/Cite&gt;&lt;/EndNote&gt;</w:instrText>
      </w:r>
      <w:r w:rsidR="00100697">
        <w:fldChar w:fldCharType="separate"/>
      </w:r>
      <w:r w:rsidR="00556AF0">
        <w:rPr>
          <w:noProof/>
        </w:rPr>
        <w:t>[90]</w:t>
      </w:r>
      <w:r w:rsidR="00100697">
        <w:fldChar w:fldCharType="end"/>
      </w:r>
      <w:r w:rsidR="006722F5">
        <w:t xml:space="preserve"> and </w:t>
      </w:r>
      <w:r w:rsidR="008F324D">
        <w:t xml:space="preserve">neutrophil- or mast cell-derived proteases </w:t>
      </w:r>
      <w:r w:rsidR="00100697">
        <w:fldChar w:fldCharType="begin">
          <w:fldData xml:space="preserve">PEVuZE5vdGU+PENpdGU+PEF1dGhvcj5MZWZyYW5jYWlzPC9BdXRob3I+PFllYXI+MjAxNDwvWWVh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1NTAyLTc8L3BhZ2VzPjx2b2x1bWU+MTExPC92b2x1bWU+PG51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NjczLTg8L3BhZ2VzPjx2b2x1bWU+MTA5PC92b2x1bWU+PG51bWJlcj41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</w:fldData>
        </w:fldChar>
      </w:r>
      <w:r w:rsidR="00556AF0">
        <w:instrText xml:space="preserve"> ADDIN EN.CITE </w:instrText>
      </w:r>
      <w:r w:rsidR="00556AF0">
        <w:fldChar w:fldCharType="begin">
          <w:fldData xml:space="preserve">PEVuZE5vdGU+PENpdGU+PEF1dGhvcj5MZWZyYW5jYWlzPC9BdXRob3I+PFllYXI+MjAxNDwvWWVh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1NTAyLTc8L3BhZ2VzPjx2b2x1bWU+MTExPC92b2x1bWU+PG51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NjczLTg8L3BhZ2VzPjx2b2x1bWU+MTA5PC92b2x1bWU+PG51bWJlcj41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</w:fldData>
        </w:fldChar>
      </w:r>
      <w:r w:rsidR="00556AF0">
        <w:instrText xml:space="preserve"> ADDIN EN.CITE.DATA </w:instrText>
      </w:r>
      <w:r w:rsidR="00556AF0">
        <w:fldChar w:fldCharType="end"/>
      </w:r>
      <w:r w:rsidR="00100697">
        <w:fldChar w:fldCharType="separate"/>
      </w:r>
      <w:r w:rsidR="00556AF0">
        <w:rPr>
          <w:noProof/>
        </w:rPr>
        <w:t>[91, 92]</w:t>
      </w:r>
      <w:r w:rsidR="00100697">
        <w:fldChar w:fldCharType="end"/>
      </w:r>
      <w:r w:rsidR="008F324D">
        <w:t>.</w:t>
      </w:r>
      <w:r w:rsidRPr="00B22329">
        <w:rPr>
          <w:color w:val="FF0000"/>
        </w:rPr>
        <w:t xml:space="preserve">  </w:t>
      </w:r>
      <w:r w:rsidR="001B512B" w:rsidRPr="001B512B">
        <w:t>Given the association of IL-33 with allergy,</w:t>
      </w:r>
      <w:r w:rsidR="001B512B">
        <w:t xml:space="preserve"> these observations suggest that the ability to release and process IL-33 may underpin the initiator role of protease allergens.</w:t>
      </w:r>
    </w:p>
    <w:p w14:paraId="0EEF1DC3" w14:textId="77777777" w:rsidR="00B22329" w:rsidRDefault="00B22329" w:rsidP="00055F5D">
      <w:pPr>
        <w:spacing w:line="480" w:lineRule="auto"/>
      </w:pPr>
    </w:p>
    <w:p w14:paraId="2F9748DA" w14:textId="3F4C6D51" w:rsidR="00055F5D" w:rsidRDefault="00055F5D" w:rsidP="00055F5D">
      <w:pPr>
        <w:spacing w:line="480" w:lineRule="auto"/>
      </w:pPr>
      <w:r>
        <w:t>For other</w:t>
      </w:r>
      <w:r w:rsidR="0092622F">
        <w:t xml:space="preserve"> effects</w:t>
      </w:r>
      <w:r>
        <w:t xml:space="preserve">, </w:t>
      </w:r>
      <w:r w:rsidR="00872CAA">
        <w:t xml:space="preserve">such as the stimulation of IL-6 or IL-8 production, </w:t>
      </w:r>
      <w:r>
        <w:t>the activation</w:t>
      </w:r>
      <w:r w:rsidR="00872CAA" w:rsidRPr="00872CAA">
        <w:t xml:space="preserve"> </w:t>
      </w:r>
      <w:r w:rsidR="00872CAA">
        <w:t>mechanism</w:t>
      </w:r>
      <w:r>
        <w:t xml:space="preserve"> </w:t>
      </w:r>
      <w:r w:rsidR="0092622F">
        <w:t>has been</w:t>
      </w:r>
      <w:r>
        <w:t xml:space="preserve"> less clear</w:t>
      </w:r>
      <w:r w:rsidR="00232180">
        <w:t xml:space="preserve"> </w:t>
      </w:r>
      <w:r w:rsidR="00100697">
        <w:fldChar w:fldCharType="begin">
          <w:fldData xml:space="preserve">PEVuZE5vdGU+PENpdGU+PEF1dGhvcj5BZGFtPC9BdXRob3I+PFllYXI+MjAwNjwvWWVhcj48UmVj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NjkxMC0yMzwvcGFnZXM+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</w:fldData>
        </w:fldChar>
      </w:r>
      <w:r w:rsidR="00556AF0">
        <w:instrText xml:space="preserve"> ADDIN EN.CITE </w:instrText>
      </w:r>
      <w:r w:rsidR="00556AF0">
        <w:fldChar w:fldCharType="begin">
          <w:fldData xml:space="preserve">PEVuZE5vdGU+PENpdGU+PEF1dGhvcj5BZGFtPC9BdXRob3I+PFllYXI+MjAwNjwvWWVhcj48UmVj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NjkxMC0yMzwvcGFnZXM+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</w:fldData>
        </w:fldChar>
      </w:r>
      <w:r w:rsidR="00556AF0">
        <w:instrText xml:space="preserve"> ADDIN EN.CITE.DATA </w:instrText>
      </w:r>
      <w:r w:rsidR="00556AF0">
        <w:fldChar w:fldCharType="end"/>
      </w:r>
      <w:r w:rsidR="00100697">
        <w:fldChar w:fldCharType="separate"/>
      </w:r>
      <w:r w:rsidR="00556AF0">
        <w:rPr>
          <w:noProof/>
        </w:rPr>
        <w:t>[93, 94]</w:t>
      </w:r>
      <w:r w:rsidR="00100697">
        <w:fldChar w:fldCharType="end"/>
      </w:r>
      <w:r>
        <w:t>.   The discovery of the tethered ligand family of protease-activated receptors</w:t>
      </w:r>
      <w:r w:rsidR="00714081">
        <w:t xml:space="preserve"> (</w:t>
      </w:r>
      <w:r w:rsidR="00E972A9">
        <w:t>PARs)</w:t>
      </w:r>
      <w:r w:rsidR="00E972A9" w:rsidRPr="00137939">
        <w:t xml:space="preserve"> </w:t>
      </w:r>
      <w:r w:rsidR="00E972A9">
        <w:t>which</w:t>
      </w:r>
      <w:r w:rsidR="006C760D">
        <w:t xml:space="preserve"> are </w:t>
      </w:r>
      <w:r w:rsidR="00137939">
        <w:t>primarily responsive to serine proteases</w:t>
      </w:r>
      <w:r w:rsidR="006C760D">
        <w:t xml:space="preserve"> - </w:t>
      </w:r>
      <w:r w:rsidR="00137939">
        <w:t>and therefore anticipated targets of Der p 3, Der p 6 and Der p 9</w:t>
      </w:r>
      <w:r w:rsidR="006C760D">
        <w:t xml:space="preserve"> -</w:t>
      </w:r>
      <w:r>
        <w:t xml:space="preserve"> prompted interest in the</w:t>
      </w:r>
      <w:r w:rsidR="00137939">
        <w:t>m being</w:t>
      </w:r>
      <w:r>
        <w:t xml:space="preserve"> activate</w:t>
      </w:r>
      <w:r w:rsidR="00137939">
        <w:t>d</w:t>
      </w:r>
      <w:r>
        <w:t xml:space="preserve"> </w:t>
      </w:r>
      <w:r w:rsidR="00137939">
        <w:t xml:space="preserve">non-canonically by </w:t>
      </w:r>
      <w:r w:rsidR="006C760D">
        <w:t xml:space="preserve">cysteine protease </w:t>
      </w:r>
      <w:r w:rsidR="00137939">
        <w:t>group 1 HDM allergens</w:t>
      </w:r>
      <w:r>
        <w:t>.  Activation of PARs by peptide agonists which mimic the tethered ligands of these receptors results in cytokine production, giving such a mechanism plausibility</w:t>
      </w:r>
      <w:r w:rsidR="00137939">
        <w:t>, at least for the serine peptidase allergens</w:t>
      </w:r>
      <w:r w:rsidR="00232180">
        <w:t xml:space="preserve"> </w:t>
      </w:r>
      <w:r w:rsidR="00100697">
        <w:fldChar w:fldCharType="begin">
          <w:fldData xml:space="preserve">PEVuZE5vdGU+PENpdGU+PEF1dGhvcj5Bc29rYW5hbnRoYW48L0F1dGhvcj48WWVhcj4yMDAyPC9Z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</w:fldData>
        </w:fldChar>
      </w:r>
      <w:r w:rsidR="00556AF0">
        <w:instrText xml:space="preserve"> ADDIN EN.CITE </w:instrText>
      </w:r>
      <w:r w:rsidR="00556AF0">
        <w:fldChar w:fldCharType="begin">
          <w:fldData xml:space="preserve">PEVuZE5vdGU+PENpdGU+PEF1dGhvcj5Bc29rYW5hbnRoYW48L0F1dGhvcj48WWVhcj4yMDAyPC9Z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</w:fldData>
        </w:fldChar>
      </w:r>
      <w:r w:rsidR="00556AF0">
        <w:instrText xml:space="preserve"> ADDIN EN.CITE.DATA </w:instrText>
      </w:r>
      <w:r w:rsidR="00556AF0">
        <w:fldChar w:fldCharType="end"/>
      </w:r>
      <w:r w:rsidR="00100697">
        <w:fldChar w:fldCharType="separate"/>
      </w:r>
      <w:r w:rsidR="00556AF0">
        <w:rPr>
          <w:noProof/>
        </w:rPr>
        <w:t>[95]</w:t>
      </w:r>
      <w:r w:rsidR="00100697">
        <w:fldChar w:fldCharType="end"/>
      </w:r>
      <w:r>
        <w:t xml:space="preserve">.  Interest in </w:t>
      </w:r>
      <w:r w:rsidR="00714081">
        <w:t xml:space="preserve">PAR activation by HDM allergens </w:t>
      </w:r>
      <w:r>
        <w:t xml:space="preserve">was </w:t>
      </w:r>
      <w:r w:rsidR="00F002AA">
        <w:t xml:space="preserve">provided with </w:t>
      </w:r>
      <w:r>
        <w:t>further support on finding that one of the PAR family receptors, PAR2, was upregulated in asthmatic airways</w:t>
      </w:r>
      <w:r w:rsidR="000645B4">
        <w:t xml:space="preserve"> </w:t>
      </w:r>
      <w:r w:rsidR="00100697">
        <w:fldChar w:fldCharType="begin">
          <w:fldData xml:space="preserve">PEVuZE5vdGU+PENpdGU+PEF1dGhvcj5BbGxhcmQ8L0F1dGhvcj48WWVhcj4yMDE0PC9ZZWFyPjxS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g2OTQ1PC9wYWdlcz48dm9sdW1lPjk8L3ZvbHVtZT48bnVtYmVy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</w:fldData>
        </w:fldChar>
      </w:r>
      <w:r w:rsidR="00556AF0">
        <w:instrText xml:space="preserve"> ADDIN EN.CITE </w:instrText>
      </w:r>
      <w:r w:rsidR="00556AF0">
        <w:fldChar w:fldCharType="begin">
          <w:fldData xml:space="preserve">PEVuZE5vdGU+PENpdGU+PEF1dGhvcj5BbGxhcmQ8L0F1dGhvcj48WWVhcj4yMDE0PC9ZZWFyPjxS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g2OTQ1PC9wYWdlcz48dm9sdW1lPjk8L3ZvbHVtZT48bnVtYmVy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</w:fldData>
        </w:fldChar>
      </w:r>
      <w:r w:rsidR="00556AF0">
        <w:instrText xml:space="preserve"> ADDIN EN.CITE.DATA </w:instrText>
      </w:r>
      <w:r w:rsidR="00556AF0">
        <w:fldChar w:fldCharType="end"/>
      </w:r>
      <w:r w:rsidR="00100697">
        <w:fldChar w:fldCharType="separate"/>
      </w:r>
      <w:r w:rsidR="00556AF0">
        <w:rPr>
          <w:noProof/>
        </w:rPr>
        <w:t>[96]</w:t>
      </w:r>
      <w:r w:rsidR="00100697">
        <w:fldChar w:fldCharType="end"/>
      </w:r>
      <w:r w:rsidR="00F121F4">
        <w:t>.</w:t>
      </w:r>
      <w:r>
        <w:t xml:space="preserve">  </w:t>
      </w:r>
      <w:r w:rsidR="0092622F">
        <w:t>However, s</w:t>
      </w:r>
      <w:r>
        <w:t xml:space="preserve">everal observations </w:t>
      </w:r>
      <w:r w:rsidR="002E6914">
        <w:t xml:space="preserve">now </w:t>
      </w:r>
      <w:r>
        <w:t xml:space="preserve">cast doubt </w:t>
      </w:r>
      <w:r w:rsidR="00C72137">
        <w:t>over</w:t>
      </w:r>
      <w:r>
        <w:t xml:space="preserve"> how important </w:t>
      </w:r>
      <w:r w:rsidR="00AD719B">
        <w:t>PAR</w:t>
      </w:r>
      <w:r w:rsidR="00714081">
        <w:t xml:space="preserve">2 cleavage </w:t>
      </w:r>
      <w:r>
        <w:t xml:space="preserve">might be for </w:t>
      </w:r>
      <w:r w:rsidR="00714081">
        <w:t>transducing</w:t>
      </w:r>
      <w:r>
        <w:t xml:space="preserve"> response</w:t>
      </w:r>
      <w:r w:rsidR="00714081">
        <w:t>s</w:t>
      </w:r>
      <w:r>
        <w:t xml:space="preserve"> to HDM allergens</w:t>
      </w:r>
      <w:r w:rsidR="00F121F4">
        <w:t xml:space="preserve">, </w:t>
      </w:r>
      <w:r w:rsidR="006C760D">
        <w:t>especially those of group 1</w:t>
      </w:r>
      <w:r>
        <w:t xml:space="preserve">. </w:t>
      </w:r>
      <w:r w:rsidR="00FE7B4A">
        <w:t xml:space="preserve"> </w:t>
      </w:r>
      <w:r w:rsidR="0092622F">
        <w:t>Illustrative of a broader body of literature</w:t>
      </w:r>
      <w:r w:rsidR="00175424">
        <w:t>,</w:t>
      </w:r>
      <w:r>
        <w:t xml:space="preserve"> evidence f</w:t>
      </w:r>
      <w:r w:rsidR="00AD719B">
        <w:t>rom animal models points to PAR</w:t>
      </w:r>
      <w:r>
        <w:t>2 exerting both cytoprotective and inflammatory effects according to circumstance</w:t>
      </w:r>
      <w:r w:rsidR="007D0E80">
        <w:t xml:space="preserve"> </w:t>
      </w:r>
      <w:r w:rsidR="00100697">
        <w:fldChar w:fldCharType="begin">
          <w:fldData xml:space="preserve">PEVuZE5vdGU+PENpdGU+PEF1dGhvcj5EZSBDYW1wbzwvQXV0aG9yPjxZZWFyPjIwMDU8L1llYXI+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2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</w:fldData>
        </w:fldChar>
      </w:r>
      <w:r w:rsidR="00556AF0">
        <w:instrText xml:space="preserve"> ADDIN EN.CITE </w:instrText>
      </w:r>
      <w:r w:rsidR="00556AF0">
        <w:fldChar w:fldCharType="begin">
          <w:fldData xml:space="preserve">PEVuZE5vdGU+PENpdGU+PEF1dGhvcj5EZSBDYW1wbzwvQXV0aG9yPjxZZWFyPjIwMDU8L1llYXI+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2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</w:fldData>
        </w:fldChar>
      </w:r>
      <w:r w:rsidR="00556AF0">
        <w:instrText xml:space="preserve"> ADDIN EN.CITE.DATA </w:instrText>
      </w:r>
      <w:r w:rsidR="00556AF0">
        <w:fldChar w:fldCharType="end"/>
      </w:r>
      <w:r w:rsidR="00100697">
        <w:fldChar w:fldCharType="separate"/>
      </w:r>
      <w:r w:rsidR="00556AF0">
        <w:rPr>
          <w:noProof/>
        </w:rPr>
        <w:t>[97, 98]</w:t>
      </w:r>
      <w:r w:rsidR="00100697">
        <w:fldChar w:fldCharType="end"/>
      </w:r>
      <w:r w:rsidR="00AD719B">
        <w:t xml:space="preserve">.  Furthermore, </w:t>
      </w:r>
      <w:r w:rsidR="00FE59E3">
        <w:t xml:space="preserve">while </w:t>
      </w:r>
      <w:r w:rsidR="00AD719B">
        <w:t>PAR</w:t>
      </w:r>
      <w:r>
        <w:t>2</w:t>
      </w:r>
      <w:r w:rsidR="00FE59E3">
        <w:t xml:space="preserve"> has some involvement in responses to HDM allergens, it</w:t>
      </w:r>
      <w:r>
        <w:t xml:space="preserve"> seems inessential to allergy development</w:t>
      </w:r>
      <w:r w:rsidR="00E5702D">
        <w:t xml:space="preserve"> by the inhaled route</w:t>
      </w:r>
      <w:r>
        <w:t xml:space="preserve"> because </w:t>
      </w:r>
      <w:r w:rsidR="00F121F4">
        <w:t>s</w:t>
      </w:r>
      <w:r>
        <w:t>ensitisation and challenge</w:t>
      </w:r>
      <w:r w:rsidR="001B512B">
        <w:t xml:space="preserve"> responses are not</w:t>
      </w:r>
      <w:r w:rsidR="00AD719B">
        <w:t xml:space="preserve"> </w:t>
      </w:r>
      <w:r w:rsidR="001B512B">
        <w:t>ablated</w:t>
      </w:r>
      <w:r w:rsidR="00AD719B">
        <w:t xml:space="preserve"> in </w:t>
      </w:r>
      <w:r w:rsidR="00AD719B">
        <w:lastRenderedPageBreak/>
        <w:t>PAR</w:t>
      </w:r>
      <w:r>
        <w:t>2</w:t>
      </w:r>
      <w:r w:rsidR="00142890">
        <w:t>-</w:t>
      </w:r>
      <w:r>
        <w:t>deficient mice</w:t>
      </w:r>
      <w:r w:rsidR="007D0E80">
        <w:t xml:space="preserve"> </w:t>
      </w:r>
      <w:r w:rsidR="00100697">
        <w:fldChar w:fldCharType="begin">
          <w:fldData xml:space="preserve">PEVuZE5vdGU+PENpdGU+PEF1dGhvcj5Qb3N0PC9BdXRob3I+PFllYXI+MjAxNDwvWWVhcj48UmVj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5MTIwNjwvcGFnZXM+PHZvbHVtZT45PC92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</w:fldData>
        </w:fldChar>
      </w:r>
      <w:r w:rsidR="00556AF0">
        <w:instrText xml:space="preserve"> ADDIN EN.CITE </w:instrText>
      </w:r>
      <w:r w:rsidR="00556AF0">
        <w:fldChar w:fldCharType="begin">
          <w:fldData xml:space="preserve">PEVuZE5vdGU+PENpdGU+PEF1dGhvcj5Qb3N0PC9BdXRob3I+PFllYXI+MjAxNDwvWWVhcj48UmVj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5MTIwNjwvcGFnZXM+PHZvbHVtZT45PC92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</w:fldData>
        </w:fldChar>
      </w:r>
      <w:r w:rsidR="00556AF0">
        <w:instrText xml:space="preserve"> ADDIN EN.CITE.DATA </w:instrText>
      </w:r>
      <w:r w:rsidR="00556AF0">
        <w:fldChar w:fldCharType="end"/>
      </w:r>
      <w:r w:rsidR="00100697">
        <w:fldChar w:fldCharType="separate"/>
      </w:r>
      <w:r w:rsidR="00556AF0">
        <w:rPr>
          <w:noProof/>
        </w:rPr>
        <w:t>[99]</w:t>
      </w:r>
      <w:r w:rsidR="00100697">
        <w:fldChar w:fldCharType="end"/>
      </w:r>
      <w:r>
        <w:t>.</w:t>
      </w:r>
      <w:r w:rsidR="00714081">
        <w:t xml:space="preserve">  As will be discussed later</w:t>
      </w:r>
      <w:r w:rsidR="009C62CC">
        <w:t xml:space="preserve">, these </w:t>
      </w:r>
      <w:r w:rsidR="009713FF">
        <w:t>observations concerning</w:t>
      </w:r>
      <w:r w:rsidR="00AD719B">
        <w:t xml:space="preserve"> Der p 1 and PAR</w:t>
      </w:r>
      <w:r w:rsidR="009C62CC">
        <w:t xml:space="preserve">2 should not be interpreted </w:t>
      </w:r>
      <w:r w:rsidR="001B512B">
        <w:t>to indicate</w:t>
      </w:r>
      <w:r w:rsidR="009C62CC">
        <w:t xml:space="preserve"> that PARs generally are unimportant in the</w:t>
      </w:r>
      <w:r w:rsidR="00F33B83">
        <w:t xml:space="preserve"> airway</w:t>
      </w:r>
      <w:r w:rsidR="009C62CC">
        <w:t xml:space="preserve"> response to Der p 1</w:t>
      </w:r>
      <w:r w:rsidR="001B512B">
        <w:t>, or that PAR2 is without any role</w:t>
      </w:r>
      <w:r w:rsidR="009C62CC">
        <w:t xml:space="preserve">. </w:t>
      </w:r>
      <w:r w:rsidR="00714081">
        <w:t xml:space="preserve"> </w:t>
      </w:r>
    </w:p>
    <w:p w14:paraId="59D2913C" w14:textId="77777777" w:rsidR="00055F5D" w:rsidRDefault="00055F5D" w:rsidP="00055F5D">
      <w:pPr>
        <w:spacing w:line="480" w:lineRule="auto"/>
      </w:pPr>
    </w:p>
    <w:p w14:paraId="7E1A93EB" w14:textId="03C14522" w:rsidR="00055F5D" w:rsidRDefault="00102B7D" w:rsidP="00055F5D">
      <w:pPr>
        <w:spacing w:line="480" w:lineRule="auto"/>
      </w:pPr>
      <w:r>
        <w:t>By means of</w:t>
      </w:r>
      <w:r w:rsidR="00055F5D">
        <w:t xml:space="preserve"> elegant studies in mice, other investigations </w:t>
      </w:r>
      <w:r w:rsidR="0012382F">
        <w:t xml:space="preserve">have </w:t>
      </w:r>
      <w:r>
        <w:t>reveal</w:t>
      </w:r>
      <w:r w:rsidR="0012382F">
        <w:t>ed</w:t>
      </w:r>
      <w:r w:rsidR="00055F5D">
        <w:t xml:space="preserve"> that epithelial responses are indispensable in the process of sensitisation </w:t>
      </w:r>
      <w:r w:rsidR="0012413B">
        <w:t xml:space="preserve">to HDM allergens </w:t>
      </w:r>
      <w:r w:rsidR="00055F5D">
        <w:t xml:space="preserve">and that </w:t>
      </w:r>
      <w:r w:rsidR="001B409D">
        <w:t>Toll-like receptor 4 (</w:t>
      </w:r>
      <w:r w:rsidR="00055F5D">
        <w:t>TLR4</w:t>
      </w:r>
      <w:r w:rsidR="001B409D">
        <w:t>)</w:t>
      </w:r>
      <w:r w:rsidR="00055F5D">
        <w:t xml:space="preserve"> is </w:t>
      </w:r>
      <w:r w:rsidR="006C74F0">
        <w:t>essential</w:t>
      </w:r>
      <w:r w:rsidR="00055F5D">
        <w:t xml:space="preserve"> to this process.  Given the similarity of the group 2 HDM allergens to MD2</w:t>
      </w:r>
      <w:r w:rsidR="00F755B8">
        <w:t>/lymphocyte antigen 96</w:t>
      </w:r>
      <w:r w:rsidR="009A4B31">
        <w:t xml:space="preserve"> which is involved in the activation of TLR4 by bacterial lipopolysaccharide (LPS)</w:t>
      </w:r>
      <w:r w:rsidR="00055F5D">
        <w:t xml:space="preserve">, one explanation for the centrality of TLR4 to HDM sensitisation is that Der p 2 </w:t>
      </w:r>
      <w:r w:rsidR="002234BB">
        <w:t>facilitates</w:t>
      </w:r>
      <w:r w:rsidR="00055F5D">
        <w:t xml:space="preserve"> TLR4 activation by </w:t>
      </w:r>
      <w:r w:rsidR="00EF6778">
        <w:t>LPS</w:t>
      </w:r>
      <w:r w:rsidR="00232180">
        <w:t xml:space="preserve"> </w:t>
      </w:r>
      <w:r w:rsidR="00100697">
        <w:fldChar w:fldCharType="begin">
          <w:fldData xml:space="preserve">PEVuZE5vdGU+PENpdGU+PEF1dGhvcj5Ucm9tcGV0dGU8L0F1dGhvcj48WWVhcj4yMDA5PC9ZZWFy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4NS04PC9wYWdlcz48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</w:fldData>
        </w:fldChar>
      </w:r>
      <w:r w:rsidR="00556AF0">
        <w:instrText xml:space="preserve"> ADDIN EN.CITE </w:instrText>
      </w:r>
      <w:r w:rsidR="00556AF0">
        <w:fldChar w:fldCharType="begin">
          <w:fldData xml:space="preserve">PEVuZE5vdGU+PENpdGU+PEF1dGhvcj5Ucm9tcGV0dGU8L0F1dGhvcj48WWVhcj4yMDA5PC9ZZWFy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U4NS04PC9wYWdlcz48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</w:fldData>
        </w:fldChar>
      </w:r>
      <w:r w:rsidR="00556AF0">
        <w:instrText xml:space="preserve"> ADDIN EN.CITE.DATA </w:instrText>
      </w:r>
      <w:r w:rsidR="00556AF0">
        <w:fldChar w:fldCharType="end"/>
      </w:r>
      <w:r w:rsidR="00100697">
        <w:fldChar w:fldCharType="separate"/>
      </w:r>
      <w:r w:rsidR="00556AF0">
        <w:rPr>
          <w:noProof/>
        </w:rPr>
        <w:t>[100]</w:t>
      </w:r>
      <w:r w:rsidR="00100697">
        <w:fldChar w:fldCharType="end"/>
      </w:r>
      <w:r w:rsidR="00055F5D">
        <w:t>.</w:t>
      </w:r>
      <w:r w:rsidR="006C74F0">
        <w:t xml:space="preserve">  LPS is of course inextricably linked with HDM allergens as a component of house dust</w:t>
      </w:r>
      <w:r w:rsidR="00E5702D">
        <w:t>,</w:t>
      </w:r>
      <w:r w:rsidR="006C74F0">
        <w:t xml:space="preserve"> making t</w:t>
      </w:r>
      <w:r w:rsidR="00055F5D">
        <w:t xml:space="preserve">his is an </w:t>
      </w:r>
      <w:r w:rsidR="00841A3C">
        <w:t>interesting</w:t>
      </w:r>
      <w:r w:rsidR="00055F5D">
        <w:t xml:space="preserve"> concept given the associations of </w:t>
      </w:r>
      <w:r w:rsidR="0012413B">
        <w:t>LPS endotoxin</w:t>
      </w:r>
      <w:r w:rsidR="00055F5D">
        <w:t xml:space="preserve"> with allergy</w:t>
      </w:r>
      <w:r w:rsidR="006C74F0">
        <w:t xml:space="preserve">.  </w:t>
      </w:r>
      <w:r w:rsidR="00055F5D">
        <w:t xml:space="preserve"> </w:t>
      </w:r>
      <w:r w:rsidR="006C74F0">
        <w:t>O</w:t>
      </w:r>
      <w:r w:rsidR="00055F5D">
        <w:t>ther HDM allergens</w:t>
      </w:r>
      <w:r w:rsidR="00F11895">
        <w:t xml:space="preserve"> (eg groups 22 and 35) </w:t>
      </w:r>
      <w:r w:rsidR="006C74F0">
        <w:t>bear relationship</w:t>
      </w:r>
      <w:r w:rsidR="00F11895">
        <w:t xml:space="preserve"> to MD-2</w:t>
      </w:r>
      <w:r w:rsidR="00137939">
        <w:t>,</w:t>
      </w:r>
      <w:r w:rsidR="00F11895">
        <w:t xml:space="preserve"> and yet others</w:t>
      </w:r>
      <w:r w:rsidR="00EA252E">
        <w:t xml:space="preserve"> (eg </w:t>
      </w:r>
      <w:r w:rsidR="006850B3">
        <w:t>groups 5, 7,</w:t>
      </w:r>
      <w:r w:rsidR="00F11895">
        <w:t xml:space="preserve"> 13, 14, and </w:t>
      </w:r>
      <w:r w:rsidR="006C3D02">
        <w:t>21)</w:t>
      </w:r>
      <w:r w:rsidR="00055F5D">
        <w:t xml:space="preserve"> hav</w:t>
      </w:r>
      <w:r w:rsidR="006C74F0">
        <w:t>e</w:t>
      </w:r>
      <w:r w:rsidR="00055F5D">
        <w:t xml:space="preserve"> ligand-binding potential</w:t>
      </w:r>
      <w:r w:rsidR="00F11895">
        <w:t xml:space="preserve"> for lipids</w:t>
      </w:r>
      <w:r w:rsidR="005B1071">
        <w:t xml:space="preserve"> generally, if not LPS</w:t>
      </w:r>
      <w:r w:rsidR="00236AA2">
        <w:t xml:space="preserve"> </w:t>
      </w:r>
      <w:r w:rsidR="00236AA2">
        <w:rPr>
          <w:i/>
        </w:rPr>
        <w:t>per se</w:t>
      </w:r>
      <w:r w:rsidR="006C74F0">
        <w:t>, apparently reinforcing the hypothesis.</w:t>
      </w:r>
      <w:r w:rsidR="00055F5D">
        <w:t xml:space="preserve">  However, </w:t>
      </w:r>
      <w:r w:rsidR="00B110FD">
        <w:t xml:space="preserve">without a means of </w:t>
      </w:r>
      <w:r w:rsidR="00202806">
        <w:t>connecting group 1 HDM allergens to TLR4</w:t>
      </w:r>
      <w:r w:rsidR="003E3FA5">
        <w:t xml:space="preserve"> activation</w:t>
      </w:r>
      <w:r w:rsidR="00202806">
        <w:t xml:space="preserve">, </w:t>
      </w:r>
      <w:r w:rsidR="00055F5D">
        <w:t>this explanation for the indispensability of TLR4 conflict</w:t>
      </w:r>
      <w:r w:rsidR="009D7859">
        <w:t>s</w:t>
      </w:r>
      <w:r w:rsidR="00055F5D">
        <w:t xml:space="preserve"> with the </w:t>
      </w:r>
      <w:r w:rsidR="0012413B">
        <w:t>efficacy</w:t>
      </w:r>
      <w:r w:rsidR="00055F5D">
        <w:t xml:space="preserve"> of Der p 1 inhibition </w:t>
      </w:r>
      <w:r w:rsidR="0012413B">
        <w:t>in</w:t>
      </w:r>
      <w:r w:rsidR="00055F5D">
        <w:t xml:space="preserve"> prevent</w:t>
      </w:r>
      <w:r w:rsidR="0012413B">
        <w:t>ing</w:t>
      </w:r>
      <w:r w:rsidR="00055F5D">
        <w:t xml:space="preserve"> the development of allergic sensitisation</w:t>
      </w:r>
      <w:r w:rsidR="00232180">
        <w:t xml:space="preserve"> </w:t>
      </w:r>
      <w:r w:rsidR="00100697">
        <w:fldChar w:fldCharType="begin">
          <w:fldData xml:space="preserve">PEVuZE5vdGU+PENpdGU+PEF1dGhvcj5Hb3VnaDwvQXV0aG9yPjxZZWFyPjE5OTk8L1llYXI+PFJl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</w:fldData>
        </w:fldChar>
      </w:r>
      <w:r w:rsidR="00556AF0">
        <w:instrText xml:space="preserve"> ADDIN EN.CITE </w:instrText>
      </w:r>
      <w:r w:rsidR="00556AF0">
        <w:fldChar w:fldCharType="begin">
          <w:fldData xml:space="preserve">PEVuZE5vdGU+PENpdGU+PEF1dGhvcj5Hb3VnaDwvQXV0aG9yPjxZZWFyPjE5OTk8L1llYXI+PFJl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</w:fldData>
        </w:fldChar>
      </w:r>
      <w:r w:rsidR="00556AF0">
        <w:instrText xml:space="preserve"> ADDIN EN.CITE.DATA </w:instrText>
      </w:r>
      <w:r w:rsidR="00556AF0">
        <w:fldChar w:fldCharType="end"/>
      </w:r>
      <w:r w:rsidR="00100697">
        <w:fldChar w:fldCharType="separate"/>
      </w:r>
      <w:r w:rsidR="00556AF0">
        <w:rPr>
          <w:noProof/>
        </w:rPr>
        <w:t>[9, 40, 101, 102]</w:t>
      </w:r>
      <w:r w:rsidR="00100697">
        <w:fldChar w:fldCharType="end"/>
      </w:r>
      <w:r w:rsidR="00055F5D">
        <w:t xml:space="preserve">.  </w:t>
      </w:r>
    </w:p>
    <w:p w14:paraId="5CA99881" w14:textId="77777777" w:rsidR="00055F5D" w:rsidRDefault="00055F5D" w:rsidP="00055F5D">
      <w:pPr>
        <w:spacing w:line="480" w:lineRule="auto"/>
      </w:pPr>
    </w:p>
    <w:p w14:paraId="714C69B2" w14:textId="2B5954D8" w:rsidR="00055F5D" w:rsidRDefault="00055F5D" w:rsidP="00055F5D">
      <w:pPr>
        <w:spacing w:line="480" w:lineRule="auto"/>
      </w:pPr>
      <w:r>
        <w:t xml:space="preserve">A resolution of this paradox has been proposed following the unexpected discovery that Der p 1 (and by inference its other group 1 homologues) </w:t>
      </w:r>
      <w:r w:rsidR="00C94E1B">
        <w:t>behaves as a</w:t>
      </w:r>
      <w:r>
        <w:t xml:space="preserve"> prothrombinase </w:t>
      </w:r>
      <w:r w:rsidR="009D7859">
        <w:t xml:space="preserve">which is </w:t>
      </w:r>
      <w:r>
        <w:t>capable of forming thrombin in the absence of other the activation of other components of the coagulation system</w:t>
      </w:r>
      <w:r w:rsidR="00841A3C">
        <w:t xml:space="preserve"> </w:t>
      </w:r>
      <w:r w:rsidR="00100697">
        <w:fldChar w:fldCharType="begin">
          <w:fldData xml:space="preserve">PEVuZE5vdGU+PENpdGU+PEF1dGhvcj5aaGFuZzwvQXV0aG9yPjxZZWFyPjIwMTY8L1llYXI+PFJl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xMjI0LTEyMjc8L3BhZ2VzPjx2b2x1bWU+MTM4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==
</w:fldData>
        </w:fldChar>
      </w:r>
      <w:r w:rsidR="00556AF0">
        <w:instrText xml:space="preserve"> ADDIN EN.CITE </w:instrText>
      </w:r>
      <w:r w:rsidR="00556AF0">
        <w:fldChar w:fldCharType="begin">
          <w:fldData xml:space="preserve">PEVuZE5vdGU+PENpdGU+PEF1dGhvcj5aaGFuZzwvQXV0aG9yPjxZZWFyPjIwMTY8L1llYXI+PFJl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xMjI0LTEyMjc8L3BhZ2VzPjx2b2x1bWU+MTM4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==
</w:fldData>
        </w:fldChar>
      </w:r>
      <w:r w:rsidR="00556AF0">
        <w:instrText xml:space="preserve"> ADDIN EN.CITE.DATA </w:instrText>
      </w:r>
      <w:r w:rsidR="00556AF0">
        <w:fldChar w:fldCharType="end"/>
      </w:r>
      <w:r w:rsidR="00100697">
        <w:fldChar w:fldCharType="separate"/>
      </w:r>
      <w:r w:rsidR="00556AF0">
        <w:rPr>
          <w:noProof/>
        </w:rPr>
        <w:t>[7, 103]</w:t>
      </w:r>
      <w:r w:rsidR="00100697">
        <w:fldChar w:fldCharType="end"/>
      </w:r>
      <w:r>
        <w:t>.  Experimental inhibitors with high potency against Der p 1 (</w:t>
      </w:r>
      <w:r w:rsidR="00DB2502">
        <w:t>ie</w:t>
      </w:r>
      <w:r w:rsidR="00565E30">
        <w:t xml:space="preserve"> </w:t>
      </w:r>
      <w:r w:rsidR="00E2717F">
        <w:t xml:space="preserve">the allergen delivery inhibitor compounds </w:t>
      </w:r>
      <w:r>
        <w:t xml:space="preserve">ADZ 50,000, ADZ </w:t>
      </w:r>
      <w:r w:rsidR="00565E30">
        <w:t>51,529</w:t>
      </w:r>
      <w:r>
        <w:t xml:space="preserve"> and SGUL 1</w:t>
      </w:r>
      <w:r w:rsidR="004D7DF0">
        <w:t>7</w:t>
      </w:r>
      <w:r>
        <w:t xml:space="preserve">73) prevent this effect and its downstream consequences, confirming they are due to the cysteine peptidase </w:t>
      </w:r>
      <w:r w:rsidR="00C94E1B">
        <w:t>action</w:t>
      </w:r>
      <w:r>
        <w:t xml:space="preserve"> of Der p 1</w:t>
      </w:r>
      <w:r w:rsidR="00D45CD4">
        <w:t xml:space="preserve"> </w:t>
      </w:r>
      <w:r w:rsidR="00100697">
        <w:fldChar w:fldCharType="begin">
          <w:fldData xml:space="preserve">PEVuZE5vdGU+PENpdGU+PEF1dGhvcj5DaGVuPC9BdXRob3I+PFllYXI+MjAxNzwvWWVhcj48UmVj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xMjI0LTEyMjc8L3BhZ2VzPjx2b2x1bWU+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=
</w:fldData>
        </w:fldChar>
      </w:r>
      <w:r w:rsidR="00556AF0">
        <w:instrText xml:space="preserve"> ADDIN EN.CITE </w:instrText>
      </w:r>
      <w:r w:rsidR="00556AF0">
        <w:fldChar w:fldCharType="begin">
          <w:fldData xml:space="preserve">PEVuZE5vdGU+PENpdGU+PEF1dGhvcj5DaGVuPC9BdXRob3I+PFllYXI+MjAxNzwvWWVhcj48UmVj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=
</w:fldData>
        </w:fldChar>
      </w:r>
      <w:r w:rsidR="00556AF0">
        <w:instrText xml:space="preserve"> ADDIN EN.CITE.DATA </w:instrText>
      </w:r>
      <w:r w:rsidR="00556AF0">
        <w:fldChar w:fldCharType="end"/>
      </w:r>
      <w:r w:rsidR="00100697">
        <w:fldChar w:fldCharType="separate"/>
      </w:r>
      <w:r w:rsidR="00556AF0">
        <w:rPr>
          <w:noProof/>
        </w:rPr>
        <w:t>[7, 79, 103]</w:t>
      </w:r>
      <w:r w:rsidR="00100697">
        <w:fldChar w:fldCharType="end"/>
      </w:r>
      <w:r>
        <w:t>.  The ability of Der p 1 and</w:t>
      </w:r>
      <w:r w:rsidR="00DE49FB">
        <w:t xml:space="preserve"> </w:t>
      </w:r>
      <w:r>
        <w:t xml:space="preserve">other group 1 </w:t>
      </w:r>
      <w:r w:rsidR="00D35CF0">
        <w:t>HDM</w:t>
      </w:r>
      <w:r>
        <w:t xml:space="preserve"> allergens to stimulate thrombin production in the airway epithelium </w:t>
      </w:r>
      <w:r w:rsidR="00B948A0">
        <w:t>provides a mechanism for these allergens to</w:t>
      </w:r>
      <w:r>
        <w:t xml:space="preserve"> evoke the canonical activation </w:t>
      </w:r>
      <w:r>
        <w:lastRenderedPageBreak/>
        <w:t xml:space="preserve">of </w:t>
      </w:r>
      <w:r w:rsidR="00936B83">
        <w:t>PARs.</w:t>
      </w:r>
      <w:r>
        <w:t xml:space="preserve">  In human airway epithelial cells</w:t>
      </w:r>
      <w:r w:rsidR="006C74F0">
        <w:t>,</w:t>
      </w:r>
      <w:r>
        <w:t xml:space="preserve"> this stimulation</w:t>
      </w:r>
      <w:r w:rsidR="00175424">
        <w:t xml:space="preserve"> by Der p 1</w:t>
      </w:r>
      <w:r>
        <w:t xml:space="preserve"> involves both PAR1 and PAR4</w:t>
      </w:r>
      <w:r w:rsidR="00275664">
        <w:t xml:space="preserve"> which were</w:t>
      </w:r>
      <w:r w:rsidR="00936B83" w:rsidRPr="00936B83">
        <w:t xml:space="preserve"> </w:t>
      </w:r>
      <w:r w:rsidR="00936B83">
        <w:t xml:space="preserve">previously considered incapable of </w:t>
      </w:r>
      <w:r w:rsidR="00982B36">
        <w:t>direct activation</w:t>
      </w:r>
      <w:r w:rsidR="00936B83">
        <w:t xml:space="preserve"> by </w:t>
      </w:r>
      <w:r w:rsidR="006278BC">
        <w:t>group 1 HDM</w:t>
      </w:r>
      <w:r w:rsidR="00936B83">
        <w:t xml:space="preserve"> allergens</w:t>
      </w:r>
      <w:r w:rsidR="00841A3C">
        <w:t xml:space="preserve"> </w:t>
      </w:r>
      <w:r w:rsidR="00100697">
        <w:fldChar w:fldCharType="begin">
          <w:fldData xml:space="preserve">PEVuZE5vdGU+PENpdGU+PEF1dGhvcj5Bc29rYW5hbnRoYW48L0F1dGhvcj48WWVhcj4yMDAyPC9Z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</w:fldData>
        </w:fldChar>
      </w:r>
      <w:r w:rsidR="00556AF0">
        <w:instrText xml:space="preserve"> ADDIN EN.CITE </w:instrText>
      </w:r>
      <w:r w:rsidR="00556AF0">
        <w:fldChar w:fldCharType="begin">
          <w:fldData xml:space="preserve">PEVuZE5vdGU+PENpdGU+PEF1dGhvcj5Bc29rYW5hbnRoYW48L0F1dGhvcj48WWVhcj4yMDAyPC9Z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</w:fldData>
        </w:fldChar>
      </w:r>
      <w:r w:rsidR="00556AF0">
        <w:instrText xml:space="preserve"> ADDIN EN.CITE.DATA </w:instrText>
      </w:r>
      <w:r w:rsidR="00556AF0">
        <w:fldChar w:fldCharType="end"/>
      </w:r>
      <w:r w:rsidR="00100697">
        <w:fldChar w:fldCharType="separate"/>
      </w:r>
      <w:r w:rsidR="00556AF0">
        <w:rPr>
          <w:noProof/>
        </w:rPr>
        <w:t>[94]</w:t>
      </w:r>
      <w:r w:rsidR="00100697">
        <w:fldChar w:fldCharType="end"/>
      </w:r>
      <w:r>
        <w:t xml:space="preserve">.  While </w:t>
      </w:r>
      <w:r w:rsidR="00275664">
        <w:t xml:space="preserve">the involvement of PAR1 and PAR4 is </w:t>
      </w:r>
      <w:r>
        <w:t>anticipated because both</w:t>
      </w:r>
      <w:r w:rsidR="005F3FF4">
        <w:t xml:space="preserve"> </w:t>
      </w:r>
      <w:r w:rsidR="00326022">
        <w:t>can be activated</w:t>
      </w:r>
      <w:r>
        <w:t xml:space="preserve"> by </w:t>
      </w:r>
      <w:r w:rsidR="00175424">
        <w:t xml:space="preserve">the </w:t>
      </w:r>
      <w:r>
        <w:t>thrombin</w:t>
      </w:r>
      <w:r w:rsidR="00175424">
        <w:t xml:space="preserve"> formed by Der p 1</w:t>
      </w:r>
      <w:r>
        <w:t xml:space="preserve">, the action of Der p 1 is </w:t>
      </w:r>
      <w:r w:rsidR="008F5A0B">
        <w:t>interesting</w:t>
      </w:r>
      <w:r>
        <w:t xml:space="preserve"> in being fully </w:t>
      </w:r>
      <w:r w:rsidR="0011083F">
        <w:t>blocked</w:t>
      </w:r>
      <w:r>
        <w:t xml:space="preserve"> by </w:t>
      </w:r>
      <w:r w:rsidR="00CF672D">
        <w:t xml:space="preserve">antagonists of </w:t>
      </w:r>
      <w:r>
        <w:t>either PAR1 or PAR4</w:t>
      </w:r>
      <w:r w:rsidR="001F0B41">
        <w:t xml:space="preserve"> (eg SCH 79797, FR 171113, tcY-NH</w:t>
      </w:r>
      <w:r w:rsidR="001F0B41" w:rsidRPr="001F0B41">
        <w:rPr>
          <w:vertAlign w:val="subscript"/>
        </w:rPr>
        <w:t>2</w:t>
      </w:r>
      <w:r w:rsidR="001F0B41">
        <w:t>)</w:t>
      </w:r>
      <w:r>
        <w:t xml:space="preserve"> and</w:t>
      </w:r>
      <w:r w:rsidR="00982B36">
        <w:t>, consistent with this,</w:t>
      </w:r>
      <w:r>
        <w:t xml:space="preserve"> gene silencing of either receptor markedly attenuat</w:t>
      </w:r>
      <w:r w:rsidR="00936F88">
        <w:t>es the</w:t>
      </w:r>
      <w:r w:rsidR="00CF672D">
        <w:t xml:space="preserve"> ensuing</w:t>
      </w:r>
      <w:r w:rsidR="00936F88">
        <w:t xml:space="preserve"> response</w:t>
      </w:r>
      <w:r w:rsidR="00841A3C">
        <w:t xml:space="preserve"> </w:t>
      </w:r>
      <w:r w:rsidR="00100697">
        <w:fldChar w:fldCharType="begin">
          <w:fldData xml:space="preserve">PEVuZE5vdGU+PENpdGU+PEF1dGhvcj5aaGFuZzwvQXV0aG9yPjxZZWFyPjIwMTY8L1llYXI+PFJl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</w:fldData>
        </w:fldChar>
      </w:r>
      <w:r w:rsidR="00556AF0">
        <w:instrText xml:space="preserve"> ADDIN EN.CITE </w:instrText>
      </w:r>
      <w:r w:rsidR="00556AF0">
        <w:fldChar w:fldCharType="begin">
          <w:fldData xml:space="preserve">PEVuZE5vdGU+PENpdGU+PEF1dGhvcj5aaGFuZzwvQXV0aG9yPjxZZWFyPjIwMTY8L1llYXI+PFJl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</w:fldData>
        </w:fldChar>
      </w:r>
      <w:r w:rsidR="00556AF0">
        <w:instrText xml:space="preserve"> ADDIN EN.CITE.DATA </w:instrText>
      </w:r>
      <w:r w:rsidR="00556AF0">
        <w:fldChar w:fldCharType="end"/>
      </w:r>
      <w:r w:rsidR="00100697">
        <w:fldChar w:fldCharType="separate"/>
      </w:r>
      <w:r w:rsidR="00556AF0">
        <w:rPr>
          <w:noProof/>
        </w:rPr>
        <w:t>[103]</w:t>
      </w:r>
      <w:r w:rsidR="00100697">
        <w:fldChar w:fldCharType="end"/>
      </w:r>
      <w:r>
        <w:t xml:space="preserve">.  </w:t>
      </w:r>
      <w:r w:rsidR="00326022">
        <w:t>T</w:t>
      </w:r>
      <w:r w:rsidR="00E52FA8">
        <w:t>he</w:t>
      </w:r>
      <w:r w:rsidR="00C35C58">
        <w:t xml:space="preserve"> surprising</w:t>
      </w:r>
      <w:r w:rsidR="00F61F41">
        <w:t xml:space="preserve"> ability of</w:t>
      </w:r>
      <w:r>
        <w:t xml:space="preserve"> antagonist</w:t>
      </w:r>
      <w:r w:rsidR="00F61F41">
        <w:t>s of either receptor</w:t>
      </w:r>
      <w:r>
        <w:t xml:space="preserve"> </w:t>
      </w:r>
      <w:r w:rsidR="00F61F41">
        <w:t>to ful</w:t>
      </w:r>
      <w:r w:rsidR="00D036C5">
        <w:t>ly</w:t>
      </w:r>
      <w:r w:rsidR="00F61F41">
        <w:t xml:space="preserve"> inhibit</w:t>
      </w:r>
      <w:r w:rsidR="00841A3C">
        <w:t xml:space="preserve"> the cellular response</w:t>
      </w:r>
      <w:r w:rsidR="00F61F41">
        <w:t xml:space="preserve"> </w:t>
      </w:r>
      <w:r>
        <w:t xml:space="preserve">is </w:t>
      </w:r>
      <w:r w:rsidR="00982B36">
        <w:t>compatible</w:t>
      </w:r>
      <w:r>
        <w:t xml:space="preserve"> with a</w:t>
      </w:r>
      <w:r w:rsidR="00982B36">
        <w:t xml:space="preserve"> model for</w:t>
      </w:r>
      <w:r w:rsidR="00291DCE">
        <w:t xml:space="preserve"> co-operative</w:t>
      </w:r>
      <w:r>
        <w:t xml:space="preserve"> hetero</w:t>
      </w:r>
      <w:r w:rsidR="00326022">
        <w:t>-oligomerisation</w:t>
      </w:r>
      <w:r>
        <w:t xml:space="preserve"> of PARs</w:t>
      </w:r>
      <w:r w:rsidR="002222C3">
        <w:t xml:space="preserve"> and the formation of a ternary complex between </w:t>
      </w:r>
      <w:r w:rsidR="001453C0">
        <w:t>PAR1, PAR4 and thrombin</w:t>
      </w:r>
      <w:r w:rsidR="00137939">
        <w:t xml:space="preserve"> </w:t>
      </w:r>
      <w:r w:rsidR="00100697">
        <w:fldChar w:fldCharType="begin"/>
      </w:r>
      <w:r w:rsidR="00100697">
        <w:instrText xml:space="preserve"> ADDIN EN.CITE &lt;EndNote&gt;&lt;Cite&gt;&lt;Author&gt;Zhang&lt;/Author&gt;&lt;Year&gt;2018&lt;/Year&gt;&lt;RecNum&gt;40&lt;/RecNum&gt;&lt;DisplayText&gt;[7]&lt;/DisplayText&gt;&lt;record&gt;&lt;rec-number&gt;40&lt;/rec-number&gt;&lt;foreign-keys&gt;&lt;key app="EN" db-id="5dsfra2d8xd5t6ez9tlv2wdm0rza9pve9tv9" timestamp="1526575079"&gt;40&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eriodical&gt;&lt;full-title&gt;Molecular Pharmacology&lt;/full-title&gt;&lt;/periodical&gt;&lt;pages&gt;1007-1030&lt;/pages&gt;&lt;volume&gt;94&lt;/volume&gt;&lt;dates&gt;&lt;year&gt;2018&lt;/year&gt;&lt;/dates&gt;&lt;urls&gt;&lt;/urls&gt;&lt;electronic-resource-num&gt;https://doi.org/10.1124/mol.118.112730&lt;/electronic-resource-num&gt;&lt;/record&gt;&lt;/Cite&gt;&lt;/EndNote&gt;</w:instrText>
      </w:r>
      <w:r w:rsidR="00100697">
        <w:fldChar w:fldCharType="separate"/>
      </w:r>
      <w:r w:rsidR="00100697">
        <w:rPr>
          <w:noProof/>
        </w:rPr>
        <w:t>[7]</w:t>
      </w:r>
      <w:r w:rsidR="00100697">
        <w:fldChar w:fldCharType="end"/>
      </w:r>
      <w:r>
        <w:t xml:space="preserve">.  </w:t>
      </w:r>
      <w:r w:rsidR="00291DCE">
        <w:t>The</w:t>
      </w:r>
      <w:r w:rsidR="001453C0">
        <w:t xml:space="preserve"> notable </w:t>
      </w:r>
      <w:r w:rsidR="00D816F9">
        <w:t>mechanistic gain from the formation</w:t>
      </w:r>
      <w:r w:rsidR="001453C0">
        <w:t xml:space="preserve"> of this ternary complex</w:t>
      </w:r>
      <w:r w:rsidR="004575A5">
        <w:t xml:space="preserve"> </w:t>
      </w:r>
      <w:r w:rsidR="00175424">
        <w:t xml:space="preserve">is </w:t>
      </w:r>
      <w:r w:rsidR="004575A5">
        <w:t xml:space="preserve">enhanced </w:t>
      </w:r>
      <w:r w:rsidR="00FE7FCE">
        <w:t>receptor activation</w:t>
      </w:r>
      <w:r w:rsidR="004575A5">
        <w:t xml:space="preserve"> because</w:t>
      </w:r>
      <w:r w:rsidR="001453C0">
        <w:t xml:space="preserve"> the</w:t>
      </w:r>
      <w:r>
        <w:t xml:space="preserve"> interaction </w:t>
      </w:r>
      <w:r w:rsidR="001453C0">
        <w:t xml:space="preserve">of thrombin </w:t>
      </w:r>
      <w:r>
        <w:t>with PAR1, which contains a thrombin</w:t>
      </w:r>
      <w:r w:rsidR="00D036C5">
        <w:t>-</w:t>
      </w:r>
      <w:r>
        <w:t xml:space="preserve">binding </w:t>
      </w:r>
      <w:r w:rsidR="00D036C5">
        <w:t>exo</w:t>
      </w:r>
      <w:r>
        <w:t>site in addition to presenting a cleavage site in the extracellular N-terminus of the protein, facilitates presentation of thrombin to PAR4 which lacks a thrombin exosite</w:t>
      </w:r>
      <w:r w:rsidR="00232180">
        <w:t xml:space="preserve"> </w:t>
      </w:r>
      <w:r w:rsidR="00100697">
        <w:fldChar w:fldCharType="begin">
          <w:fldData xml:space="preserve">PEVuZE5vdGU+PENpdGU+PEF1dGhvcj5BcmFjaGljaGU8L0F1dGhvcj48WWVhcj4yMDEzPC9ZZWFy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I1NTMtNjI8L3BhZ2VzPjx2b2x1bWU+Mjg4PC92b2x1bWU+PG51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</w:fldData>
        </w:fldChar>
      </w:r>
      <w:r w:rsidR="00556AF0">
        <w:instrText xml:space="preserve"> ADDIN EN.CITE </w:instrText>
      </w:r>
      <w:r w:rsidR="00556AF0">
        <w:fldChar w:fldCharType="begin">
          <w:fldData xml:space="preserve">PEVuZE5vdGU+PENpdGU+PEF1dGhvcj5BcmFjaGljaGU8L0F1dGhvcj48WWVhcj4yMDEzPC9ZZWFy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zI1NTMtNjI8L3BhZ2VzPjx2b2x1bWU+Mjg4PC92b2x1bWU+PG51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</w:fldData>
        </w:fldChar>
      </w:r>
      <w:r w:rsidR="00556AF0">
        <w:instrText xml:space="preserve"> ADDIN EN.CITE.DATA </w:instrText>
      </w:r>
      <w:r w:rsidR="00556AF0">
        <w:fldChar w:fldCharType="end"/>
      </w:r>
      <w:r w:rsidR="00100697">
        <w:fldChar w:fldCharType="separate"/>
      </w:r>
      <w:r w:rsidR="00556AF0">
        <w:rPr>
          <w:noProof/>
        </w:rPr>
        <w:t>[104]</w:t>
      </w:r>
      <w:r w:rsidR="00100697">
        <w:fldChar w:fldCharType="end"/>
      </w:r>
      <w:r>
        <w:t>.</w:t>
      </w:r>
      <w:r w:rsidR="008E5F99">
        <w:t xml:space="preserve">  The activation of thrombin formation by this </w:t>
      </w:r>
      <w:r w:rsidR="003F58F5">
        <w:t>innate response to Der p 1</w:t>
      </w:r>
      <w:r w:rsidR="00796D91">
        <w:t xml:space="preserve"> </w:t>
      </w:r>
      <w:r w:rsidR="000A4E60">
        <w:t xml:space="preserve">provides a new </w:t>
      </w:r>
      <w:r w:rsidR="00371FA2">
        <w:t>explanation</w:t>
      </w:r>
      <w:r w:rsidR="000A4E60">
        <w:t xml:space="preserve"> for the presence of elevated levels of thrombin in airway surface liquid in asthmatic airways</w:t>
      </w:r>
      <w:r w:rsidR="00D27038">
        <w:t xml:space="preserve"> </w:t>
      </w:r>
      <w:r w:rsidR="00100697">
        <w:fldChar w:fldCharType="begin">
          <w:fldData xml:space="preserve">PEVuZE5vdGU+PENpdGU+PEF1dGhvcj5CcmltczwvQXV0aG9yPjxZZWFyPjIwMDk8L1llYXI+PFJl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MyMzYtNDQ8L3BhZ2VzPjx2b2x1bWU+MTE5PC92b2x1bWU+PG51bWJlcj4xNDwvbnVtYmVy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==
</w:fldData>
        </w:fldChar>
      </w:r>
      <w:r w:rsidR="00556AF0">
        <w:instrText xml:space="preserve"> ADDIN EN.CITE </w:instrText>
      </w:r>
      <w:r w:rsidR="00556AF0">
        <w:fldChar w:fldCharType="begin">
          <w:fldData xml:space="preserve">PEVuZE5vdGU+PENpdGU+PEF1dGhvcj5CcmltczwvQXV0aG9yPjxZZWFyPjIwMDk8L1llYXI+PFJl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MyMzYtNDQ8L3BhZ2VzPjx2b2x1bWU+MTE5PC92b2x1bWU+PG51bWJlcj4xNDwvbnVtYmVy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==
</w:fldData>
        </w:fldChar>
      </w:r>
      <w:r w:rsidR="00556AF0">
        <w:instrText xml:space="preserve"> ADDIN EN.CITE.DATA </w:instrText>
      </w:r>
      <w:r w:rsidR="00556AF0">
        <w:fldChar w:fldCharType="end"/>
      </w:r>
      <w:r w:rsidR="00100697">
        <w:fldChar w:fldCharType="separate"/>
      </w:r>
      <w:r w:rsidR="00556AF0">
        <w:rPr>
          <w:noProof/>
        </w:rPr>
        <w:t>[105-110]</w:t>
      </w:r>
      <w:r w:rsidR="00100697">
        <w:fldChar w:fldCharType="end"/>
      </w:r>
      <w:r w:rsidR="006B63A0">
        <w:t xml:space="preserve">, a phenomenon previously thought </w:t>
      </w:r>
      <w:r w:rsidR="00175424">
        <w:t xml:space="preserve">simply </w:t>
      </w:r>
      <w:r w:rsidR="006B63A0">
        <w:t xml:space="preserve">to represent </w:t>
      </w:r>
      <w:r w:rsidR="00B22D5F">
        <w:t>the operation of tissue repair processes</w:t>
      </w:r>
      <w:r w:rsidR="00175424">
        <w:t xml:space="preserve"> activated by IgE-dependent inflammation</w:t>
      </w:r>
      <w:r w:rsidR="006956B0">
        <w:t xml:space="preserve">.  </w:t>
      </w:r>
      <w:r w:rsidR="00E22CD0">
        <w:t xml:space="preserve">After allergen exposure, thrombin </w:t>
      </w:r>
      <w:r w:rsidR="00CA4AD0">
        <w:t>activity</w:t>
      </w:r>
      <w:r w:rsidR="006E1B22">
        <w:t xml:space="preserve"> in asthmatic airways</w:t>
      </w:r>
      <w:r w:rsidR="00CA4AD0">
        <w:t xml:space="preserve"> </w:t>
      </w:r>
      <w:r w:rsidR="00796880">
        <w:t>can</w:t>
      </w:r>
      <w:r w:rsidR="004A38D0">
        <w:t xml:space="preserve"> rise to levels capable of driving cell proliferation</w:t>
      </w:r>
      <w:r w:rsidR="00E2338E">
        <w:t>, implying a role in tissue remodelling</w:t>
      </w:r>
      <w:r w:rsidR="009C787D">
        <w:t xml:space="preserve"> </w:t>
      </w:r>
      <w:r w:rsidR="00100697">
        <w:fldChar w:fldCharType="begin">
          <w:fldData xml:space="preserve">PEVuZE5vdGU+PENpdGU+PEF1dGhvcj5UZXJhZGE8L0F1dGhvcj48WWVhcj4yMDA0PC9ZZWFyPjxS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</w:fldData>
        </w:fldChar>
      </w:r>
      <w:r w:rsidR="00556AF0">
        <w:instrText xml:space="preserve"> ADDIN EN.CITE </w:instrText>
      </w:r>
      <w:r w:rsidR="00556AF0">
        <w:fldChar w:fldCharType="begin">
          <w:fldData xml:space="preserve">PEVuZE5vdGU+PENpdGU+PEF1dGhvcj5UZXJhZGE8L0F1dGhvcj48WWVhcj4yMDA0PC9ZZWFyPjxS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</w:fldData>
        </w:fldChar>
      </w:r>
      <w:r w:rsidR="00556AF0">
        <w:instrText xml:space="preserve"> ADDIN EN.CITE.DATA </w:instrText>
      </w:r>
      <w:r w:rsidR="00556AF0">
        <w:fldChar w:fldCharType="end"/>
      </w:r>
      <w:r w:rsidR="00100697">
        <w:fldChar w:fldCharType="separate"/>
      </w:r>
      <w:r w:rsidR="00556AF0">
        <w:rPr>
          <w:noProof/>
        </w:rPr>
        <w:t>[110]</w:t>
      </w:r>
      <w:r w:rsidR="00100697">
        <w:fldChar w:fldCharType="end"/>
      </w:r>
      <w:r w:rsidR="004A38D0">
        <w:t>.</w:t>
      </w:r>
      <w:r w:rsidR="006B63A0">
        <w:t xml:space="preserve">  That</w:t>
      </w:r>
      <w:r w:rsidR="00B22D5F">
        <w:t xml:space="preserve"> significant amounts of</w:t>
      </w:r>
      <w:r w:rsidR="006B63A0">
        <w:t xml:space="preserve"> thrombin </w:t>
      </w:r>
      <w:r w:rsidR="006E1B22">
        <w:t>could</w:t>
      </w:r>
      <w:r w:rsidR="006B63A0">
        <w:t xml:space="preserve"> be generated by an entirely innate response to a major environmental allergen</w:t>
      </w:r>
      <w:r w:rsidR="001B512B">
        <w:t xml:space="preserve"> and</w:t>
      </w:r>
      <w:r w:rsidR="003D5018">
        <w:t xml:space="preserve"> the response to respiratory RNA viruses </w:t>
      </w:r>
      <w:r w:rsidR="00100697">
        <w:fldChar w:fldCharType="begin">
          <w:fldData xml:space="preserve">PEVuZE5vdGU+PENpdGU+PEF1dGhvcj5Hb2VpamVuYmllcjwvQXV0aG9yPjxZZWFyPjIwMTQ8L1ll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</w:fldData>
        </w:fldChar>
      </w:r>
      <w:r w:rsidR="00556AF0">
        <w:instrText xml:space="preserve"> ADDIN EN.CITE </w:instrText>
      </w:r>
      <w:r w:rsidR="00556AF0">
        <w:fldChar w:fldCharType="begin">
          <w:fldData xml:space="preserve">PEVuZE5vdGU+PENpdGU+PEF1dGhvcj5Hb2VpamVuYmllcjwvQXV0aG9yPjxZZWFyPjIwMTQ8L1ll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</w:fldData>
        </w:fldChar>
      </w:r>
      <w:r w:rsidR="00556AF0">
        <w:instrText xml:space="preserve"> ADDIN EN.CITE.DATA </w:instrText>
      </w:r>
      <w:r w:rsidR="00556AF0">
        <w:fldChar w:fldCharType="end"/>
      </w:r>
      <w:r w:rsidR="00100697">
        <w:fldChar w:fldCharType="separate"/>
      </w:r>
      <w:r w:rsidR="00556AF0">
        <w:rPr>
          <w:noProof/>
        </w:rPr>
        <w:t>[111]</w:t>
      </w:r>
      <w:r w:rsidR="00100697">
        <w:fldChar w:fldCharType="end"/>
      </w:r>
      <w:r w:rsidR="003D5018">
        <w:t xml:space="preserve">, </w:t>
      </w:r>
      <w:r w:rsidR="00B22D5F">
        <w:t xml:space="preserve">suggests that </w:t>
      </w:r>
      <w:r w:rsidR="006E1B22">
        <w:t xml:space="preserve">thrombin-dependent </w:t>
      </w:r>
      <w:r w:rsidR="00B22D5F">
        <w:t>smooth muscle proliferation</w:t>
      </w:r>
      <w:r w:rsidR="00620EB0">
        <w:t xml:space="preserve">, </w:t>
      </w:r>
      <w:r w:rsidR="001E397F">
        <w:t xml:space="preserve">which may have functional consequences for the responses to any inhalant allergen, </w:t>
      </w:r>
      <w:r w:rsidR="00E92816">
        <w:t>can</w:t>
      </w:r>
      <w:r w:rsidR="00620EB0">
        <w:t xml:space="preserve"> </w:t>
      </w:r>
      <w:r w:rsidR="0036200F">
        <w:t xml:space="preserve">occur </w:t>
      </w:r>
      <w:r w:rsidR="006E1B22">
        <w:t>regardless of</w:t>
      </w:r>
      <w:r w:rsidR="0036200F">
        <w:t xml:space="preserve"> </w:t>
      </w:r>
      <w:r w:rsidR="001B512B">
        <w:t>events</w:t>
      </w:r>
      <w:r w:rsidR="00F71F36" w:rsidRPr="00F71F36">
        <w:t xml:space="preserve"> </w:t>
      </w:r>
      <w:r w:rsidR="00F71F36">
        <w:t>mediated by IgE cross-linkage</w:t>
      </w:r>
      <w:r w:rsidR="003D5018">
        <w:t xml:space="preserve"> </w:t>
      </w:r>
      <w:r w:rsidR="00100697">
        <w:fldChar w:fldCharType="begin">
          <w:fldData xml:space="preserve">PEVuZE5vdGU+PENpdGU+PEF1dGhvcj5aaGFuZzwvQXV0aG9yPjxZZWFyPjIwMTY8L1llYXI+PFJl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</w:fldData>
        </w:fldChar>
      </w:r>
      <w:r w:rsidR="00556AF0">
        <w:instrText xml:space="preserve"> ADDIN EN.CITE </w:instrText>
      </w:r>
      <w:r w:rsidR="00556AF0">
        <w:fldChar w:fldCharType="begin">
          <w:fldData xml:space="preserve">PEVuZE5vdGU+PENpdGU+PEF1dGhvcj5aaGFuZzwvQXV0aG9yPjxZZWFyPjIwMTY8L1llYXI+PFJl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</w:fldData>
        </w:fldChar>
      </w:r>
      <w:r w:rsidR="00556AF0">
        <w:instrText xml:space="preserve"> ADDIN EN.CITE.DATA </w:instrText>
      </w:r>
      <w:r w:rsidR="00556AF0">
        <w:fldChar w:fldCharType="end"/>
      </w:r>
      <w:r w:rsidR="00100697">
        <w:fldChar w:fldCharType="separate"/>
      </w:r>
      <w:r w:rsidR="00556AF0">
        <w:rPr>
          <w:noProof/>
        </w:rPr>
        <w:t>[103]</w:t>
      </w:r>
      <w:r w:rsidR="00100697">
        <w:fldChar w:fldCharType="end"/>
      </w:r>
      <w:r w:rsidR="0036200F">
        <w:t xml:space="preserve">.  </w:t>
      </w:r>
      <w:r w:rsidR="0002494C">
        <w:t xml:space="preserve">  </w:t>
      </w:r>
      <w:r w:rsidR="001125C3">
        <w:t xml:space="preserve">If correct, a corollary </w:t>
      </w:r>
      <w:r w:rsidR="005A1272">
        <w:t>is</w:t>
      </w:r>
      <w:r w:rsidR="00847791">
        <w:t xml:space="preserve"> that </w:t>
      </w:r>
      <w:r w:rsidR="00E170B9">
        <w:t>a component of allergen-dependent airway hyperreactivity</w:t>
      </w:r>
      <w:r w:rsidR="00C91C9B">
        <w:t xml:space="preserve"> </w:t>
      </w:r>
      <w:r w:rsidR="002B2D8E">
        <w:t>may result</w:t>
      </w:r>
      <w:r w:rsidR="00C91C9B">
        <w:t xml:space="preserve"> from</w:t>
      </w:r>
      <w:r w:rsidR="002140E0">
        <w:t xml:space="preserve"> innate,</w:t>
      </w:r>
      <w:r w:rsidR="00C91C9B">
        <w:t xml:space="preserve"> IgE-independent pathophysiology</w:t>
      </w:r>
      <w:r w:rsidR="002B2D8E">
        <w:t xml:space="preserve"> </w:t>
      </w:r>
      <w:r w:rsidR="00D92323">
        <w:t xml:space="preserve">which can be </w:t>
      </w:r>
      <w:r w:rsidR="00742A0A">
        <w:t>episodically</w:t>
      </w:r>
      <w:r w:rsidR="00D92323">
        <w:t xml:space="preserve"> amplified by</w:t>
      </w:r>
      <w:r w:rsidR="009325E9">
        <w:t xml:space="preserve"> IgE-mediated</w:t>
      </w:r>
      <w:r w:rsidR="00E92816">
        <w:t xml:space="preserve"> </w:t>
      </w:r>
      <w:r w:rsidR="001B512B">
        <w:t>exace</w:t>
      </w:r>
      <w:r w:rsidR="00285825">
        <w:t>r</w:t>
      </w:r>
      <w:r w:rsidR="001B512B">
        <w:t>bations</w:t>
      </w:r>
      <w:r w:rsidR="00CA4EE3">
        <w:t>,</w:t>
      </w:r>
      <w:r w:rsidR="0070645A">
        <w:t xml:space="preserve"> or reinforced by </w:t>
      </w:r>
      <w:r w:rsidR="001B512B">
        <w:t xml:space="preserve">reactions to </w:t>
      </w:r>
      <w:r w:rsidR="00D34D31">
        <w:t xml:space="preserve">viral </w:t>
      </w:r>
      <w:r w:rsidR="00937C4A">
        <w:t xml:space="preserve">RNA </w:t>
      </w:r>
      <w:r w:rsidR="00100697">
        <w:fldChar w:fldCharType="begin"/>
      </w:r>
      <w:r w:rsidR="00556AF0">
        <w:instrText xml:space="preserve"> ADDIN EN.CITE &lt;EndNote&gt;&lt;Cite&gt;&lt;Author&gt;Zhang&lt;/Author&gt;&lt;Year&gt;2018&lt;/Year&gt;&lt;RecNum&gt;39&lt;/RecNum&gt;&lt;DisplayText&gt;[78]&lt;/DisplayText&gt;&lt;record&gt;&lt;rec-number&gt;39&lt;/rec-number&gt;&lt;foreign-keys&gt;&lt;key app="EN" db-id="5dsfra2d8xd5t6ez9tlv2wdm0rza9pve9tv9" timestamp="1526575079"&gt;39&lt;/key&gt;&lt;/foreign-keys&gt;&lt;ref-type name="Journal Article"&gt;17&lt;/ref-type&gt;&lt;contributors&gt;&lt;authors&gt;&lt;author&gt;Zhang, J.&lt;/author&gt;&lt;author&gt;Chen, J.&lt;/author&gt;&lt;author&gt;Mangat, S. C.&lt;/author&gt;&lt;author&gt;Perera Baruhupolage, C.&lt;/author&gt;&lt;author&gt;Garrod, D.R.&lt;/author&gt;&lt;author&gt;Robinson, C.&lt;/author&gt;&lt;/authors&gt;&lt;/contributors&gt;&lt;titles&gt;&lt;title&gt;Pathways of airway oxidant formation by house dust mite allergens and viral RNA converge through myosin motors, pannexons and Toll-like receptor 4 &lt;/title&gt;&lt;secondary-title&gt;Immunity, Inflammation and Disease&lt;/secondary-title&gt;&lt;/titles&gt;&lt;periodical&gt;&lt;full-title&gt;Immunity, Inflammation and Disease&lt;/full-title&gt;&lt;/periodical&gt;&lt;pages&gt;276-296&lt;/pages&gt;&lt;volume&gt;6&lt;/volume&gt;&lt;number&gt;2&lt;/number&gt;&lt;dates&gt;&lt;year&gt;2018&lt;/year&gt;&lt;/dates&gt;&lt;urls&gt;&lt;related-urls&gt;&lt;url&gt;https://www.ncbi.nlm.nih.gov/pmc/articles/PMC5946151/pdf/IID3-6-276.pdf&lt;/url&gt;&lt;/related-urls&gt;&lt;/urls&gt;&lt;electronic-resource-num&gt;https://doi.org/10.1002/iid3.216&lt;/electronic-resource-num&gt;&lt;/record&gt;&lt;/Cite&gt;&lt;/EndNote&gt;</w:instrText>
      </w:r>
      <w:r w:rsidR="00100697">
        <w:fldChar w:fldCharType="separate"/>
      </w:r>
      <w:r w:rsidR="00556AF0">
        <w:rPr>
          <w:noProof/>
        </w:rPr>
        <w:t>[78]</w:t>
      </w:r>
      <w:r w:rsidR="00100697">
        <w:fldChar w:fldCharType="end"/>
      </w:r>
      <w:r w:rsidR="00937C4A">
        <w:t>.</w:t>
      </w:r>
      <w:r w:rsidR="0070645A">
        <w:t xml:space="preserve">  </w:t>
      </w:r>
      <w:r w:rsidR="00C334E7">
        <w:t>Two puzzles which arise from this proposition are the extent to which the mechanism may be activated in people without allergic sensitisation and why people with asthma may be more susceptible to its effects.</w:t>
      </w:r>
    </w:p>
    <w:p w14:paraId="08EBB21B" w14:textId="551C5C19" w:rsidR="00C77B43" w:rsidRDefault="00C77B43" w:rsidP="00055F5D">
      <w:pPr>
        <w:spacing w:line="480" w:lineRule="auto"/>
      </w:pPr>
    </w:p>
    <w:p w14:paraId="3C05FDF4" w14:textId="0072570F" w:rsidR="00C77B43" w:rsidRDefault="00931A77" w:rsidP="00055F5D">
      <w:pPr>
        <w:spacing w:line="480" w:lineRule="auto"/>
      </w:pPr>
      <w:r>
        <w:t xml:space="preserve">PAR1 </w:t>
      </w:r>
      <w:r w:rsidR="00B77D7E">
        <w:t>is upregulated</w:t>
      </w:r>
      <w:r w:rsidR="00C12DBF">
        <w:t xml:space="preserve"> </w:t>
      </w:r>
      <w:r w:rsidR="00B47757">
        <w:t xml:space="preserve">by respiratory viral infections and contributes to the pathogenicity of </w:t>
      </w:r>
      <w:r w:rsidR="0037457E">
        <w:t xml:space="preserve">influenza A </w:t>
      </w:r>
      <w:r w:rsidR="00100697">
        <w:fldChar w:fldCharType="begin">
          <w:fldData xml:space="preserve">PEVuZE5vdGU+PENpdGU+PEF1dGhvcj5BbnRvbmlhazwvQXV0aG9yPjxZZWFyPjIwMTM8L1llYXI+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xMzEwLTIyPC9w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</w:fldData>
        </w:fldChar>
      </w:r>
      <w:r w:rsidR="00556AF0">
        <w:instrText xml:space="preserve"> ADDIN EN.CITE </w:instrText>
      </w:r>
      <w:r w:rsidR="00556AF0">
        <w:fldChar w:fldCharType="begin">
          <w:fldData xml:space="preserve">PEVuZE5vdGU+PENpdGU+PEF1dGhvcj5BbnRvbmlhazwvQXV0aG9yPjxZZWFyPjIwMTM8L1llYXI+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xMzEwLTIyPC9w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</w:fldData>
        </w:fldChar>
      </w:r>
      <w:r w:rsidR="00556AF0">
        <w:instrText xml:space="preserve"> ADDIN EN.CITE.DATA </w:instrText>
      </w:r>
      <w:r w:rsidR="00556AF0">
        <w:fldChar w:fldCharType="end"/>
      </w:r>
      <w:r w:rsidR="00100697">
        <w:fldChar w:fldCharType="separate"/>
      </w:r>
      <w:r w:rsidR="00556AF0">
        <w:rPr>
          <w:noProof/>
        </w:rPr>
        <w:t>[112, 113]</w:t>
      </w:r>
      <w:r w:rsidR="00100697">
        <w:fldChar w:fldCharType="end"/>
      </w:r>
      <w:r w:rsidR="001B372F">
        <w:t xml:space="preserve">, </w:t>
      </w:r>
      <w:r w:rsidR="00FE60CF">
        <w:t>observation</w:t>
      </w:r>
      <w:r w:rsidR="0064540A">
        <w:t>s</w:t>
      </w:r>
      <w:r w:rsidR="00604F24">
        <w:t xml:space="preserve"> potentially</w:t>
      </w:r>
      <w:r w:rsidR="00FE60CF">
        <w:t xml:space="preserve"> </w:t>
      </w:r>
      <w:r w:rsidR="00FD5C40">
        <w:t>relevant to</w:t>
      </w:r>
      <w:r w:rsidR="001B372F">
        <w:t xml:space="preserve"> </w:t>
      </w:r>
      <w:r w:rsidR="00FD5C40">
        <w:t xml:space="preserve">exacerbations of asthma caused by </w:t>
      </w:r>
      <w:r w:rsidR="001B372F">
        <w:t>interactions between allergens and</w:t>
      </w:r>
      <w:r w:rsidR="003858B1">
        <w:t xml:space="preserve"> RNA</w:t>
      </w:r>
      <w:r w:rsidR="001B372F">
        <w:t xml:space="preserve"> viruses</w:t>
      </w:r>
      <w:r w:rsidR="003858B1">
        <w:t xml:space="preserve"> such as rhinovirus, respiratory syncytial virus and influen</w:t>
      </w:r>
      <w:r w:rsidR="009322AB">
        <w:t>za</w:t>
      </w:r>
      <w:r w:rsidR="002B691A">
        <w:t>.  The ability to block on</w:t>
      </w:r>
      <w:r w:rsidR="002C38D3">
        <w:t>e</w:t>
      </w:r>
      <w:r w:rsidR="002B691A">
        <w:t xml:space="preserve"> aspect of this interaction through </w:t>
      </w:r>
      <w:r w:rsidR="00C31992">
        <w:t>inhibition of the protease activity of HDM allergens suggests a</w:t>
      </w:r>
      <w:r w:rsidR="002C38D3">
        <w:t xml:space="preserve"> new approach to the treatment of asthma</w:t>
      </w:r>
      <w:r w:rsidR="00604F24">
        <w:t xml:space="preserve"> exacerbations, especially as</w:t>
      </w:r>
      <w:r w:rsidR="00D530B0">
        <w:t xml:space="preserve"> achieving this by</w:t>
      </w:r>
      <w:r w:rsidR="00604F24">
        <w:t xml:space="preserve"> selective targeting of the virus response pathways </w:t>
      </w:r>
      <w:r w:rsidR="00D530B0">
        <w:t>lacks</w:t>
      </w:r>
      <w:r w:rsidR="00604F24">
        <w:t xml:space="preserve"> efficacy</w:t>
      </w:r>
      <w:r w:rsidR="00D530B0">
        <w:t xml:space="preserve"> </w:t>
      </w:r>
      <w:r w:rsidR="00100697">
        <w:fldChar w:fldCharType="begin">
          <w:fldData xml:space="preserve">PEVuZE5vdGU+PENpdGU+PEF1dGhvcj5TaWxrb2ZmPC9BdXRob3I+PFllYXI+MjAxODwvWWVhcj48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</w:fldData>
        </w:fldChar>
      </w:r>
      <w:r w:rsidR="00556AF0">
        <w:instrText xml:space="preserve"> ADDIN EN.CITE </w:instrText>
      </w:r>
      <w:r w:rsidR="00556AF0">
        <w:fldChar w:fldCharType="begin">
          <w:fldData xml:space="preserve">PEVuZE5vdGU+PENpdGU+PEF1dGhvcj5TaWxrb2ZmPC9BdXRob3I+PFllYXI+MjAxODwvWWVhcj48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</w:fldData>
        </w:fldChar>
      </w:r>
      <w:r w:rsidR="00556AF0">
        <w:instrText xml:space="preserve"> ADDIN EN.CITE.DATA </w:instrText>
      </w:r>
      <w:r w:rsidR="00556AF0">
        <w:fldChar w:fldCharType="end"/>
      </w:r>
      <w:r w:rsidR="00100697">
        <w:fldChar w:fldCharType="separate"/>
      </w:r>
      <w:r w:rsidR="00556AF0">
        <w:rPr>
          <w:noProof/>
        </w:rPr>
        <w:t>[114]</w:t>
      </w:r>
      <w:r w:rsidR="00100697">
        <w:fldChar w:fldCharType="end"/>
      </w:r>
      <w:r w:rsidR="002C38D3">
        <w:t>.</w:t>
      </w:r>
      <w:r w:rsidR="00A16283">
        <w:t xml:space="preserve">  As will be discussed later, there are additional aspects </w:t>
      </w:r>
      <w:r w:rsidR="008017D0">
        <w:t xml:space="preserve">of </w:t>
      </w:r>
      <w:r w:rsidR="00D950E1">
        <w:t>signal transduction</w:t>
      </w:r>
      <w:r w:rsidR="008017D0">
        <w:t xml:space="preserve"> activated by group 1 HDM allergens which provide</w:t>
      </w:r>
      <w:r w:rsidR="00D950E1">
        <w:t xml:space="preserve"> </w:t>
      </w:r>
      <w:r w:rsidR="00E42527">
        <w:t>signalling convergence with innate responses to RNA viruses.</w:t>
      </w:r>
      <w:r w:rsidR="008017D0">
        <w:t xml:space="preserve"> </w:t>
      </w:r>
      <w:r w:rsidR="00C31992">
        <w:t xml:space="preserve"> </w:t>
      </w:r>
    </w:p>
    <w:p w14:paraId="7C719C64" w14:textId="4D5EDBBB" w:rsidR="005B6420" w:rsidRDefault="005B6420" w:rsidP="00055F5D">
      <w:pPr>
        <w:spacing w:line="480" w:lineRule="auto"/>
      </w:pPr>
    </w:p>
    <w:p w14:paraId="321F9CAB" w14:textId="6CDEC3EF" w:rsidR="005849B3" w:rsidRPr="00B5109D" w:rsidRDefault="005849B3" w:rsidP="00055F5D">
      <w:pPr>
        <w:spacing w:line="480" w:lineRule="auto"/>
        <w:rPr>
          <w:b/>
          <w:u w:val="single"/>
        </w:rPr>
      </w:pPr>
      <w:r w:rsidRPr="00AD719B">
        <w:rPr>
          <w:b/>
          <w:i/>
          <w:u w:val="single"/>
        </w:rPr>
        <w:t>Der p 1, PARs</w:t>
      </w:r>
      <w:r w:rsidR="00AD719B">
        <w:rPr>
          <w:b/>
          <w:i/>
          <w:u w:val="single"/>
        </w:rPr>
        <w:t>,</w:t>
      </w:r>
      <w:r w:rsidRPr="00AD719B">
        <w:rPr>
          <w:b/>
          <w:i/>
          <w:u w:val="single"/>
        </w:rPr>
        <w:t xml:space="preserve"> R</w:t>
      </w:r>
      <w:r w:rsidR="00AD719B" w:rsidRPr="00AD719B">
        <w:rPr>
          <w:b/>
          <w:i/>
          <w:u w:val="single"/>
        </w:rPr>
        <w:t>OS</w:t>
      </w:r>
      <w:r w:rsidR="00AD719B">
        <w:rPr>
          <w:b/>
          <w:i/>
          <w:u w:val="single"/>
        </w:rPr>
        <w:t xml:space="preserve"> and R</w:t>
      </w:r>
      <w:r w:rsidR="003126CC">
        <w:rPr>
          <w:b/>
          <w:i/>
          <w:u w:val="single"/>
        </w:rPr>
        <w:t xml:space="preserve">eactive </w:t>
      </w:r>
      <w:r w:rsidR="00AD719B">
        <w:rPr>
          <w:b/>
          <w:i/>
          <w:u w:val="single"/>
        </w:rPr>
        <w:t>N</w:t>
      </w:r>
      <w:r w:rsidR="003126CC">
        <w:rPr>
          <w:b/>
          <w:i/>
          <w:u w:val="single"/>
        </w:rPr>
        <w:t xml:space="preserve">itrogen </w:t>
      </w:r>
      <w:r w:rsidR="00AD719B">
        <w:rPr>
          <w:b/>
          <w:i/>
          <w:u w:val="single"/>
        </w:rPr>
        <w:t>S</w:t>
      </w:r>
      <w:r w:rsidR="003126CC">
        <w:rPr>
          <w:b/>
          <w:i/>
          <w:u w:val="single"/>
        </w:rPr>
        <w:t>pecies (RNS)</w:t>
      </w:r>
    </w:p>
    <w:p w14:paraId="6370CB00" w14:textId="69B0DD68" w:rsidR="00370B6C" w:rsidRDefault="004016A0" w:rsidP="00055F5D">
      <w:pPr>
        <w:spacing w:line="480" w:lineRule="auto"/>
      </w:pPr>
      <w:r>
        <w:t>The canonical activation of</w:t>
      </w:r>
      <w:r w:rsidR="00192FF1">
        <w:t xml:space="preserve"> </w:t>
      </w:r>
      <w:r w:rsidR="00B9274D">
        <w:t>PAR1 and PAR4 by</w:t>
      </w:r>
      <w:r w:rsidR="00C86DE6">
        <w:t xml:space="preserve"> the prothrombinase activity of</w:t>
      </w:r>
      <w:r w:rsidR="00B9274D">
        <w:t xml:space="preserve"> Der p 1 in </w:t>
      </w:r>
      <w:r w:rsidR="00897793">
        <w:t xml:space="preserve">airway epithelial cells is a precursor to the generation of </w:t>
      </w:r>
      <w:r w:rsidR="00AD719B">
        <w:t>ROS and RNS</w:t>
      </w:r>
      <w:r w:rsidR="001E397F">
        <w:t xml:space="preserve"> [78,79,103]</w:t>
      </w:r>
      <w:r w:rsidR="00ED5C8F">
        <w:t>.</w:t>
      </w:r>
      <w:r w:rsidR="00A97A04">
        <w:t xml:space="preserve">  </w:t>
      </w:r>
      <w:r w:rsidR="001E397F">
        <w:t>T</w:t>
      </w:r>
      <w:r w:rsidR="00D350B5">
        <w:t xml:space="preserve">he formation of these reactive </w:t>
      </w:r>
      <w:r w:rsidR="00181B35">
        <w:t>signalling intermediates provides</w:t>
      </w:r>
      <w:r w:rsidR="003472B8">
        <w:t xml:space="preserve"> a basis to </w:t>
      </w:r>
      <w:r w:rsidR="00872F95">
        <w:t xml:space="preserve">explain </w:t>
      </w:r>
      <w:r w:rsidR="001C0BA4">
        <w:t>two puzzles</w:t>
      </w:r>
      <w:r w:rsidR="006807B6">
        <w:t xml:space="preserve">.  Specifically, it </w:t>
      </w:r>
      <w:r w:rsidR="00627939">
        <w:t>offers</w:t>
      </w:r>
      <w:r w:rsidR="006807B6">
        <w:t xml:space="preserve"> a rationale</w:t>
      </w:r>
      <w:r w:rsidR="00631627">
        <w:t xml:space="preserve"> </w:t>
      </w:r>
      <w:r w:rsidR="004B0EDE">
        <w:t>behind</w:t>
      </w:r>
      <w:r w:rsidR="00631627">
        <w:t xml:space="preserve"> the ability of </w:t>
      </w:r>
      <w:r w:rsidR="00B0595D">
        <w:t>Der p 1</w:t>
      </w:r>
      <w:r w:rsidR="00872F95">
        <w:t xml:space="preserve"> </w:t>
      </w:r>
      <w:r w:rsidR="00631627">
        <w:t>to</w:t>
      </w:r>
      <w:r w:rsidR="00872F95">
        <w:t xml:space="preserve"> </w:t>
      </w:r>
      <w:r w:rsidR="00042AE2">
        <w:t>elicit</w:t>
      </w:r>
      <w:r w:rsidR="00BF4C03">
        <w:t xml:space="preserve"> IgE-independent</w:t>
      </w:r>
      <w:r w:rsidR="00042AE2">
        <w:t xml:space="preserve"> cytokine production</w:t>
      </w:r>
      <w:r w:rsidR="0045509D">
        <w:t xml:space="preserve"> through mechanisms</w:t>
      </w:r>
      <w:r w:rsidR="009E4DDE">
        <w:t xml:space="preserve"> involving</w:t>
      </w:r>
      <w:r w:rsidR="001E397F">
        <w:t xml:space="preserve"> the activation of  (i)</w:t>
      </w:r>
      <w:r w:rsidR="009E4DDE">
        <w:t xml:space="preserve"> redox-sensitive transcription factors</w:t>
      </w:r>
      <w:r w:rsidR="001E397F">
        <w:t>,</w:t>
      </w:r>
      <w:r w:rsidR="009E4DDE">
        <w:t xml:space="preserve"> </w:t>
      </w:r>
      <w:r w:rsidR="001E397F">
        <w:t>(ii)</w:t>
      </w:r>
      <w:r w:rsidR="009E4DDE">
        <w:t xml:space="preserve"> signalling cascades </w:t>
      </w:r>
      <w:r w:rsidR="001E397F">
        <w:t xml:space="preserve"> strongly </w:t>
      </w:r>
      <w:r w:rsidR="009E4DDE">
        <w:t>associated with allergy (eg mitogen-activated protein kinases</w:t>
      </w:r>
      <w:r w:rsidR="00E2338E">
        <w:t xml:space="preserve"> (MAPK)</w:t>
      </w:r>
      <w:r w:rsidR="009E4DDE">
        <w:t xml:space="preserve"> and the signal transducer and activation of transcription</w:t>
      </w:r>
      <w:r w:rsidR="00E2338E">
        <w:t xml:space="preserve"> (STAT)</w:t>
      </w:r>
      <w:r w:rsidR="009E4DDE">
        <w:t xml:space="preserve"> family)</w:t>
      </w:r>
      <w:r w:rsidR="001E397F">
        <w:t>,</w:t>
      </w:r>
      <w:r w:rsidR="009256AD">
        <w:t xml:space="preserve"> </w:t>
      </w:r>
      <w:r w:rsidR="001E397F">
        <w:t>and (iii)</w:t>
      </w:r>
      <w:r w:rsidR="009256AD">
        <w:t xml:space="preserve"> DNA damage</w:t>
      </w:r>
      <w:r w:rsidR="00156CDA">
        <w:t xml:space="preserve"> </w:t>
      </w:r>
      <w:r w:rsidR="00100697">
        <w:fldChar w:fldCharType="begin">
          <w:fldData xml:space="preserve">PEVuZE5vdGU+PENpdGU+PEF1dGhvcj5DaGFuPC9BdXRob3I+PFllYXI+MjAxNjwvWWVhcj48UmVj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==
</w:fldData>
        </w:fldChar>
      </w:r>
      <w:r w:rsidR="00556AF0">
        <w:instrText xml:space="preserve"> ADDIN EN.CITE </w:instrText>
      </w:r>
      <w:r w:rsidR="00556AF0">
        <w:fldChar w:fldCharType="begin">
          <w:fldData xml:space="preserve">PEVuZE5vdGU+PENpdGU+PEF1dGhvcj5DaGFuPC9BdXRob3I+PFllYXI+MjAxNjwvWWVhcj48UmVj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==
</w:fldData>
        </w:fldChar>
      </w:r>
      <w:r w:rsidR="00556AF0">
        <w:instrText xml:space="preserve"> ADDIN EN.CITE.DATA </w:instrText>
      </w:r>
      <w:r w:rsidR="00556AF0">
        <w:fldChar w:fldCharType="end"/>
      </w:r>
      <w:r w:rsidR="00100697">
        <w:fldChar w:fldCharType="separate"/>
      </w:r>
      <w:r w:rsidR="00556AF0">
        <w:rPr>
          <w:noProof/>
        </w:rPr>
        <w:t>[115-117]</w:t>
      </w:r>
      <w:r w:rsidR="00100697">
        <w:fldChar w:fldCharType="end"/>
      </w:r>
      <w:r w:rsidR="00BF4C03">
        <w:t>.</w:t>
      </w:r>
      <w:r w:rsidR="0045509D">
        <w:t xml:space="preserve">  More genera</w:t>
      </w:r>
      <w:r w:rsidR="00CA2142">
        <w:t xml:space="preserve">lly, </w:t>
      </w:r>
      <w:r w:rsidR="00002985">
        <w:t xml:space="preserve">it </w:t>
      </w:r>
      <w:r w:rsidR="001D23F7">
        <w:t>suggests</w:t>
      </w:r>
      <w:r w:rsidR="00B26614">
        <w:t xml:space="preserve"> that</w:t>
      </w:r>
      <w:r w:rsidR="00002985">
        <w:t xml:space="preserve"> some individuals </w:t>
      </w:r>
      <w:r w:rsidR="00B60221">
        <w:t>may be</w:t>
      </w:r>
      <w:r w:rsidR="00002985">
        <w:t xml:space="preserve"> at greater risk of developing sensitisation</w:t>
      </w:r>
      <w:r w:rsidR="00ED4B61">
        <w:t xml:space="preserve"> </w:t>
      </w:r>
      <w:r w:rsidR="007D5480">
        <w:t>to</w:t>
      </w:r>
      <w:r w:rsidR="00ED4B61">
        <w:t xml:space="preserve"> </w:t>
      </w:r>
      <w:r w:rsidR="00CA4EE3">
        <w:t>group 1 HDM</w:t>
      </w:r>
      <w:r w:rsidR="00B60221">
        <w:t xml:space="preserve"> inhalant </w:t>
      </w:r>
      <w:r w:rsidR="00ED4B61">
        <w:t>a</w:t>
      </w:r>
      <w:r w:rsidR="007D5480">
        <w:t>llergens</w:t>
      </w:r>
      <w:r w:rsidR="009D421E">
        <w:t xml:space="preserve"> </w:t>
      </w:r>
      <w:r w:rsidR="00B60221">
        <w:t>because</w:t>
      </w:r>
      <w:r w:rsidR="00002985">
        <w:t xml:space="preserve"> </w:t>
      </w:r>
      <w:r w:rsidR="008D5004">
        <w:t>of</w:t>
      </w:r>
      <w:r w:rsidR="001E397F">
        <w:t xml:space="preserve"> genetically-encoded</w:t>
      </w:r>
      <w:r w:rsidR="008D5004">
        <w:t xml:space="preserve"> deficits in anti-oxidant defences</w:t>
      </w:r>
      <w:r w:rsidR="002747E7">
        <w:t>,</w:t>
      </w:r>
      <w:r w:rsidR="00E2338E">
        <w:t xml:space="preserve"> </w:t>
      </w:r>
      <w:r w:rsidR="00E2338E">
        <w:lastRenderedPageBreak/>
        <w:t xml:space="preserve">or </w:t>
      </w:r>
      <w:r w:rsidR="001E397F">
        <w:t>vulnerabilities</w:t>
      </w:r>
      <w:r w:rsidR="00C86DE6">
        <w:t xml:space="preserve"> to ROS/RNS</w:t>
      </w:r>
      <w:r w:rsidR="001E397F">
        <w:t xml:space="preserve"> </w:t>
      </w:r>
      <w:r w:rsidR="00E2338E">
        <w:t>which are triggered</w:t>
      </w:r>
      <w:r w:rsidR="008D5004">
        <w:t xml:space="preserve"> by the </w:t>
      </w:r>
      <w:r w:rsidR="006111E8">
        <w:t xml:space="preserve">innate </w:t>
      </w:r>
      <w:r w:rsidR="00E2338E">
        <w:t>cellular responses</w:t>
      </w:r>
      <w:r w:rsidR="008D5004">
        <w:t xml:space="preserve"> </w:t>
      </w:r>
      <w:r w:rsidR="001E397F">
        <w:t>to</w:t>
      </w:r>
      <w:r w:rsidR="006111E8">
        <w:t xml:space="preserve"> </w:t>
      </w:r>
      <w:r w:rsidR="00CA4EE3">
        <w:t xml:space="preserve">these </w:t>
      </w:r>
      <w:r w:rsidR="006111E8">
        <w:t>allergens</w:t>
      </w:r>
      <w:r w:rsidR="008D5004">
        <w:t xml:space="preserve"> </w:t>
      </w:r>
      <w:r w:rsidR="00100697">
        <w:fldChar w:fldCharType="begin">
          <w:fldData xml:space="preserve">PEVuZE5vdGU+PENpdGU+PEF1dGhvcj5Db21oYWlyPC9BdXRob3I+PFllYXI+MjAxMDwvWWVhcj48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E0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ODY3LTcyPC9w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gtODU8L3BhZ2VzPjx2b2x1bWU+MTIyPC92b2x1bWU+PG51bWJlcj4x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</w:fldData>
        </w:fldChar>
      </w:r>
      <w:r w:rsidR="00556AF0">
        <w:instrText xml:space="preserve"> ADDIN EN.CITE </w:instrText>
      </w:r>
      <w:r w:rsidR="00556AF0">
        <w:fldChar w:fldCharType="begin">
          <w:fldData xml:space="preserve">PEVuZE5vdGU+PENpdGU+PEF1dGhvcj5Db21oYWlyPC9BdXRob3I+PFllYXI+MjAxMDwvWWVhcj48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E0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</w:fldData>
        </w:fldChar>
      </w:r>
      <w:r w:rsidR="00556AF0">
        <w:instrText xml:space="preserve"> ADDIN EN.CITE.DATA </w:instrText>
      </w:r>
      <w:r w:rsidR="00556AF0">
        <w:fldChar w:fldCharType="end"/>
      </w:r>
      <w:r w:rsidR="00100697">
        <w:fldChar w:fldCharType="separate"/>
      </w:r>
      <w:r w:rsidR="00556AF0">
        <w:rPr>
          <w:noProof/>
        </w:rPr>
        <w:t>[116, 118-125]</w:t>
      </w:r>
      <w:r w:rsidR="00100697">
        <w:fldChar w:fldCharType="end"/>
      </w:r>
      <w:r w:rsidR="00056FAA">
        <w:t xml:space="preserve">.  </w:t>
      </w:r>
      <w:r w:rsidR="0045308D">
        <w:t xml:space="preserve"> </w:t>
      </w:r>
      <w:r w:rsidR="00C86DE6">
        <w:t>A</w:t>
      </w:r>
      <w:r w:rsidR="009671B3">
        <w:t xml:space="preserve"> </w:t>
      </w:r>
      <w:r w:rsidR="00527829">
        <w:t xml:space="preserve">link between oxidative stress and allergic sensitisation </w:t>
      </w:r>
      <w:r w:rsidR="003C0DDB">
        <w:t>has been explored in experimental models</w:t>
      </w:r>
      <w:r w:rsidR="00172703">
        <w:t xml:space="preserve"> which reveal the potential for significant interactions between </w:t>
      </w:r>
      <w:r w:rsidR="006111E8">
        <w:t>certain</w:t>
      </w:r>
      <w:r w:rsidR="00172703">
        <w:t xml:space="preserve"> allergens and oxidative responses</w:t>
      </w:r>
      <w:r w:rsidR="00C86DE6">
        <w:t xml:space="preserve"> that are associated with disease pathways</w:t>
      </w:r>
      <w:r w:rsidR="00172703">
        <w:t>.  For example</w:t>
      </w:r>
      <w:r w:rsidR="005C7EE4">
        <w:t xml:space="preserve">, deficiency of </w:t>
      </w:r>
      <w:r w:rsidR="006B5DA0">
        <w:t>the anti</w:t>
      </w:r>
      <w:r w:rsidR="00627939">
        <w:t>-</w:t>
      </w:r>
      <w:r w:rsidR="006B5DA0">
        <w:t>oxidant regulator nuclear factor (erythroid-derived 2)-like 2 (Nrf2), or an impaired</w:t>
      </w:r>
      <w:r w:rsidR="005829C5">
        <w:t xml:space="preserve"> ability to</w:t>
      </w:r>
      <w:r w:rsidR="006B5DA0">
        <w:t xml:space="preserve"> upregulate it, </w:t>
      </w:r>
      <w:r w:rsidR="005829C5">
        <w:t>enhances</w:t>
      </w:r>
      <w:r w:rsidR="006B5DA0">
        <w:t xml:space="preserve"> responses to ovalbumin or HDM allergens</w:t>
      </w:r>
      <w:r w:rsidR="007911B0">
        <w:t xml:space="preserve"> </w:t>
      </w:r>
      <w:r w:rsidR="00100697">
        <w:fldChar w:fldCharType="begin">
          <w:fldData xml:space="preserve">PEVuZE5vdGU+PENpdGU+PEF1dGhvcj5MaTwvQXV0aG9yPjxZZWFyPjIwMTM8L1llYXI+PFJlY051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NDU0NS01OTwvcGFnZXM+PHZvbHVtZT4x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</w:fldData>
        </w:fldChar>
      </w:r>
      <w:r w:rsidR="00556AF0">
        <w:instrText xml:space="preserve"> ADDIN EN.CITE </w:instrText>
      </w:r>
      <w:r w:rsidR="00556AF0">
        <w:fldChar w:fldCharType="begin">
          <w:fldData xml:space="preserve">PEVuZE5vdGU+PENpdGU+PEF1dGhvcj5MaTwvQXV0aG9yPjxZZWFyPjIwMTM8L1llYXI+PFJlY051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NDU0NS01OTwvcGFnZXM+PHZvbHVtZT4x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</w:fldData>
        </w:fldChar>
      </w:r>
      <w:r w:rsidR="00556AF0">
        <w:instrText xml:space="preserve"> ADDIN EN.CITE.DATA </w:instrText>
      </w:r>
      <w:r w:rsidR="00556AF0">
        <w:fldChar w:fldCharType="end"/>
      </w:r>
      <w:r w:rsidR="00100697">
        <w:fldChar w:fldCharType="separate"/>
      </w:r>
      <w:r w:rsidR="00556AF0">
        <w:rPr>
          <w:noProof/>
        </w:rPr>
        <w:t>[56, 57, 59, 60]</w:t>
      </w:r>
      <w:r w:rsidR="00100697">
        <w:fldChar w:fldCharType="end"/>
      </w:r>
      <w:r w:rsidR="006B5DA0">
        <w:t>.</w:t>
      </w:r>
      <w:r w:rsidR="00F3492D">
        <w:t xml:space="preserve">  Conversely, activation of this </w:t>
      </w:r>
      <w:r w:rsidR="00121586">
        <w:t xml:space="preserve">master </w:t>
      </w:r>
      <w:r w:rsidR="00F3492D">
        <w:t>regulator protects against IL-33 release</w:t>
      </w:r>
      <w:r w:rsidR="006D594E">
        <w:t xml:space="preserve"> and allergic responses</w:t>
      </w:r>
      <w:r w:rsidR="007911B0">
        <w:t xml:space="preserve"> </w:t>
      </w:r>
      <w:r w:rsidR="00100697">
        <w:fldChar w:fldCharType="begin"/>
      </w:r>
      <w:r w:rsidR="00556AF0">
        <w:instrText xml:space="preserve"> ADDIN EN.CITE &lt;EndNote&gt;&lt;Cite&gt;&lt;Author&gt;Uchida&lt;/Author&gt;&lt;Year&gt;2017&lt;/Year&gt;&lt;RecNum&gt;48&lt;/RecNum&gt;&lt;DisplayText&gt;[58]&lt;/DisplayText&gt;&lt;record&gt;&lt;rec-number&gt;48&lt;/rec-number&gt;&lt;foreign-keys&gt;&lt;key app="EN" db-id="5dsfra2d8xd5t6ez9tlv2wdm0rza9pve9tv9" timestamp="1526575316"&gt;48&lt;/key&gt;&lt;/foreign-keys&gt;&lt;ref-type name="Journal Article"&gt;17&lt;/ref-type&gt;&lt;contributors&gt;&lt;authors&gt;&lt;author&gt;Uchida, M.&lt;/author&gt;&lt;author&gt;Anderson, E. L.&lt;/author&gt;&lt;author&gt;Squillace, D. L.&lt;/author&gt;&lt;author&gt;Patil, N.&lt;/author&gt;&lt;author&gt;Maniak, P. J.&lt;/author&gt;&lt;author&gt;Iijima, K.&lt;/author&gt;&lt;author&gt;Kita, H.&lt;/author&gt;&lt;author&gt;O&amp;apos;Grady, S. M.&lt;/author&gt;&lt;/authors&gt;&lt;/contributors&gt;&lt;auth-address&gt;Division of Allergic Diseases, Department of Internal Medicine, Mayo Clinic, Rochester, MN, USA.&amp;#xD;Division of Hematology, Respiratory Medicine and Oncology, Department of Internal Medicine, Faculty of Medicine, Saga University, Saga, Japan.&amp;#xD;Department of Immunology, Mayo Clinic, Rochester, MN, USA.&amp;#xD;Departments of Integrated Biology and Physiology and Animal Science, University of Minnesota, St. Paul, MN, USA.&lt;/auth-address&gt;&lt;titles&gt;&lt;title&gt;Oxidative stress serves as a key checkpoint for IL-33 release by airway epithelium&lt;/title&gt;&lt;secondary-title&gt;Allergy&lt;/secondary-title&gt;&lt;alt-title&gt;Allergy&lt;/alt-title&gt;&lt;/titles&gt;&lt;periodical&gt;&lt;full-title&gt;Allergy&lt;/full-title&gt;&lt;/periodical&gt;&lt;alt-periodical&gt;&lt;full-title&gt;Allergy&lt;/full-title&gt;&lt;/alt-periodical&gt;&lt;pages&gt;1521-1531&lt;/pages&gt;&lt;volume&gt;72&lt;/volume&gt;&lt;number&gt;10&lt;/number&gt;&lt;dates&gt;&lt;year&gt;2017&lt;/year&gt;&lt;pub-dates&gt;&lt;date&gt;Oct&lt;/date&gt;&lt;/pub-dates&gt;&lt;/dates&gt;&lt;isbn&gt;1398-9995 (Electronic)&amp;#xD;0105-4538 (Linking)&lt;/isbn&gt;&lt;accession-num&gt;28273344&lt;/accession-num&gt;&lt;urls&gt;&lt;related-urls&gt;&lt;url&gt;http://www.ncbi.nlm.nih.gov/pubmed/28273344&lt;/url&gt;&lt;url&gt;https://onlinelibrary.wiley.com/doi/pdf/10.1111/all.13158&lt;/url&gt;&lt;/related-urls&gt;&lt;/urls&gt;&lt;custom2&gt;5591045&lt;/custom2&gt;&lt;electronic-resource-num&gt;10.1111/all.13158&lt;/electronic-resource-num&gt;&lt;/record&gt;&lt;/Cite&gt;&lt;/EndNote&gt;</w:instrText>
      </w:r>
      <w:r w:rsidR="00100697">
        <w:fldChar w:fldCharType="separate"/>
      </w:r>
      <w:r w:rsidR="00556AF0">
        <w:rPr>
          <w:noProof/>
        </w:rPr>
        <w:t>[58]</w:t>
      </w:r>
      <w:r w:rsidR="00100697">
        <w:fldChar w:fldCharType="end"/>
      </w:r>
      <w:r w:rsidR="006D594E">
        <w:t>.</w:t>
      </w:r>
      <w:r w:rsidR="003C0DDB">
        <w:t xml:space="preserve">  </w:t>
      </w:r>
      <w:r w:rsidR="00EC7A4F">
        <w:t xml:space="preserve"> </w:t>
      </w:r>
      <w:r w:rsidR="00BF4C03">
        <w:t xml:space="preserve"> </w:t>
      </w:r>
      <w:r w:rsidR="008633FB">
        <w:t>Papain, like Der p 1 a C1 family protease</w:t>
      </w:r>
      <w:r w:rsidR="00C94E1B">
        <w:t xml:space="preserve"> and an occupational allergen</w:t>
      </w:r>
      <w:r w:rsidR="00121586">
        <w:t xml:space="preserve"> in its own right</w:t>
      </w:r>
      <w:r w:rsidR="00B54101">
        <w:t xml:space="preserve">, requires oxidative stress </w:t>
      </w:r>
      <w:r w:rsidR="003A028F">
        <w:t xml:space="preserve">to initiate </w:t>
      </w:r>
      <w:r w:rsidR="00B54101">
        <w:t>allergic sensitisation</w:t>
      </w:r>
      <w:r w:rsidR="003A028F">
        <w:t xml:space="preserve">, </w:t>
      </w:r>
      <w:r w:rsidR="003A028F" w:rsidRPr="00BE3505">
        <w:t>and attenuating the protease activity of HDM allerg</w:t>
      </w:r>
      <w:r w:rsidR="00DF74BE" w:rsidRPr="00BE3505">
        <w:t>en extracts</w:t>
      </w:r>
      <w:r w:rsidR="00C86DE6">
        <w:t xml:space="preserve"> (a means of preventing ROS formation through thrombin-dependent activation)</w:t>
      </w:r>
      <w:r w:rsidR="00DF74BE" w:rsidRPr="00BE3505">
        <w:t xml:space="preserve"> inhibits allergic inflammatory responses</w:t>
      </w:r>
      <w:r w:rsidR="00DF74BE">
        <w:t xml:space="preserve"> </w:t>
      </w:r>
      <w:r w:rsidR="00100697">
        <w:fldChar w:fldCharType="begin">
          <w:fldData xml:space="preserve">PEVuZE5vdGU+PENpdGU+PEF1dGhvcj5UYW5nPC9BdXRob3I+PFllYXI+MjAxMDwvWWVhcj48UmVj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=
</w:fldData>
        </w:fldChar>
      </w:r>
      <w:r w:rsidR="00556AF0">
        <w:instrText xml:space="preserve"> ADDIN EN.CITE </w:instrText>
      </w:r>
      <w:r w:rsidR="00556AF0">
        <w:fldChar w:fldCharType="begin">
          <w:fldData xml:space="preserve">PEVuZE5vdGU+PENpdGU+PEF1dGhvcj5UYW5nPC9BdXRob3I+PFllYXI+MjAxMDwvWWVhcj48UmVj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=
</w:fldData>
        </w:fldChar>
      </w:r>
      <w:r w:rsidR="00556AF0">
        <w:instrText xml:space="preserve"> ADDIN EN.CITE.DATA </w:instrText>
      </w:r>
      <w:r w:rsidR="00556AF0">
        <w:fldChar w:fldCharType="end"/>
      </w:r>
      <w:r w:rsidR="00100697">
        <w:fldChar w:fldCharType="separate"/>
      </w:r>
      <w:r w:rsidR="00556AF0">
        <w:rPr>
          <w:noProof/>
        </w:rPr>
        <w:t>[59, 126]</w:t>
      </w:r>
      <w:r w:rsidR="00100697">
        <w:fldChar w:fldCharType="end"/>
      </w:r>
      <w:r w:rsidR="00156CDA">
        <w:t>.</w:t>
      </w:r>
    </w:p>
    <w:p w14:paraId="2753AC92" w14:textId="77777777" w:rsidR="00370B6C" w:rsidRDefault="00370B6C" w:rsidP="00055F5D">
      <w:pPr>
        <w:spacing w:line="480" w:lineRule="auto"/>
      </w:pPr>
    </w:p>
    <w:p w14:paraId="0DAC0F13" w14:textId="0DC0F2FE" w:rsidR="004016A0" w:rsidRDefault="00896A1C" w:rsidP="00055F5D">
      <w:pPr>
        <w:spacing w:line="480" w:lineRule="auto"/>
      </w:pPr>
      <w:r>
        <w:t>It is likely that ROS</w:t>
      </w:r>
      <w:r w:rsidR="00AD719B">
        <w:t xml:space="preserve"> </w:t>
      </w:r>
      <w:r>
        <w:t xml:space="preserve">generation induced by Der p 1 occurs in </w:t>
      </w:r>
      <w:r w:rsidR="00EF6F63">
        <w:t>various</w:t>
      </w:r>
      <w:r>
        <w:t xml:space="preserve"> subcellular locations </w:t>
      </w:r>
      <w:r w:rsidR="00CA4EE3">
        <w:t>and involves</w:t>
      </w:r>
      <w:r w:rsidR="00705606">
        <w:t xml:space="preserve"> </w:t>
      </w:r>
      <w:r w:rsidR="00EF6F63">
        <w:t xml:space="preserve">multiple </w:t>
      </w:r>
      <w:r w:rsidR="00705606">
        <w:t>members of the NADPH oxidase family of enzymes.</w:t>
      </w:r>
      <w:r w:rsidR="00F96D99">
        <w:t xml:space="preserve">  </w:t>
      </w:r>
      <w:r w:rsidR="00705606">
        <w:t xml:space="preserve">  However, some of the ROS production occurs</w:t>
      </w:r>
      <w:r w:rsidR="00EF6F63">
        <w:t xml:space="preserve"> at the level of electron transport</w:t>
      </w:r>
      <w:r w:rsidR="00705606">
        <w:t xml:space="preserve"> in </w:t>
      </w:r>
      <w:r w:rsidR="00AA7544">
        <w:t>mitochondria</w:t>
      </w:r>
      <w:r w:rsidR="005E0913">
        <w:t xml:space="preserve"> through the two-electron-dependent reduction of oxygen to form superoxide anion</w:t>
      </w:r>
      <w:r w:rsidR="00081F9E">
        <w:t xml:space="preserve"> </w:t>
      </w:r>
      <w:r w:rsidR="00100697">
        <w:fldChar w:fldCharType="begin">
          <w:fldData xml:space="preserve">PEVuZE5vdGU+PENpdGU+PEF1dGhvcj5aaGFuZzwvQXV0aG9yPjxZZWFyPjIwMTY8L1llYXI+PFJl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</w:fldData>
        </w:fldChar>
      </w:r>
      <w:r w:rsidR="00556AF0">
        <w:instrText xml:space="preserve"> ADDIN EN.CITE </w:instrText>
      </w:r>
      <w:r w:rsidR="00556AF0">
        <w:fldChar w:fldCharType="begin">
          <w:fldData xml:space="preserve">PEVuZE5vdGU+PENpdGU+PEF1dGhvcj5aaGFuZzwvQXV0aG9yPjxZZWFyPjIwMTY8L1llYXI+PFJl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</w:fldData>
        </w:fldChar>
      </w:r>
      <w:r w:rsidR="00556AF0">
        <w:instrText xml:space="preserve"> ADDIN EN.CITE.DATA </w:instrText>
      </w:r>
      <w:r w:rsidR="00556AF0">
        <w:fldChar w:fldCharType="end"/>
      </w:r>
      <w:r w:rsidR="00100697">
        <w:fldChar w:fldCharType="separate"/>
      </w:r>
      <w:r w:rsidR="00556AF0">
        <w:rPr>
          <w:noProof/>
        </w:rPr>
        <w:t>[103]</w:t>
      </w:r>
      <w:r w:rsidR="00100697">
        <w:fldChar w:fldCharType="end"/>
      </w:r>
      <w:r w:rsidR="005E0913">
        <w:t>.</w:t>
      </w:r>
      <w:r w:rsidR="00075E7A">
        <w:t xml:space="preserve">  </w:t>
      </w:r>
      <w:r w:rsidR="00F96D99">
        <w:t>Activation of airway epithelial cells by Der p 1</w:t>
      </w:r>
      <w:r w:rsidR="00E61C7D">
        <w:t xml:space="preserve"> </w:t>
      </w:r>
      <w:r w:rsidR="00F96D99">
        <w:t>also</w:t>
      </w:r>
      <w:r w:rsidR="009E2F75">
        <w:t xml:space="preserve"> induces nitric oxide synthase</w:t>
      </w:r>
      <w:r w:rsidR="00CA4EE3">
        <w:t xml:space="preserve"> and</w:t>
      </w:r>
      <w:r w:rsidR="009E2F75">
        <w:t xml:space="preserve"> the formation of </w:t>
      </w:r>
      <w:r w:rsidR="00E61C7D">
        <w:t>nitric oxide</w:t>
      </w:r>
      <w:r w:rsidR="009E2F75">
        <w:t>.  Nitric oxide</w:t>
      </w:r>
      <w:r w:rsidR="00E61C7D">
        <w:t xml:space="preserve"> react</w:t>
      </w:r>
      <w:r w:rsidR="00EF6F63">
        <w:t>s</w:t>
      </w:r>
      <w:r w:rsidR="00E61C7D">
        <w:t xml:space="preserve"> with </w:t>
      </w:r>
      <w:r w:rsidR="004A230E">
        <w:t>superoxide anion to form peroxynitrite</w:t>
      </w:r>
      <w:r w:rsidR="009E2F75">
        <w:t>, a product</w:t>
      </w:r>
      <w:r w:rsidR="00965FAC">
        <w:t xml:space="preserve"> which is readily </w:t>
      </w:r>
      <w:r w:rsidR="009E2F75">
        <w:t xml:space="preserve">reactive with the </w:t>
      </w:r>
      <w:r w:rsidR="00965FAC">
        <w:t>dihydrorhodamine</w:t>
      </w:r>
      <w:r w:rsidR="009E2F75">
        <w:t xml:space="preserve"> probe used to study these responses</w:t>
      </w:r>
      <w:r w:rsidR="00CA4EE3">
        <w:t xml:space="preserve"> indicating that previously-reported effects represent a composite measure of ROS/RNS responses</w:t>
      </w:r>
      <w:r w:rsidR="00121586">
        <w:t xml:space="preserve"> </w:t>
      </w:r>
      <w:r w:rsidR="00100697">
        <w:fldChar w:fldCharType="begin">
          <w:fldData xml:space="preserve">PEVuZE5vdGU+PENpdGU+PEF1dGhvcj5aaGFuZzwvQXV0aG9yPjxZZWFyPjIwMTY8L1llYXI+PFJl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</w:fldData>
        </w:fldChar>
      </w:r>
      <w:r w:rsidR="00556AF0">
        <w:instrText xml:space="preserve"> ADDIN EN.CITE </w:instrText>
      </w:r>
      <w:r w:rsidR="00556AF0">
        <w:fldChar w:fldCharType="begin">
          <w:fldData xml:space="preserve">PEVuZE5vdGU+PENpdGU+PEF1dGhvcj5aaGFuZzwvQXV0aG9yPjxZZWFyPjIwMTY8L1llYXI+PFJl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</w:fldData>
        </w:fldChar>
      </w:r>
      <w:r w:rsidR="00556AF0">
        <w:instrText xml:space="preserve"> ADDIN EN.CITE.DATA </w:instrText>
      </w:r>
      <w:r w:rsidR="00556AF0">
        <w:fldChar w:fldCharType="end"/>
      </w:r>
      <w:r w:rsidR="00100697">
        <w:fldChar w:fldCharType="separate"/>
      </w:r>
      <w:r w:rsidR="00556AF0">
        <w:rPr>
          <w:noProof/>
        </w:rPr>
        <w:t>[78, 79, 103]</w:t>
      </w:r>
      <w:r w:rsidR="00100697">
        <w:fldChar w:fldCharType="end"/>
      </w:r>
      <w:r w:rsidR="00D773EF">
        <w:t xml:space="preserve">. </w:t>
      </w:r>
      <w:r w:rsidR="00F74AB7">
        <w:t xml:space="preserve"> </w:t>
      </w:r>
    </w:p>
    <w:p w14:paraId="47D9F8AE" w14:textId="77777777" w:rsidR="00C01A4E" w:rsidRDefault="00C01A4E" w:rsidP="00055F5D">
      <w:pPr>
        <w:spacing w:line="480" w:lineRule="auto"/>
        <w:rPr>
          <w:b/>
        </w:rPr>
      </w:pPr>
    </w:p>
    <w:p w14:paraId="4B2065DB" w14:textId="6ADD1BEE" w:rsidR="006E16B6" w:rsidRPr="00F96D99" w:rsidRDefault="001179A3" w:rsidP="00055F5D">
      <w:pPr>
        <w:spacing w:line="480" w:lineRule="auto"/>
        <w:rPr>
          <w:b/>
          <w:i/>
          <w:u w:val="single"/>
        </w:rPr>
      </w:pPr>
      <w:r w:rsidRPr="00F96D99">
        <w:rPr>
          <w:b/>
          <w:i/>
          <w:u w:val="single"/>
        </w:rPr>
        <w:t>Der p</w:t>
      </w:r>
      <w:r w:rsidR="005849B3" w:rsidRPr="00F96D99">
        <w:rPr>
          <w:b/>
          <w:i/>
          <w:u w:val="single"/>
        </w:rPr>
        <w:t xml:space="preserve"> </w:t>
      </w:r>
      <w:r w:rsidRPr="00F96D99">
        <w:rPr>
          <w:b/>
          <w:i/>
          <w:u w:val="single"/>
        </w:rPr>
        <w:t>1, PARs and Epidermal Growth Factor Receptor Signa</w:t>
      </w:r>
      <w:r w:rsidR="00B90AE5" w:rsidRPr="00F96D99">
        <w:rPr>
          <w:b/>
          <w:i/>
          <w:u w:val="single"/>
        </w:rPr>
        <w:t>l</w:t>
      </w:r>
      <w:r w:rsidRPr="00F96D99">
        <w:rPr>
          <w:b/>
          <w:i/>
          <w:u w:val="single"/>
        </w:rPr>
        <w:t>ling</w:t>
      </w:r>
    </w:p>
    <w:p w14:paraId="1074E03D" w14:textId="0ECD9493" w:rsidR="003E23F4" w:rsidRDefault="00326022" w:rsidP="00055F5D">
      <w:pPr>
        <w:spacing w:line="480" w:lineRule="auto"/>
      </w:pPr>
      <w:r>
        <w:lastRenderedPageBreak/>
        <w:t>The ability of mixed HDM allergens, specifically the</w:t>
      </w:r>
      <w:r w:rsidR="00C01A4E">
        <w:t>ir</w:t>
      </w:r>
      <w:r>
        <w:t xml:space="preserve"> </w:t>
      </w:r>
      <w:r w:rsidR="00F96D99">
        <w:t>group</w:t>
      </w:r>
      <w:r>
        <w:t xml:space="preserve"> 1 component, to </w:t>
      </w:r>
      <w:r w:rsidR="00C01A4E">
        <w:t>stimulate</w:t>
      </w:r>
      <w:r>
        <w:t xml:space="preserve"> ROS</w:t>
      </w:r>
      <w:r w:rsidR="002402FF">
        <w:t>/RNS</w:t>
      </w:r>
      <w:r>
        <w:t xml:space="preserve"> production </w:t>
      </w:r>
      <w:r w:rsidR="00F96D99">
        <w:t>through</w:t>
      </w:r>
      <w:r w:rsidR="00C01A4E">
        <w:t xml:space="preserve"> proteolytic activation of PARs</w:t>
      </w:r>
      <w:r w:rsidR="00F96D99">
        <w:t xml:space="preserve"> </w:t>
      </w:r>
      <w:r>
        <w:t>raises question</w:t>
      </w:r>
      <w:r w:rsidR="00C01A4E">
        <w:t>s</w:t>
      </w:r>
      <w:r>
        <w:t xml:space="preserve"> </w:t>
      </w:r>
      <w:r w:rsidR="00C01A4E">
        <w:t>about the</w:t>
      </w:r>
      <w:r>
        <w:t xml:space="preserve"> signalling events </w:t>
      </w:r>
      <w:r w:rsidR="00C01A4E">
        <w:t xml:space="preserve">which </w:t>
      </w:r>
      <w:r>
        <w:t>couple these important steps</w:t>
      </w:r>
      <w:r w:rsidR="00882865">
        <w:t xml:space="preserve"> </w:t>
      </w:r>
      <w:r w:rsidR="00100697">
        <w:fldChar w:fldCharType="begin">
          <w:fldData xml:space="preserve">PEVuZE5vdGU+PENpdGU+PEF1dGhvcj5aaGFuZzwvQXV0aG9yPjxZZWFyPjIwMTY8L1llYXI+PFJl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xMjI0LTEyMjc8L3BhZ2VzPjx2b2x1bWU+MTM4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==
</w:fldData>
        </w:fldChar>
      </w:r>
      <w:r w:rsidR="00556AF0">
        <w:instrText xml:space="preserve"> ADDIN EN.CITE </w:instrText>
      </w:r>
      <w:r w:rsidR="00556AF0">
        <w:fldChar w:fldCharType="begin">
          <w:fldData xml:space="preserve">PEVuZE5vdGU+PENpdGU+PEF1dGhvcj5aaGFuZzwvQXV0aG9yPjxZZWFyPjIwMTY8L1llYXI+PFJl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==
</w:fldData>
        </w:fldChar>
      </w:r>
      <w:r w:rsidR="00556AF0">
        <w:instrText xml:space="preserve"> ADDIN EN.CITE.DATA </w:instrText>
      </w:r>
      <w:r w:rsidR="00556AF0">
        <w:fldChar w:fldCharType="end"/>
      </w:r>
      <w:r w:rsidR="00100697">
        <w:fldChar w:fldCharType="separate"/>
      </w:r>
      <w:r w:rsidR="00556AF0">
        <w:rPr>
          <w:noProof/>
        </w:rPr>
        <w:t>[7, 103]</w:t>
      </w:r>
      <w:r w:rsidR="00100697">
        <w:fldChar w:fldCharType="end"/>
      </w:r>
      <w:r>
        <w:t xml:space="preserve">.  One feature of PARs, like many G-protein coupled receptors (GPCRs), </w:t>
      </w:r>
      <w:r w:rsidR="00064DD0">
        <w:t xml:space="preserve">is </w:t>
      </w:r>
      <w:r>
        <w:t>their transactivat</w:t>
      </w:r>
      <w:r w:rsidR="00064DD0">
        <w:t>ion of</w:t>
      </w:r>
      <w:r>
        <w:t xml:space="preserve"> other receptors</w:t>
      </w:r>
      <w:r w:rsidR="0051411B">
        <w:t xml:space="preserve"> through signa</w:t>
      </w:r>
      <w:r w:rsidR="009020C7">
        <w:t>l</w:t>
      </w:r>
      <w:r w:rsidR="0051411B">
        <w:t>ling cross-talk</w:t>
      </w:r>
      <w:r>
        <w:t xml:space="preserve">.  Examples of PAR </w:t>
      </w:r>
      <w:r w:rsidR="0051411B">
        <w:t>cross-talk</w:t>
      </w:r>
      <w:r>
        <w:t xml:space="preserve"> have been found with </w:t>
      </w:r>
      <w:r w:rsidR="002402FF">
        <w:t>nu</w:t>
      </w:r>
      <w:r w:rsidR="001E2F22">
        <w:t>cleotide-binding oligomerisation domain</w:t>
      </w:r>
      <w:r>
        <w:t xml:space="preserve">-like receptors, cargo receptors, some </w:t>
      </w:r>
      <w:r w:rsidR="001E2F22">
        <w:t>TLRs</w:t>
      </w:r>
      <w:r>
        <w:t xml:space="preserve">, other GPCRs, ion channels and receptor tyrosine kinase (RTK) family members.  </w:t>
      </w:r>
      <w:r w:rsidR="0051411B">
        <w:t>RTKs are of</w:t>
      </w:r>
      <w:r>
        <w:t xml:space="preserve"> interest in</w:t>
      </w:r>
      <w:r w:rsidR="0051411B">
        <w:t xml:space="preserve"> this </w:t>
      </w:r>
      <w:r w:rsidR="00EA5A5B">
        <w:t>communication spectrum</w:t>
      </w:r>
      <w:r w:rsidR="0051411B">
        <w:t xml:space="preserve"> because the family </w:t>
      </w:r>
      <w:r w:rsidR="00C05003">
        <w:t>archetype is</w:t>
      </w:r>
      <w:r w:rsidR="0051411B">
        <w:t xml:space="preserve"> epidermal growth factor receptor (EGFR) which</w:t>
      </w:r>
      <w:r w:rsidR="00C01A4E">
        <w:t>, through</w:t>
      </w:r>
      <w:r w:rsidR="0051411B">
        <w:t xml:space="preserve"> pleiotropic roles in cellular function</w:t>
      </w:r>
      <w:r w:rsidR="004939CB">
        <w:t xml:space="preserve">, </w:t>
      </w:r>
      <w:r w:rsidR="00620AF6">
        <w:t xml:space="preserve">is </w:t>
      </w:r>
      <w:r w:rsidR="004939CB">
        <w:t>u</w:t>
      </w:r>
      <w:r w:rsidR="0051411B">
        <w:t>nsurprisingly</w:t>
      </w:r>
      <w:r w:rsidR="00944923">
        <w:t xml:space="preserve"> incriminated </w:t>
      </w:r>
      <w:r w:rsidR="0051411B">
        <w:t xml:space="preserve">in asthma.    The </w:t>
      </w:r>
      <w:r w:rsidR="00882865">
        <w:t>archetypal</w:t>
      </w:r>
      <w:r w:rsidR="004D6A36">
        <w:t xml:space="preserve"> </w:t>
      </w:r>
      <w:r w:rsidR="00502014">
        <w:t xml:space="preserve">mechanism of </w:t>
      </w:r>
      <w:r w:rsidR="0051411B">
        <w:t>cross-talk between GPCRs and EGFR is well understood (</w:t>
      </w:r>
      <w:r w:rsidR="0051411B">
        <w:rPr>
          <w:b/>
        </w:rPr>
        <w:t xml:space="preserve">Figure </w:t>
      </w:r>
      <w:r w:rsidR="00C01A4E">
        <w:rPr>
          <w:b/>
        </w:rPr>
        <w:t>3</w:t>
      </w:r>
      <w:r w:rsidR="0051411B">
        <w:t>)</w:t>
      </w:r>
      <w:r w:rsidR="00213A30">
        <w:t>, which led</w:t>
      </w:r>
      <w:r w:rsidR="00C01A4E">
        <w:t xml:space="preserve"> us</w:t>
      </w:r>
      <w:r w:rsidR="00213A30">
        <w:t xml:space="preserve"> to investigat</w:t>
      </w:r>
      <w:r w:rsidR="00C01A4E">
        <w:t>e</w:t>
      </w:r>
      <w:r w:rsidR="00213A30">
        <w:t xml:space="preserve"> whether </w:t>
      </w:r>
      <w:r w:rsidR="00443E04">
        <w:t>EGFR transduces signalling from PAR1/4 in the Der p 1-dependent production of ROS by epithelial cells</w:t>
      </w:r>
      <w:r w:rsidR="00D154E3">
        <w:t>.</w:t>
      </w:r>
      <w:r w:rsidR="003321E7">
        <w:t xml:space="preserve">  </w:t>
      </w:r>
      <w:r w:rsidR="00620AF6">
        <w:t>These studies showed that</w:t>
      </w:r>
      <w:r w:rsidR="003321E7">
        <w:t xml:space="preserve"> unlike the archetypal case, responses to Der p 1 lack a significant involvement of</w:t>
      </w:r>
      <w:r w:rsidR="002F366B" w:rsidRPr="002F366B">
        <w:t xml:space="preserve"> </w:t>
      </w:r>
      <w:r w:rsidR="002F366B">
        <w:t>phosphoinositide-3-kinase</w:t>
      </w:r>
      <w:r w:rsidR="003321E7">
        <w:t xml:space="preserve"> </w:t>
      </w:r>
      <w:r w:rsidR="002F366B">
        <w:t>(</w:t>
      </w:r>
      <w:r w:rsidR="003321E7">
        <w:t>PI-3-kinase</w:t>
      </w:r>
      <w:r w:rsidR="002F366B">
        <w:t>)</w:t>
      </w:r>
      <w:r w:rsidR="003321E7">
        <w:t xml:space="preserve"> because </w:t>
      </w:r>
      <w:r w:rsidR="00620AF6">
        <w:t>they are</w:t>
      </w:r>
      <w:r w:rsidR="003321E7">
        <w:t xml:space="preserve"> poorly sensitive to </w:t>
      </w:r>
      <w:r w:rsidR="00AD719B">
        <w:t xml:space="preserve">the inhibitor </w:t>
      </w:r>
      <w:r w:rsidR="00E0352C" w:rsidRPr="00E0352C">
        <w:t>LY 294002</w:t>
      </w:r>
      <w:r w:rsidR="001F75F9">
        <w:t xml:space="preserve">, whereas they are inhibited by </w:t>
      </w:r>
      <w:r w:rsidR="00E0352C" w:rsidRPr="00E0352C">
        <w:t xml:space="preserve">the </w:t>
      </w:r>
      <w:r w:rsidR="004D06ED">
        <w:t>MAPK</w:t>
      </w:r>
      <w:r w:rsidR="00E0352C" w:rsidRPr="00E0352C">
        <w:t xml:space="preserve"> kinase inhibitor PD 98059</w:t>
      </w:r>
      <w:r w:rsidR="003321E7">
        <w:t xml:space="preserve"> (</w:t>
      </w:r>
      <w:r w:rsidR="003321E7">
        <w:rPr>
          <w:b/>
        </w:rPr>
        <w:t xml:space="preserve">Figure </w:t>
      </w:r>
      <w:r w:rsidR="00620AF6">
        <w:rPr>
          <w:b/>
        </w:rPr>
        <w:t>4</w:t>
      </w:r>
      <w:r w:rsidR="003321E7">
        <w:t>).</w:t>
      </w:r>
      <w:r w:rsidR="00D154E3">
        <w:t xml:space="preserve">  </w:t>
      </w:r>
      <w:r w:rsidR="003321E7">
        <w:t>Nevertheless, t</w:t>
      </w:r>
      <w:r w:rsidR="00D154E3">
        <w:t>here appear to be at least two instances of EGFR activation in th</w:t>
      </w:r>
      <w:r w:rsidR="003321E7">
        <w:t xml:space="preserve">e </w:t>
      </w:r>
      <w:r w:rsidR="00D154E3">
        <w:t>signalling cascade</w:t>
      </w:r>
      <w:r w:rsidR="003321E7">
        <w:t xml:space="preserve"> activated by Der p 1</w:t>
      </w:r>
      <w:r w:rsidR="00620AF6">
        <w:t xml:space="preserve"> in airway epithelial cells</w:t>
      </w:r>
      <w:r w:rsidR="004365BB">
        <w:t>, one involving</w:t>
      </w:r>
      <w:r w:rsidR="00944923">
        <w:t xml:space="preserve"> </w:t>
      </w:r>
      <w:r w:rsidR="004D6A36">
        <w:t>ADAM</w:t>
      </w:r>
      <w:r w:rsidR="004365BB">
        <w:t xml:space="preserve"> 17, </w:t>
      </w:r>
      <w:r w:rsidR="00114585">
        <w:t>and the other ADAM 10.  The difference between the</w:t>
      </w:r>
      <w:r w:rsidR="004365BB">
        <w:t>m</w:t>
      </w:r>
      <w:r w:rsidR="004E7E0E">
        <w:t xml:space="preserve"> is that the ADAM 10-dependent component </w:t>
      </w:r>
      <w:r w:rsidR="004D6A36">
        <w:t>is activated by</w:t>
      </w:r>
      <w:r w:rsidR="004E7E0E">
        <w:t xml:space="preserve"> the release of ATP and the </w:t>
      </w:r>
      <w:r w:rsidR="004D6A36">
        <w:t>ligation</w:t>
      </w:r>
      <w:r w:rsidR="004E7E0E">
        <w:t xml:space="preserve"> of </w:t>
      </w:r>
      <w:r w:rsidR="006403FD">
        <w:t>P</w:t>
      </w:r>
      <w:r w:rsidR="006403FD" w:rsidRPr="006403FD">
        <w:rPr>
          <w:vertAlign w:val="subscript"/>
        </w:rPr>
        <w:t>2</w:t>
      </w:r>
      <w:r w:rsidR="006403FD">
        <w:t>X</w:t>
      </w:r>
      <w:r w:rsidR="006403FD" w:rsidRPr="006403FD">
        <w:rPr>
          <w:vertAlign w:val="subscript"/>
        </w:rPr>
        <w:t>7</w:t>
      </w:r>
      <w:r w:rsidR="006403FD">
        <w:t xml:space="preserve"> and P</w:t>
      </w:r>
      <w:r w:rsidR="006403FD" w:rsidRPr="006403FD">
        <w:rPr>
          <w:vertAlign w:val="subscript"/>
        </w:rPr>
        <w:t>2</w:t>
      </w:r>
      <w:r w:rsidR="006403FD">
        <w:t>Y</w:t>
      </w:r>
      <w:r w:rsidR="006403FD" w:rsidRPr="006403FD">
        <w:rPr>
          <w:vertAlign w:val="subscript"/>
        </w:rPr>
        <w:t>2</w:t>
      </w:r>
      <w:r w:rsidR="006403FD">
        <w:t xml:space="preserve"> </w:t>
      </w:r>
      <w:r w:rsidR="00944923">
        <w:t>re</w:t>
      </w:r>
      <w:r w:rsidR="006403FD">
        <w:t>ceptors</w:t>
      </w:r>
      <w:r w:rsidR="00030E21">
        <w:t xml:space="preserve">, whereas </w:t>
      </w:r>
      <w:r w:rsidR="00AD719B">
        <w:t xml:space="preserve">the </w:t>
      </w:r>
      <w:r w:rsidR="00621A66">
        <w:t>ADAM 17</w:t>
      </w:r>
      <w:r w:rsidR="004D06ED">
        <w:t>-</w:t>
      </w:r>
      <w:r w:rsidR="00621A66">
        <w:t xml:space="preserve">mediated activation of EGFR </w:t>
      </w:r>
      <w:r w:rsidR="004365BB">
        <w:t>operate</w:t>
      </w:r>
      <w:r w:rsidR="00CA4EE3">
        <w:t>s</w:t>
      </w:r>
      <w:r w:rsidR="004365BB">
        <w:t xml:space="preserve"> </w:t>
      </w:r>
      <w:r w:rsidR="00621A66">
        <w:t>upstream from ATP rele</w:t>
      </w:r>
      <w:r w:rsidR="00103625">
        <w:t>ase</w:t>
      </w:r>
      <w:r w:rsidR="00AD719B">
        <w:t xml:space="preserve"> </w:t>
      </w:r>
      <w:r w:rsidR="00100697">
        <w:fldChar w:fldCharType="begin"/>
      </w:r>
      <w:r w:rsidR="00556AF0">
        <w:instrText xml:space="preserve"> ADDIN EN.CITE &lt;EndNote&gt;&lt;Cite&gt;&lt;Author&gt;Zhang&lt;/Author&gt;&lt;Year&gt;2018&lt;/Year&gt;&lt;RecNum&gt;39&lt;/RecNum&gt;&lt;DisplayText&gt;[78]&lt;/DisplayText&gt;&lt;record&gt;&lt;rec-number&gt;39&lt;/rec-number&gt;&lt;foreign-keys&gt;&lt;key app="EN" db-id="5dsfra2d8xd5t6ez9tlv2wdm0rza9pve9tv9" timestamp="1526575079"&gt;39&lt;/key&gt;&lt;/foreign-keys&gt;&lt;ref-type name="Journal Article"&gt;17&lt;/ref-type&gt;&lt;contributors&gt;&lt;authors&gt;&lt;author&gt;Zhang, J.&lt;/author&gt;&lt;author&gt;Chen, J.&lt;/author&gt;&lt;author&gt;Mangat, S. C.&lt;/author&gt;&lt;author&gt;Perera Baruhupolage, C.&lt;/author&gt;&lt;author&gt;Garrod, D.R.&lt;/author&gt;&lt;author&gt;Robinson, C.&lt;/author&gt;&lt;/authors&gt;&lt;/contributors&gt;&lt;titles&gt;&lt;title&gt;Pathways of airway oxidant formation by house dust mite allergens and viral RNA converge through myosin motors, pannexons and Toll-like receptor 4 &lt;/title&gt;&lt;secondary-title&gt;Immunity, Inflammation and Disease&lt;/secondary-title&gt;&lt;/titles&gt;&lt;periodical&gt;&lt;full-title&gt;Immunity, Inflammation and Disease&lt;/full-title&gt;&lt;/periodical&gt;&lt;pages&gt;276-296&lt;/pages&gt;&lt;volume&gt;6&lt;/volume&gt;&lt;number&gt;2&lt;/number&gt;&lt;dates&gt;&lt;year&gt;2018&lt;/year&gt;&lt;/dates&gt;&lt;urls&gt;&lt;related-urls&gt;&lt;url&gt;https://www.ncbi.nlm.nih.gov/pmc/articles/PMC5946151/pdf/IID3-6-276.pdf&lt;/url&gt;&lt;/related-urls&gt;&lt;/urls&gt;&lt;electronic-resource-num&gt;https://doi.org/10.1002/iid3.216&lt;/electronic-resource-num&gt;&lt;/record&gt;&lt;/Cite&gt;&lt;/EndNote&gt;</w:instrText>
      </w:r>
      <w:r w:rsidR="00100697">
        <w:fldChar w:fldCharType="separate"/>
      </w:r>
      <w:r w:rsidR="00556AF0">
        <w:rPr>
          <w:noProof/>
        </w:rPr>
        <w:t>[78]</w:t>
      </w:r>
      <w:r w:rsidR="00100697">
        <w:fldChar w:fldCharType="end"/>
      </w:r>
      <w:r w:rsidR="006403FD">
        <w:t>.</w:t>
      </w:r>
      <w:r w:rsidR="00E34AAE">
        <w:t xml:space="preserve"> </w:t>
      </w:r>
      <w:r w:rsidR="00E67871">
        <w:t xml:space="preserve">   </w:t>
      </w:r>
      <w:r w:rsidR="00CA4EE3">
        <w:t>The concentration</w:t>
      </w:r>
      <w:r w:rsidR="00E67871">
        <w:t xml:space="preserve"> of ATP in airway surface liquid </w:t>
      </w:r>
      <w:r w:rsidR="00CA4EE3">
        <w:t>is</w:t>
      </w:r>
      <w:r w:rsidR="00416FBE">
        <w:t xml:space="preserve"> elevated in</w:t>
      </w:r>
      <w:r w:rsidR="00E67871">
        <w:t xml:space="preserve"> asthma</w:t>
      </w:r>
      <w:r w:rsidR="008853F4">
        <w:t xml:space="preserve"> through </w:t>
      </w:r>
      <w:r w:rsidR="00024E64">
        <w:t>several mechanisms</w:t>
      </w:r>
      <w:r w:rsidR="00E67871">
        <w:t>, supporting an association with disease</w:t>
      </w:r>
      <w:r w:rsidR="00620AF6">
        <w:t>, especially through the underlying activation of innate immune signalling</w:t>
      </w:r>
      <w:r w:rsidR="00081F9E">
        <w:t xml:space="preserve"> </w:t>
      </w:r>
      <w:r w:rsidR="00100697">
        <w:fldChar w:fldCharType="begin">
          <w:fldData xml:space="preserve">PEVuZE5vdGU+PENpdGU+PEF1dGhvcj5NdWxsZXI8L0F1dGhvcj48WWVhcj4yMDExPC9ZZWFyPjxS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</w:fldData>
        </w:fldChar>
      </w:r>
      <w:r w:rsidR="00556AF0">
        <w:instrText xml:space="preserve"> ADDIN EN.CITE </w:instrText>
      </w:r>
      <w:r w:rsidR="00556AF0">
        <w:fldChar w:fldCharType="begin">
          <w:fldData xml:space="preserve">PEVuZE5vdGU+PENpdGU+PEF1dGhvcj5NdWxsZXI8L0F1dGhvcj48WWVhcj4yMDExPC9ZZWFyPjxS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</w:fldData>
        </w:fldChar>
      </w:r>
      <w:r w:rsidR="00556AF0">
        <w:instrText xml:space="preserve"> ADDIN EN.CITE.DATA </w:instrText>
      </w:r>
      <w:r w:rsidR="00556AF0">
        <w:fldChar w:fldCharType="end"/>
      </w:r>
      <w:r w:rsidR="00100697">
        <w:fldChar w:fldCharType="separate"/>
      </w:r>
      <w:r w:rsidR="00556AF0">
        <w:rPr>
          <w:noProof/>
        </w:rPr>
        <w:t>[127]</w:t>
      </w:r>
      <w:r w:rsidR="00100697">
        <w:fldChar w:fldCharType="end"/>
      </w:r>
      <w:r w:rsidR="00EF37E4">
        <w:t xml:space="preserve">. </w:t>
      </w:r>
      <w:r w:rsidR="00E67871">
        <w:t xml:space="preserve"> As an initiator, director and maintainer of allergic inflammation</w:t>
      </w:r>
      <w:r w:rsidR="00620AF6">
        <w:t>,</w:t>
      </w:r>
      <w:r w:rsidR="00E67871">
        <w:t xml:space="preserve"> </w:t>
      </w:r>
      <w:r w:rsidR="00620AF6">
        <w:t>ATP</w:t>
      </w:r>
      <w:r w:rsidR="00E67871">
        <w:t xml:space="preserve"> triggers the release of IL-33 and activates dendritic cells to programme allergic responses</w:t>
      </w:r>
      <w:r w:rsidR="00081F9E">
        <w:t xml:space="preserve"> </w:t>
      </w:r>
      <w:r w:rsidR="00100697">
        <w:fldChar w:fldCharType="begin">
          <w:fldData xml:space="preserve">PEVuZE5vdGU+PENpdGU+PEF1dGhvcj5JZHprbzwvQXV0aG9yPjxZZWFyPjIwMDc8L1llYXI+PFJl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kxMy05PC9wYWdlcz48dm9sdW1lPjEzPC92b2x1bWU+PG51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NDM3NS04NzwvcGFnZXM+PHZvbHVtZT4xODY8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</w:fldData>
        </w:fldChar>
      </w:r>
      <w:r w:rsidR="00556AF0">
        <w:instrText xml:space="preserve"> ADDIN EN.CITE </w:instrText>
      </w:r>
      <w:r w:rsidR="00556AF0">
        <w:fldChar w:fldCharType="begin">
          <w:fldData xml:space="preserve">PEVuZE5vdGU+PENpdGU+PEF1dGhvcj5JZHprbzwvQXV0aG9yPjxZZWFyPjIwMDc8L1llYXI+PFJl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kxMy05PC9wYWdlcz48dm9sdW1lPjEzPC92b2x1bWU+PG51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NDM3NS04NzwvcGFnZXM+PHZvbHVtZT4xODY8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</w:fldData>
        </w:fldChar>
      </w:r>
      <w:r w:rsidR="00556AF0">
        <w:instrText xml:space="preserve"> ADDIN EN.CITE.DATA </w:instrText>
      </w:r>
      <w:r w:rsidR="00556AF0">
        <w:fldChar w:fldCharType="end"/>
      </w:r>
      <w:r w:rsidR="00100697">
        <w:fldChar w:fldCharType="separate"/>
      </w:r>
      <w:r w:rsidR="00556AF0">
        <w:rPr>
          <w:noProof/>
        </w:rPr>
        <w:t>[128, 129]</w:t>
      </w:r>
      <w:r w:rsidR="00100697">
        <w:fldChar w:fldCharType="end"/>
      </w:r>
      <w:r w:rsidR="002747E7">
        <w:t>,</w:t>
      </w:r>
      <w:r w:rsidR="00E67871">
        <w:t xml:space="preserve"> </w:t>
      </w:r>
      <w:r w:rsidR="002747E7">
        <w:t>while</w:t>
      </w:r>
      <w:r w:rsidR="00E67871">
        <w:t xml:space="preserve"> in established allergy it augment</w:t>
      </w:r>
      <w:r w:rsidR="00882865">
        <w:t>s</w:t>
      </w:r>
      <w:r w:rsidR="00E67871">
        <w:t xml:space="preserve"> IgE-dependent mediator release from mast cells</w:t>
      </w:r>
      <w:r w:rsidR="005D4A21">
        <w:t xml:space="preserve"> and provoke</w:t>
      </w:r>
      <w:r w:rsidR="00882865">
        <w:t>s</w:t>
      </w:r>
      <w:r w:rsidR="005D4A21">
        <w:t xml:space="preserve"> dyspnoea</w:t>
      </w:r>
      <w:r w:rsidR="00081F9E">
        <w:t xml:space="preserve"> </w:t>
      </w:r>
      <w:r w:rsidR="00100697">
        <w:fldChar w:fldCharType="begin">
          <w:fldData xml:space="preserve">PEVuZE5vdGU+PENpdGU+PEF1dGhvcj5CYXNvZ2x1PC9BdXRob3I+PFllYXI+MjAwNTwvWWVhcj48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</w:fldData>
        </w:fldChar>
      </w:r>
      <w:r w:rsidR="00556AF0">
        <w:instrText xml:space="preserve"> ADDIN EN.CITE </w:instrText>
      </w:r>
      <w:r w:rsidR="00556AF0">
        <w:fldChar w:fldCharType="begin">
          <w:fldData xml:space="preserve">PEVuZE5vdGU+PENpdGU+PEF1dGhvcj5CYXNvZ2x1PC9BdXRob3I+PFllYXI+MjAwNTwvWWVhcj48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</w:fldData>
        </w:fldChar>
      </w:r>
      <w:r w:rsidR="00556AF0">
        <w:instrText xml:space="preserve"> ADDIN EN.CITE.DATA </w:instrText>
      </w:r>
      <w:r w:rsidR="00556AF0">
        <w:fldChar w:fldCharType="end"/>
      </w:r>
      <w:r w:rsidR="00100697">
        <w:fldChar w:fldCharType="separate"/>
      </w:r>
      <w:r w:rsidR="00556AF0">
        <w:rPr>
          <w:noProof/>
        </w:rPr>
        <w:t>[130, 131]</w:t>
      </w:r>
      <w:r w:rsidR="00100697">
        <w:fldChar w:fldCharType="end"/>
      </w:r>
      <w:r w:rsidR="005D4A21">
        <w:t>.</w:t>
      </w:r>
    </w:p>
    <w:p w14:paraId="7FC9738F" w14:textId="77777777" w:rsidR="00CA4EE3" w:rsidRDefault="00CA4EE3" w:rsidP="00055F5D">
      <w:pPr>
        <w:spacing w:line="480" w:lineRule="auto"/>
        <w:rPr>
          <w:b/>
          <w:i/>
          <w:u w:val="single"/>
        </w:rPr>
      </w:pPr>
    </w:p>
    <w:p w14:paraId="536BB3F7" w14:textId="489816BF" w:rsidR="007D2F68" w:rsidRPr="009D3AD0" w:rsidRDefault="00943A2F" w:rsidP="00055F5D">
      <w:pPr>
        <w:spacing w:line="480" w:lineRule="auto"/>
        <w:rPr>
          <w:b/>
          <w:i/>
          <w:u w:val="single"/>
        </w:rPr>
      </w:pPr>
      <w:r w:rsidRPr="009D3AD0">
        <w:rPr>
          <w:b/>
          <w:i/>
          <w:u w:val="single"/>
        </w:rPr>
        <w:t>Der p 1 and Pannexon Gating</w:t>
      </w:r>
    </w:p>
    <w:p w14:paraId="206163C7" w14:textId="38FE1B05" w:rsidR="00C03C85" w:rsidRDefault="00317D2E" w:rsidP="00055F5D">
      <w:pPr>
        <w:spacing w:line="480" w:lineRule="auto"/>
      </w:pPr>
      <w:r>
        <w:lastRenderedPageBreak/>
        <w:t>Under physiological conditions t</w:t>
      </w:r>
      <w:r w:rsidR="00103625">
        <w:t>he concentration of ATP</w:t>
      </w:r>
      <w:r w:rsidRPr="00317D2E">
        <w:t xml:space="preserve"> </w:t>
      </w:r>
      <w:r>
        <w:t>in extracellular fluid</w:t>
      </w:r>
      <w:r w:rsidR="00103625">
        <w:t xml:space="preserve"> is low</w:t>
      </w:r>
      <w:r>
        <w:t>, but</w:t>
      </w:r>
      <w:r w:rsidR="00103625">
        <w:t xml:space="preserve"> </w:t>
      </w:r>
      <w:r w:rsidR="00B57508">
        <w:t xml:space="preserve">when elevated </w:t>
      </w:r>
      <w:r w:rsidR="00103625">
        <w:t>its pr</w:t>
      </w:r>
      <w:r w:rsidR="004545CD">
        <w:t>esence</w:t>
      </w:r>
      <w:r w:rsidR="0022483B">
        <w:t xml:space="preserve"> as an ‘alarmin’</w:t>
      </w:r>
      <w:r w:rsidR="004545CD">
        <w:t xml:space="preserve"> </w:t>
      </w:r>
      <w:r w:rsidR="00B57508">
        <w:t xml:space="preserve">signifies cellular distress </w:t>
      </w:r>
      <w:r w:rsidR="00E91956">
        <w:t>and</w:t>
      </w:r>
      <w:r w:rsidR="004545CD">
        <w:t xml:space="preserve"> </w:t>
      </w:r>
      <w:r w:rsidR="005710D8">
        <w:t>immunological activation</w:t>
      </w:r>
      <w:r w:rsidR="0022483B">
        <w:t>.</w:t>
      </w:r>
      <w:r w:rsidR="00B12F6A">
        <w:t xml:space="preserve">  </w:t>
      </w:r>
      <w:r w:rsidR="00805D1C">
        <w:t xml:space="preserve">While </w:t>
      </w:r>
      <w:r w:rsidR="0038251D">
        <w:t>various</w:t>
      </w:r>
      <w:r w:rsidR="00805D1C">
        <w:t xml:space="preserve"> </w:t>
      </w:r>
      <w:r w:rsidR="00E91956">
        <w:t>pathways</w:t>
      </w:r>
      <w:r w:rsidR="00805D1C">
        <w:t xml:space="preserve"> </w:t>
      </w:r>
      <w:r>
        <w:t xml:space="preserve">could </w:t>
      </w:r>
      <w:r w:rsidR="0038251D">
        <w:t>enable</w:t>
      </w:r>
      <w:r w:rsidR="007F66E6">
        <w:t xml:space="preserve"> ATP release under </w:t>
      </w:r>
      <w:r w:rsidR="00EC1E74">
        <w:t>stress</w:t>
      </w:r>
      <w:r w:rsidR="00944923">
        <w:t xml:space="preserve"> (eg ATP binding cassette proteins, membrane damage)</w:t>
      </w:r>
      <w:r w:rsidR="007F66E6">
        <w:t xml:space="preserve">, the dominant </w:t>
      </w:r>
      <w:r w:rsidR="00E91956">
        <w:t>route</w:t>
      </w:r>
      <w:r w:rsidR="007F66E6">
        <w:t xml:space="preserve"> activated by Der p 1</w:t>
      </w:r>
      <w:r w:rsidR="00EE0170">
        <w:t xml:space="preserve"> in airway epithelial cells</w:t>
      </w:r>
      <w:r w:rsidR="00035774">
        <w:t xml:space="preserve"> </w:t>
      </w:r>
      <w:r w:rsidR="00175424">
        <w:t>appears to be</w:t>
      </w:r>
      <w:r w:rsidR="00035774">
        <w:t xml:space="preserve"> the myosin motor</w:t>
      </w:r>
      <w:r w:rsidR="003C365E">
        <w:t xml:space="preserve"> gating of pannexons</w:t>
      </w:r>
      <w:r w:rsidR="00E11080">
        <w:t xml:space="preserve"> </w:t>
      </w:r>
      <w:r w:rsidR="00100697">
        <w:fldChar w:fldCharType="begin">
          <w:fldData xml:space="preserve">PEVuZE5vdGU+PENpdGU+PEF1dGhvcj5aaGFuZzwvQXV0aG9yPjxZZWFyPjIwMTY8L1llYXI+PFJl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</w:fldData>
        </w:fldChar>
      </w:r>
      <w:r w:rsidR="00556AF0">
        <w:instrText xml:space="preserve"> ADDIN EN.CITE </w:instrText>
      </w:r>
      <w:r w:rsidR="00556AF0">
        <w:fldChar w:fldCharType="begin">
          <w:fldData xml:space="preserve">PEVuZE5vdGU+PENpdGU+PEF1dGhvcj5aaGFuZzwvQXV0aG9yPjxZZWFyPjIwMTY8L1llYXI+PFJl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</w:fldData>
        </w:fldChar>
      </w:r>
      <w:r w:rsidR="00556AF0">
        <w:instrText xml:space="preserve"> ADDIN EN.CITE.DATA </w:instrText>
      </w:r>
      <w:r w:rsidR="00556AF0">
        <w:fldChar w:fldCharType="end"/>
      </w:r>
      <w:r w:rsidR="00100697">
        <w:fldChar w:fldCharType="separate"/>
      </w:r>
      <w:r w:rsidR="00556AF0">
        <w:rPr>
          <w:noProof/>
        </w:rPr>
        <w:t>[78, 103]</w:t>
      </w:r>
      <w:r w:rsidR="00100697">
        <w:fldChar w:fldCharType="end"/>
      </w:r>
      <w:r w:rsidR="003C365E">
        <w:t xml:space="preserve">.  </w:t>
      </w:r>
      <w:r w:rsidR="007F66E6">
        <w:t xml:space="preserve"> </w:t>
      </w:r>
      <w:r w:rsidR="00C669C7">
        <w:t xml:space="preserve">Pannexons are channels formed </w:t>
      </w:r>
      <w:r w:rsidR="00515024">
        <w:t xml:space="preserve">by </w:t>
      </w:r>
      <w:r w:rsidR="00C669C7">
        <w:t>hexameric assembl</w:t>
      </w:r>
      <w:r w:rsidR="00515024">
        <w:t xml:space="preserve">ies </w:t>
      </w:r>
      <w:r w:rsidR="00F64C7F">
        <w:t xml:space="preserve">of </w:t>
      </w:r>
      <w:r w:rsidR="00D605B7">
        <w:t>glyco</w:t>
      </w:r>
      <w:r w:rsidR="00F64C7F">
        <w:t>proteins known as pannexins.</w:t>
      </w:r>
      <w:r w:rsidR="00A9403A">
        <w:t xml:space="preserve">  In excitable tissues </w:t>
      </w:r>
      <w:r w:rsidR="0038251D">
        <w:t>pannexons</w:t>
      </w:r>
      <w:r w:rsidR="00A9403A">
        <w:t xml:space="preserve"> are voltage-gated</w:t>
      </w:r>
      <w:r w:rsidR="00670C96">
        <w:t>, but this is an unlikely control mechanism in non-excitable cells</w:t>
      </w:r>
      <w:r w:rsidR="00F13C1F">
        <w:t xml:space="preserve"> in which membrane potential is unlikely to </w:t>
      </w:r>
      <w:r w:rsidR="00577479">
        <w:t>depolarise to levels to increase their open probability</w:t>
      </w:r>
      <w:r w:rsidR="00F05224">
        <w:t xml:space="preserve">.  Thus, </w:t>
      </w:r>
      <w:r w:rsidR="0038251D">
        <w:t>other gating mechanisms</w:t>
      </w:r>
      <w:r>
        <w:t>, such as the biochemical activation of myosin motors,</w:t>
      </w:r>
      <w:r w:rsidR="0038251D">
        <w:t xml:space="preserve"> are required</w:t>
      </w:r>
      <w:r w:rsidR="00795FAB">
        <w:t xml:space="preserve"> in epithelial cells</w:t>
      </w:r>
      <w:r w:rsidR="00577479">
        <w:t>.</w:t>
      </w:r>
      <w:r w:rsidR="00D605B7">
        <w:t xml:space="preserve">  Unlike gap junctions</w:t>
      </w:r>
      <w:r w:rsidR="003F60C4">
        <w:t xml:space="preserve"> (connexons)</w:t>
      </w:r>
      <w:r w:rsidR="00D605B7">
        <w:t xml:space="preserve">, which are </w:t>
      </w:r>
      <w:r w:rsidR="00B1341D">
        <w:t xml:space="preserve">formed from </w:t>
      </w:r>
      <w:r w:rsidR="00D605B7">
        <w:t xml:space="preserve">connexin proteins, pannexon channels are unopposed, that is they do not form a </w:t>
      </w:r>
      <w:r w:rsidR="00042092">
        <w:t>contact</w:t>
      </w:r>
      <w:r w:rsidR="00D605B7">
        <w:t xml:space="preserve"> with corresponding structures on neighbouring cells</w:t>
      </w:r>
      <w:r w:rsidR="00571B89">
        <w:t xml:space="preserve"> and cannot, therefore, participate in </w:t>
      </w:r>
      <w:r w:rsidR="00C03C85">
        <w:t>trans</w:t>
      </w:r>
      <w:r w:rsidR="00AF7077">
        <w:t>cellular communication networks</w:t>
      </w:r>
      <w:r w:rsidR="00C03C85">
        <w:t xml:space="preserve"> in the same way</w:t>
      </w:r>
      <w:r w:rsidR="00D605B7">
        <w:t xml:space="preserve">.  </w:t>
      </w:r>
      <w:r w:rsidR="00F05224">
        <w:t>Nevertheless, l</w:t>
      </w:r>
      <w:r w:rsidR="00D605B7">
        <w:t xml:space="preserve">ike gap junctions, pannexons in are involved in the </w:t>
      </w:r>
      <w:r w:rsidR="004B7A0F">
        <w:t xml:space="preserve">co-ordinated </w:t>
      </w:r>
      <w:r w:rsidR="00D605B7">
        <w:t xml:space="preserve">propagation of calcium waves through the </w:t>
      </w:r>
      <w:r w:rsidR="00210582">
        <w:t xml:space="preserve">airway </w:t>
      </w:r>
      <w:r w:rsidR="00D605B7">
        <w:t>epithelium following mechanical stimulation of a single cell</w:t>
      </w:r>
      <w:r w:rsidR="00944923">
        <w:t>, albeit through external cell-cell signalling rather than int</w:t>
      </w:r>
      <w:r w:rsidR="00CB5E7F">
        <w:t>ra</w:t>
      </w:r>
      <w:r w:rsidR="00944923">
        <w:t xml:space="preserve">cellular </w:t>
      </w:r>
      <w:r w:rsidR="006C6C53">
        <w:t xml:space="preserve">communication </w:t>
      </w:r>
      <w:r w:rsidR="00100697">
        <w:fldChar w:fldCharType="begin"/>
      </w:r>
      <w:r w:rsidR="00556AF0">
        <w:instrText xml:space="preserve"> ADDIN EN.CITE &lt;EndNote&gt;&lt;Cite&gt;&lt;Author&gt;Boitano&lt;/Author&gt;&lt;Year&gt;2000&lt;/Year&gt;&lt;RecNum&gt;125&lt;/RecNum&gt;&lt;DisplayText&gt;[132]&lt;/DisplayText&gt;&lt;record&gt;&lt;rec-number&gt;125&lt;/rec-number&gt;&lt;foreign-keys&gt;&lt;key app="EN" db-id="5dsfra2d8xd5t6ez9tlv2wdm0rza9pve9tv9" timestamp="1528132947"&gt;125&lt;/key&gt;&lt;/foreign-keys&gt;&lt;ref-type name="Journal Article"&gt;17&lt;/ref-type&gt;&lt;contributors&gt;&lt;authors&gt;&lt;author&gt;Boitano, S.&lt;/author&gt;&lt;author&gt;Isakson, B. E.&lt;/author&gt;&lt;author&gt;Evans, W. H.&lt;/author&gt;&lt;/authors&gt;&lt;/contributors&gt;&lt;auth-address&gt;Univ Wyoming, Laramie, WY 82071 USA&amp;#xD;Univ Wales Coll Med, Cardiff CF4 4XN, S Glam, Wales&lt;/auth-address&gt;&lt;titles&gt;&lt;title&gt;Communication of calcium waves in airway epithelial cells&lt;/title&gt;&lt;secondary-title&gt;Molecular Biology of the Cell&lt;/secondary-title&gt;&lt;alt-title&gt;Mol Biol Cell&lt;/alt-title&gt;&lt;/titles&gt;&lt;periodical&gt;&lt;full-title&gt;Mol Biol Cell&lt;/full-title&gt;&lt;abbr-1&gt;Molecular biology of the cell&lt;/abbr-1&gt;&lt;/periodical&gt;&lt;alt-periodical&gt;&lt;full-title&gt;Mol Biol Cell&lt;/full-title&gt;&lt;abbr-1&gt;Molecular biology of the cell&lt;/abbr-1&gt;&lt;/alt-periodical&gt;&lt;pages&gt;328a-328a&lt;/pages&gt;&lt;volume&gt;11&lt;/volume&gt;&lt;dates&gt;&lt;year&gt;2000&lt;/year&gt;&lt;pub-dates&gt;&lt;date&gt;Dec&lt;/date&gt;&lt;/pub-dates&gt;&lt;/dates&gt;&lt;isbn&gt;1059-1524&lt;/isbn&gt;&lt;accession-num&gt;WOS:000165525901708&lt;/accession-num&gt;&lt;urls&gt;&lt;related-urls&gt;&lt;url&gt;&amp;lt;Go to ISI&amp;gt;://WOS:000165525901708&lt;/url&gt;&lt;/related-urls&gt;&lt;/urls&gt;&lt;language&gt;English&lt;/language&gt;&lt;/record&gt;&lt;/Cite&gt;&lt;/EndNote&gt;</w:instrText>
      </w:r>
      <w:r w:rsidR="00100697">
        <w:fldChar w:fldCharType="separate"/>
      </w:r>
      <w:r w:rsidR="00556AF0">
        <w:rPr>
          <w:noProof/>
        </w:rPr>
        <w:t>[132]</w:t>
      </w:r>
      <w:r w:rsidR="00100697">
        <w:fldChar w:fldCharType="end"/>
      </w:r>
      <w:r w:rsidR="00D605B7">
        <w:t>.</w:t>
      </w:r>
      <w:r w:rsidR="00873D86">
        <w:t xml:space="preserve"> </w:t>
      </w:r>
      <w:r w:rsidR="00C03C85">
        <w:t xml:space="preserve"> This transcellular signal</w:t>
      </w:r>
      <w:r w:rsidR="0038251D">
        <w:t>li</w:t>
      </w:r>
      <w:r w:rsidR="00C03C85">
        <w:t>ng underlies several processes, notably the</w:t>
      </w:r>
      <w:r w:rsidR="00F05224">
        <w:t xml:space="preserve"> calcium-dependent </w:t>
      </w:r>
      <w:r w:rsidR="00C03C85">
        <w:t>co-ordination of ciliary beating</w:t>
      </w:r>
      <w:r w:rsidR="00795FAB">
        <w:t xml:space="preserve">, but </w:t>
      </w:r>
      <w:r w:rsidR="00C03C85">
        <w:t xml:space="preserve">pannexons </w:t>
      </w:r>
      <w:r w:rsidR="005C34CC">
        <w:t>are likely to be</w:t>
      </w:r>
      <w:r w:rsidR="00C03C85">
        <w:t xml:space="preserve"> involved in the propagation of signals </w:t>
      </w:r>
      <w:r w:rsidR="00F05224">
        <w:t>in addition to</w:t>
      </w:r>
      <w:r w:rsidR="005C34CC">
        <w:t xml:space="preserve"> those which </w:t>
      </w:r>
      <w:r w:rsidR="002F366B">
        <w:t>are</w:t>
      </w:r>
      <w:r w:rsidR="005C34CC">
        <w:t xml:space="preserve"> primar</w:t>
      </w:r>
      <w:r w:rsidR="002F366B">
        <w:t>il</w:t>
      </w:r>
      <w:r w:rsidR="005C34CC">
        <w:t>y relian</w:t>
      </w:r>
      <w:r w:rsidR="002F366B">
        <w:t>t</w:t>
      </w:r>
      <w:r w:rsidR="005C34CC">
        <w:t xml:space="preserve"> on changes in intracellular </w:t>
      </w:r>
      <w:r w:rsidR="008D3E06">
        <w:t>[</w:t>
      </w:r>
      <w:r w:rsidR="005C34CC">
        <w:t>Ca</w:t>
      </w:r>
      <w:r w:rsidR="005C34CC" w:rsidRPr="005C34CC">
        <w:rPr>
          <w:vertAlign w:val="superscript"/>
        </w:rPr>
        <w:t>2+</w:t>
      </w:r>
      <w:r w:rsidR="008D3E06">
        <w:t>].</w:t>
      </w:r>
      <w:r w:rsidR="00C03C85">
        <w:t xml:space="preserve">   </w:t>
      </w:r>
      <w:r w:rsidR="00D605B7">
        <w:t xml:space="preserve"> </w:t>
      </w:r>
    </w:p>
    <w:p w14:paraId="7938DF9D" w14:textId="77777777" w:rsidR="00C03C85" w:rsidRDefault="00C03C85" w:rsidP="00055F5D">
      <w:pPr>
        <w:spacing w:line="480" w:lineRule="auto"/>
      </w:pPr>
    </w:p>
    <w:p w14:paraId="24AB33CC" w14:textId="1737F159" w:rsidR="003C2587" w:rsidRDefault="00F64C7F" w:rsidP="00055F5D">
      <w:pPr>
        <w:spacing w:line="480" w:lineRule="auto"/>
      </w:pPr>
      <w:r>
        <w:t>Th</w:t>
      </w:r>
      <w:r w:rsidR="00EA28FC">
        <w:t>e pannexin</w:t>
      </w:r>
      <w:r w:rsidR="00515024">
        <w:t xml:space="preserve"> protein</w:t>
      </w:r>
      <w:r w:rsidR="00EA28FC">
        <w:t xml:space="preserve"> family comprises three members</w:t>
      </w:r>
      <w:r w:rsidR="009155A1">
        <w:t xml:space="preserve"> which associate most favourably in homomeric assemblies to form pannexons.  A</w:t>
      </w:r>
      <w:r w:rsidR="00E12368">
        <w:t xml:space="preserve">lthough </w:t>
      </w:r>
      <w:r w:rsidR="009155A1">
        <w:t>heteromer</w:t>
      </w:r>
      <w:r w:rsidR="008D3E06">
        <w:t>ic association can occur</w:t>
      </w:r>
      <w:r w:rsidR="009155A1">
        <w:t xml:space="preserve"> </w:t>
      </w:r>
      <w:r w:rsidR="00515024">
        <w:t>in model expression systems</w:t>
      </w:r>
      <w:r w:rsidR="005C6D2A">
        <w:t xml:space="preserve">, </w:t>
      </w:r>
      <w:r w:rsidR="00515024">
        <w:t>scepticism</w:t>
      </w:r>
      <w:r w:rsidR="005C6D2A">
        <w:t xml:space="preserve"> </w:t>
      </w:r>
      <w:r w:rsidR="00D605B7">
        <w:t>surrounds</w:t>
      </w:r>
      <w:r w:rsidR="00515024">
        <w:t xml:space="preserve"> the physiological occurrence</w:t>
      </w:r>
      <w:r w:rsidR="00042092">
        <w:t xml:space="preserve"> of </w:t>
      </w:r>
      <w:r w:rsidR="009155A1">
        <w:t>pannexons constituted in this way.</w:t>
      </w:r>
      <w:r w:rsidR="00C7249E">
        <w:t xml:space="preserve">  </w:t>
      </w:r>
      <w:r w:rsidR="00515024">
        <w:t>Regardless of their constitution</w:t>
      </w:r>
      <w:r w:rsidR="00C7249E">
        <w:t>, gene</w:t>
      </w:r>
      <w:r w:rsidR="005C6D2A">
        <w:t xml:space="preserve"> </w:t>
      </w:r>
      <w:r w:rsidR="00C7249E">
        <w:t>silencing of pannexin-1 effective</w:t>
      </w:r>
      <w:r w:rsidR="005D55D5">
        <w:t>ly</w:t>
      </w:r>
      <w:r w:rsidR="00C7249E">
        <w:t xml:space="preserve"> inhibit</w:t>
      </w:r>
      <w:r w:rsidR="005D55D5">
        <w:t>s</w:t>
      </w:r>
      <w:r w:rsidR="00C7249E">
        <w:t xml:space="preserve"> </w:t>
      </w:r>
      <w:r w:rsidR="00515024">
        <w:t>the response of airway epithelial cells to Der p 1</w:t>
      </w:r>
      <w:r w:rsidR="00241D6D">
        <w:t xml:space="preserve"> </w:t>
      </w:r>
      <w:r w:rsidR="00100697">
        <w:fldChar w:fldCharType="begin"/>
      </w:r>
      <w:r w:rsidR="00556AF0">
        <w:instrText xml:space="preserve"> ADDIN EN.CITE &lt;EndNote&gt;&lt;Cite&gt;&lt;Author&gt;Zhang&lt;/Author&gt;&lt;Year&gt;2018&lt;/Year&gt;&lt;RecNum&gt;39&lt;/RecNum&gt;&lt;DisplayText&gt;[78]&lt;/DisplayText&gt;&lt;record&gt;&lt;rec-number&gt;39&lt;/rec-number&gt;&lt;foreign-keys&gt;&lt;key app="EN" db-id="5dsfra2d8xd5t6ez9tlv2wdm0rza9pve9tv9" timestamp="1526575079"&gt;39&lt;/key&gt;&lt;/foreign-keys&gt;&lt;ref-type name="Journal Article"&gt;17&lt;/ref-type&gt;&lt;contributors&gt;&lt;authors&gt;&lt;author&gt;Zhang, J.&lt;/author&gt;&lt;author&gt;Chen, J.&lt;/author&gt;&lt;author&gt;Mangat, S. C.&lt;/author&gt;&lt;author&gt;Perera Baruhupolage, C.&lt;/author&gt;&lt;author&gt;Garrod, D.R.&lt;/author&gt;&lt;author&gt;Robinson, C.&lt;/author&gt;&lt;/authors&gt;&lt;/contributors&gt;&lt;titles&gt;&lt;title&gt;Pathways of airway oxidant formation by house dust mite allergens and viral RNA converge through myosin motors, pannexons and Toll-like receptor 4 &lt;/title&gt;&lt;secondary-title&gt;Immunity, Inflammation and Disease&lt;/secondary-title&gt;&lt;/titles&gt;&lt;periodical&gt;&lt;full-title&gt;Immunity, Inflammation and Disease&lt;/full-title&gt;&lt;/periodical&gt;&lt;pages&gt;276-296&lt;/pages&gt;&lt;volume&gt;6&lt;/volume&gt;&lt;number&gt;2&lt;/number&gt;&lt;dates&gt;&lt;year&gt;2018&lt;/year&gt;&lt;/dates&gt;&lt;urls&gt;&lt;related-urls&gt;&lt;url&gt;https://www.ncbi.nlm.nih.gov/pmc/articles/PMC5946151/pdf/IID3-6-276.pdf&lt;/url&gt;&lt;/related-urls&gt;&lt;/urls&gt;&lt;electronic-resource-num&gt;https://doi.org/10.1002/iid3.216&lt;/electronic-resource-num&gt;&lt;/record&gt;&lt;/Cite&gt;&lt;/EndNote&gt;</w:instrText>
      </w:r>
      <w:r w:rsidR="00100697">
        <w:fldChar w:fldCharType="separate"/>
      </w:r>
      <w:r w:rsidR="00556AF0">
        <w:rPr>
          <w:noProof/>
        </w:rPr>
        <w:t>[78]</w:t>
      </w:r>
      <w:r w:rsidR="00100697">
        <w:fldChar w:fldCharType="end"/>
      </w:r>
      <w:r w:rsidR="00241D6D">
        <w:t xml:space="preserve">.  </w:t>
      </w:r>
      <w:r w:rsidR="00805D1C">
        <w:t xml:space="preserve"> </w:t>
      </w:r>
      <w:r w:rsidR="00241D6D">
        <w:t>Pannexons</w:t>
      </w:r>
      <w:r w:rsidR="00836008">
        <w:t xml:space="preserve"> are permeant to divalent cations and </w:t>
      </w:r>
      <w:r w:rsidR="006E1F7A">
        <w:t xml:space="preserve">serve as conduits for the </w:t>
      </w:r>
      <w:r w:rsidR="007D7644">
        <w:t xml:space="preserve">diffusive </w:t>
      </w:r>
      <w:r w:rsidR="006E1F7A">
        <w:t>movement of molecules &lt;</w:t>
      </w:r>
      <w:r w:rsidR="00334504">
        <w:t>1</w:t>
      </w:r>
      <w:r w:rsidR="006E1F7A">
        <w:t xml:space="preserve"> kDa</w:t>
      </w:r>
      <w:r w:rsidR="00597F22">
        <w:t xml:space="preserve">.  Thus, when </w:t>
      </w:r>
      <w:r w:rsidR="004D6A36">
        <w:t>pannexons</w:t>
      </w:r>
      <w:r w:rsidR="00597F22">
        <w:t xml:space="preserve"> open</w:t>
      </w:r>
      <w:r w:rsidR="00113D88">
        <w:t>,</w:t>
      </w:r>
      <w:r w:rsidR="00597F22">
        <w:t xml:space="preserve"> </w:t>
      </w:r>
      <w:r w:rsidR="00597F22">
        <w:lastRenderedPageBreak/>
        <w:t xml:space="preserve">cells </w:t>
      </w:r>
      <w:r w:rsidR="00D82C36">
        <w:t>release</w:t>
      </w:r>
      <w:r w:rsidR="00597F22">
        <w:t xml:space="preserve"> ATP</w:t>
      </w:r>
      <w:r w:rsidR="00D82C36">
        <w:t xml:space="preserve"> </w:t>
      </w:r>
      <w:r w:rsidR="004D6A36">
        <w:t>to</w:t>
      </w:r>
      <w:r w:rsidR="00D82C36">
        <w:t xml:space="preserve"> </w:t>
      </w:r>
      <w:r w:rsidR="004D6A36">
        <w:t>activate</w:t>
      </w:r>
      <w:r w:rsidR="007A6D73">
        <w:t xml:space="preserve"> its re</w:t>
      </w:r>
      <w:r w:rsidR="00137647">
        <w:t xml:space="preserve">ceptors </w:t>
      </w:r>
      <w:r w:rsidR="00D82C36">
        <w:t>in an autocrine or paracrine fashion</w:t>
      </w:r>
      <w:r w:rsidR="002B6ED8">
        <w:t xml:space="preserve"> </w:t>
      </w:r>
      <w:r w:rsidR="00113D88">
        <w:t>which</w:t>
      </w:r>
      <w:r w:rsidR="002B6ED8">
        <w:t xml:space="preserve"> </w:t>
      </w:r>
      <w:r w:rsidR="00F170F4">
        <w:t>enables continuity of</w:t>
      </w:r>
      <w:r w:rsidR="002B6ED8">
        <w:t xml:space="preserve"> the </w:t>
      </w:r>
      <w:r w:rsidR="00FB4C7E">
        <w:t xml:space="preserve">downstream </w:t>
      </w:r>
      <w:r w:rsidR="002B6ED8">
        <w:t>signalling response</w:t>
      </w:r>
      <w:r w:rsidR="00882865">
        <w:t xml:space="preserve"> </w:t>
      </w:r>
      <w:r w:rsidR="00100697">
        <w:fldChar w:fldCharType="begin">
          <w:fldData xml:space="preserve">PEVuZE5vdGU+PENpdGU+PEF1dGhvcj5aaGFuZzwvQXV0aG9yPjxZZWFyPjIwMTg8L1llYXI+PFJl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</w:fldData>
        </w:fldChar>
      </w:r>
      <w:r w:rsidR="00556AF0">
        <w:instrText xml:space="preserve"> ADDIN EN.CITE </w:instrText>
      </w:r>
      <w:r w:rsidR="00556AF0">
        <w:fldChar w:fldCharType="begin">
          <w:fldData xml:space="preserve">PEVuZE5vdGU+PENpdGU+PEF1dGhvcj5aaGFuZzwvQXV0aG9yPjxZZWFyPjIwMTg8L1llYXI+PFJl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</w:fldData>
        </w:fldChar>
      </w:r>
      <w:r w:rsidR="00556AF0">
        <w:instrText xml:space="preserve"> ADDIN EN.CITE.DATA </w:instrText>
      </w:r>
      <w:r w:rsidR="00556AF0">
        <w:fldChar w:fldCharType="end"/>
      </w:r>
      <w:r w:rsidR="00100697">
        <w:fldChar w:fldCharType="separate"/>
      </w:r>
      <w:r w:rsidR="00556AF0">
        <w:rPr>
          <w:noProof/>
        </w:rPr>
        <w:t>[7, 78]</w:t>
      </w:r>
      <w:r w:rsidR="00100697">
        <w:fldChar w:fldCharType="end"/>
      </w:r>
      <w:r w:rsidR="00113D88">
        <w:t xml:space="preserve">.  </w:t>
      </w:r>
      <w:r w:rsidR="006111E8">
        <w:t xml:space="preserve">In addition, </w:t>
      </w:r>
      <w:r w:rsidR="00113D88">
        <w:t>ATP is thought to</w:t>
      </w:r>
      <w:r w:rsidR="002B6ED8">
        <w:t xml:space="preserve"> </w:t>
      </w:r>
      <w:r w:rsidR="004D6A36">
        <w:t>act</w:t>
      </w:r>
      <w:r w:rsidR="00113D88">
        <w:t xml:space="preserve"> either</w:t>
      </w:r>
      <w:r w:rsidR="004D6A36">
        <w:t xml:space="preserve"> </w:t>
      </w:r>
      <w:r w:rsidR="00597369">
        <w:t xml:space="preserve">directly or indirectly </w:t>
      </w:r>
      <w:r w:rsidR="002B6ED8">
        <w:t>on</w:t>
      </w:r>
      <w:r w:rsidR="00597369">
        <w:t xml:space="preserve"> the</w:t>
      </w:r>
      <w:r w:rsidR="002B6ED8">
        <w:t xml:space="preserve"> </w:t>
      </w:r>
      <w:r w:rsidR="00597369">
        <w:t xml:space="preserve">pannexons themselves to </w:t>
      </w:r>
      <w:r w:rsidR="00064DD0">
        <w:t xml:space="preserve">provide feedback </w:t>
      </w:r>
      <w:r w:rsidR="00FB4C7E">
        <w:t xml:space="preserve">control </w:t>
      </w:r>
      <w:r w:rsidR="00064DD0">
        <w:t xml:space="preserve">of </w:t>
      </w:r>
      <w:r w:rsidR="00113D88">
        <w:t>its own</w:t>
      </w:r>
      <w:r w:rsidR="00FB4C7E">
        <w:t xml:space="preserve"> release.</w:t>
      </w:r>
      <w:r w:rsidR="003C2587">
        <w:t xml:space="preserve">  The permeability characteristics of pannexons suggest that ATP is unlikely to be the only mediator released from cells through this mechanism,</w:t>
      </w:r>
      <w:r w:rsidR="00B060A2">
        <w:t xml:space="preserve"> and indeed the release of UTP </w:t>
      </w:r>
      <w:r w:rsidR="00F05224">
        <w:t>is known to occur</w:t>
      </w:r>
      <w:r w:rsidR="00D53F7B">
        <w:t xml:space="preserve"> through pannexons</w:t>
      </w:r>
      <w:r w:rsidR="00B060A2">
        <w:t xml:space="preserve"> in some cells </w:t>
      </w:r>
      <w:r w:rsidR="00100697">
        <w:fldChar w:fldCharType="begin">
          <w:fldData xml:space="preserve">PEVuZE5vdGU+PENpdGU+PEF1dGhvcj5DaGVrZW5pPC9BdXRob3I+PFllYXI+MjAxMDwvWWVhcj48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ODYzLTc8L3BhZ2VzPjx2b2x1bWU+NDY3PC92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==
</w:fldData>
        </w:fldChar>
      </w:r>
      <w:r w:rsidR="00556AF0">
        <w:instrText xml:space="preserve"> ADDIN EN.CITE </w:instrText>
      </w:r>
      <w:r w:rsidR="00556AF0">
        <w:fldChar w:fldCharType="begin">
          <w:fldData xml:space="preserve">PEVuZE5vdGU+PENpdGU+PEF1dGhvcj5DaGVrZW5pPC9BdXRob3I+PFllYXI+MjAxMDwvWWVhcj48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ODYzLTc8L3BhZ2VzPjx2b2x1bWU+NDY3PC92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==
</w:fldData>
        </w:fldChar>
      </w:r>
      <w:r w:rsidR="00556AF0">
        <w:instrText xml:space="preserve"> ADDIN EN.CITE.DATA </w:instrText>
      </w:r>
      <w:r w:rsidR="00556AF0">
        <w:fldChar w:fldCharType="end"/>
      </w:r>
      <w:r w:rsidR="00100697">
        <w:fldChar w:fldCharType="separate"/>
      </w:r>
      <w:r w:rsidR="00556AF0">
        <w:rPr>
          <w:noProof/>
        </w:rPr>
        <w:t>[133]</w:t>
      </w:r>
      <w:r w:rsidR="00100697">
        <w:fldChar w:fldCharType="end"/>
      </w:r>
      <w:r w:rsidR="00B060A2">
        <w:t>.  However</w:t>
      </w:r>
      <w:r w:rsidR="00D53F7B">
        <w:t>,</w:t>
      </w:r>
      <w:r w:rsidR="003C2587">
        <w:t xml:space="preserve"> </w:t>
      </w:r>
      <w:r w:rsidR="00D53F7B">
        <w:t xml:space="preserve">beyond ATP </w:t>
      </w:r>
      <w:r w:rsidR="00B060A2">
        <w:t>the small</w:t>
      </w:r>
      <w:r w:rsidR="007A6D73">
        <w:t>-</w:t>
      </w:r>
      <w:r w:rsidR="00B060A2">
        <w:t xml:space="preserve">molecule mediator release aspect of pannexons </w:t>
      </w:r>
      <w:r w:rsidR="003C2587">
        <w:t>has</w:t>
      </w:r>
      <w:r w:rsidR="00D53F7B">
        <w:t xml:space="preserve"> probably</w:t>
      </w:r>
      <w:r w:rsidR="003C2587">
        <w:t xml:space="preserve"> received less attention</w:t>
      </w:r>
      <w:r w:rsidR="00D53F7B">
        <w:t xml:space="preserve"> than it deserves</w:t>
      </w:r>
      <w:r w:rsidR="003C2587">
        <w:t xml:space="preserve"> in the two decades which have elapsed since the</w:t>
      </w:r>
      <w:r w:rsidR="00B060A2">
        <w:t>ir</w:t>
      </w:r>
      <w:r w:rsidR="003C2587">
        <w:t xml:space="preserve"> </w:t>
      </w:r>
      <w:r w:rsidR="007A6D73">
        <w:t>identification</w:t>
      </w:r>
      <w:r w:rsidR="003C2587">
        <w:t xml:space="preserve"> </w:t>
      </w:r>
      <w:r w:rsidR="0099063B">
        <w:t>in the human genome</w:t>
      </w:r>
      <w:r w:rsidR="003C2587">
        <w:t>.</w:t>
      </w:r>
      <w:r w:rsidR="0099063B">
        <w:t xml:space="preserve">  </w:t>
      </w:r>
    </w:p>
    <w:p w14:paraId="226AA552" w14:textId="77777777" w:rsidR="003C2587" w:rsidRDefault="003C2587" w:rsidP="00055F5D">
      <w:pPr>
        <w:spacing w:line="480" w:lineRule="auto"/>
      </w:pPr>
    </w:p>
    <w:p w14:paraId="413512CE" w14:textId="6C61AC57" w:rsidR="00240AB3" w:rsidRDefault="00AE3673" w:rsidP="00055F5D">
      <w:pPr>
        <w:spacing w:line="480" w:lineRule="auto"/>
      </w:pPr>
      <w:r>
        <w:t>M</w:t>
      </w:r>
      <w:r w:rsidR="003820C4">
        <w:t>yosin light chain kinase</w:t>
      </w:r>
      <w:r>
        <w:t xml:space="preserve"> (M</w:t>
      </w:r>
      <w:r w:rsidR="00701DEC">
        <w:t>YL</w:t>
      </w:r>
      <w:r>
        <w:t>K)</w:t>
      </w:r>
      <w:r w:rsidR="003820C4">
        <w:t xml:space="preserve"> </w:t>
      </w:r>
      <w:r w:rsidR="00F05224">
        <w:t>is a</w:t>
      </w:r>
      <w:r w:rsidR="003820C4">
        <w:t xml:space="preserve"> component </w:t>
      </w:r>
      <w:r w:rsidR="00EB34AA">
        <w:t xml:space="preserve">of the </w:t>
      </w:r>
      <w:r w:rsidR="00CE318B">
        <w:t>gating</w:t>
      </w:r>
      <w:r w:rsidR="00EB34AA">
        <w:t xml:space="preserve"> of pannexons</w:t>
      </w:r>
      <w:r w:rsidR="00CE318B">
        <w:t xml:space="preserve"> in airway epithelial cells</w:t>
      </w:r>
      <w:r w:rsidR="00F05224">
        <w:t xml:space="preserve"> whose</w:t>
      </w:r>
      <w:r w:rsidR="00286BF5">
        <w:t xml:space="preserve"> activity</w:t>
      </w:r>
      <w:r w:rsidR="00CE318B">
        <w:t xml:space="preserve"> </w:t>
      </w:r>
      <w:r w:rsidR="002B759A">
        <w:t>is</w:t>
      </w:r>
      <w:r w:rsidR="00EB34AA">
        <w:t xml:space="preserve"> facilitated by the </w:t>
      </w:r>
      <w:r w:rsidR="00A00463">
        <w:t>thrombin-dependent activation of PAR1/4 by Der p 1</w:t>
      </w:r>
      <w:r w:rsidR="00F05224">
        <w:t xml:space="preserve">.  </w:t>
      </w:r>
      <w:r w:rsidR="00286BF5">
        <w:t xml:space="preserve"> </w:t>
      </w:r>
      <w:r w:rsidR="00F05224">
        <w:t>C</w:t>
      </w:r>
      <w:r w:rsidR="00286BF5">
        <w:t>onsequently</w:t>
      </w:r>
      <w:r w:rsidR="00F05224">
        <w:t>,</w:t>
      </w:r>
      <w:r w:rsidR="00286BF5">
        <w:t xml:space="preserve"> </w:t>
      </w:r>
      <w:r>
        <w:t>agents which modulate the activity of M</w:t>
      </w:r>
      <w:r w:rsidR="00B93FDE">
        <w:t>YL</w:t>
      </w:r>
      <w:r>
        <w:t>K</w:t>
      </w:r>
      <w:r w:rsidR="00B93FDE">
        <w:t xml:space="preserve"> (</w:t>
      </w:r>
      <w:r w:rsidR="00F22CAC">
        <w:t>such as</w:t>
      </w:r>
      <w:r w:rsidR="00B93FDE">
        <w:t xml:space="preserve"> ML-7,</w:t>
      </w:r>
      <w:r w:rsidR="00602EF2">
        <w:t xml:space="preserve"> </w:t>
      </w:r>
      <w:r w:rsidR="00602EF2">
        <w:rPr>
          <w:rFonts w:cstheme="minorHAnsi"/>
        </w:rPr>
        <w:t>β</w:t>
      </w:r>
      <w:r w:rsidR="00602EF2" w:rsidRPr="00602EF2">
        <w:rPr>
          <w:vertAlign w:val="subscript"/>
        </w:rPr>
        <w:t>2</w:t>
      </w:r>
      <w:r w:rsidR="00602EF2">
        <w:t xml:space="preserve"> agonists,</w:t>
      </w:r>
      <w:r w:rsidR="00F22CAC">
        <w:t xml:space="preserve"> </w:t>
      </w:r>
      <w:r w:rsidR="00602EF2">
        <w:t xml:space="preserve">or </w:t>
      </w:r>
      <w:r w:rsidR="00F22CAC">
        <w:t xml:space="preserve">inhibitors of </w:t>
      </w:r>
      <w:r w:rsidR="00B93FDE">
        <w:t>Rho-associated coiled-coil</w:t>
      </w:r>
      <w:r w:rsidR="00602EF2">
        <w:t xml:space="preserve"> kinase</w:t>
      </w:r>
      <w:r w:rsidR="00B93FDE">
        <w:t>)</w:t>
      </w:r>
      <w:r w:rsidR="00602EF2">
        <w:t xml:space="preserve"> </w:t>
      </w:r>
      <w:r w:rsidR="009C2D65">
        <w:t>can</w:t>
      </w:r>
      <w:r w:rsidR="00017422">
        <w:t xml:space="preserve"> attenuate cellular responses</w:t>
      </w:r>
      <w:r w:rsidR="00F05224">
        <w:t xml:space="preserve"> to Der p 1 to some extent</w:t>
      </w:r>
      <w:r w:rsidR="00B93FDE">
        <w:t xml:space="preserve"> </w:t>
      </w:r>
      <w:r w:rsidR="00100697">
        <w:fldChar w:fldCharType="begin"/>
      </w:r>
      <w:r w:rsidR="00556AF0">
        <w:instrText xml:space="preserve"> ADDIN EN.CITE &lt;EndNote&gt;&lt;Cite&gt;&lt;Author&gt;Zhang&lt;/Author&gt;&lt;Year&gt;2018&lt;/Year&gt;&lt;RecNum&gt;39&lt;/RecNum&gt;&lt;DisplayText&gt;[78]&lt;/DisplayText&gt;&lt;record&gt;&lt;rec-number&gt;39&lt;/rec-number&gt;&lt;foreign-keys&gt;&lt;key app="EN" db-id="5dsfra2d8xd5t6ez9tlv2wdm0rza9pve9tv9" timestamp="1526575079"&gt;39&lt;/key&gt;&lt;/foreign-keys&gt;&lt;ref-type name="Journal Article"&gt;17&lt;/ref-type&gt;&lt;contributors&gt;&lt;authors&gt;&lt;author&gt;Zhang, J.&lt;/author&gt;&lt;author&gt;Chen, J.&lt;/author&gt;&lt;author&gt;Mangat, S. C.&lt;/author&gt;&lt;author&gt;Perera Baruhupolage, C.&lt;/author&gt;&lt;author&gt;Garrod, D.R.&lt;/author&gt;&lt;author&gt;Robinson, C.&lt;/author&gt;&lt;/authors&gt;&lt;/contributors&gt;&lt;titles&gt;&lt;title&gt;Pathways of airway oxidant formation by house dust mite allergens and viral RNA converge through myosin motors, pannexons and Toll-like receptor 4 &lt;/title&gt;&lt;secondary-title&gt;Immunity, Inflammation and Disease&lt;/secondary-title&gt;&lt;/titles&gt;&lt;periodical&gt;&lt;full-title&gt;Immunity, Inflammation and Disease&lt;/full-title&gt;&lt;/periodical&gt;&lt;pages&gt;276-296&lt;/pages&gt;&lt;volume&gt;6&lt;/volume&gt;&lt;number&gt;2&lt;/number&gt;&lt;dates&gt;&lt;year&gt;2018&lt;/year&gt;&lt;/dates&gt;&lt;urls&gt;&lt;related-urls&gt;&lt;url&gt;https://www.ncbi.nlm.nih.gov/pmc/articles/PMC5946151/pdf/IID3-6-276.pdf&lt;/url&gt;&lt;/related-urls&gt;&lt;/urls&gt;&lt;electronic-resource-num&gt;https://doi.org/10.1002/iid3.216&lt;/electronic-resource-num&gt;&lt;/record&gt;&lt;/Cite&gt;&lt;/EndNote&gt;</w:instrText>
      </w:r>
      <w:r w:rsidR="00100697">
        <w:fldChar w:fldCharType="separate"/>
      </w:r>
      <w:r w:rsidR="00556AF0">
        <w:rPr>
          <w:noProof/>
        </w:rPr>
        <w:t>[78]</w:t>
      </w:r>
      <w:r w:rsidR="00100697">
        <w:fldChar w:fldCharType="end"/>
      </w:r>
      <w:r w:rsidR="00017422">
        <w:t>.</w:t>
      </w:r>
      <w:r w:rsidR="00AF6843">
        <w:t xml:space="preserve">  Under </w:t>
      </w:r>
      <w:r w:rsidR="00A22137">
        <w:t>greater duress</w:t>
      </w:r>
      <w:r w:rsidR="00AF6843">
        <w:t xml:space="preserve">, pannexons </w:t>
      </w:r>
      <w:r w:rsidR="00EF5769">
        <w:t>formed from</w:t>
      </w:r>
      <w:r w:rsidR="00AF6843">
        <w:t xml:space="preserve"> pannexin-1 can be</w:t>
      </w:r>
      <w:r w:rsidR="00300908">
        <w:t xml:space="preserve"> rendered </w:t>
      </w:r>
      <w:r w:rsidR="008F324D">
        <w:t xml:space="preserve">into a </w:t>
      </w:r>
      <w:r w:rsidR="00300908">
        <w:t>constitutively</w:t>
      </w:r>
      <w:r w:rsidR="00AF6843">
        <w:t xml:space="preserve"> open</w:t>
      </w:r>
      <w:r w:rsidR="008F324D">
        <w:t xml:space="preserve"> state</w:t>
      </w:r>
      <w:r w:rsidR="00AF6843">
        <w:t xml:space="preserve"> by caspase 3 or caspase 7</w:t>
      </w:r>
      <w:r w:rsidR="00300908">
        <w:t xml:space="preserve">.  This occurs because </w:t>
      </w:r>
      <w:r w:rsidR="00AF6843">
        <w:t>the</w:t>
      </w:r>
      <w:r w:rsidR="00300908">
        <w:t xml:space="preserve"> lumen formed by the pannexon hexamer is partially occluded by the</w:t>
      </w:r>
      <w:r w:rsidR="00AF6843">
        <w:t xml:space="preserve"> C-terminus of individual pannexin monomers</w:t>
      </w:r>
      <w:r w:rsidR="008F324D">
        <w:t xml:space="preserve"> and c</w:t>
      </w:r>
      <w:r w:rsidR="00300908">
        <w:t>aspase-dependent truncat</w:t>
      </w:r>
      <w:r w:rsidR="00064DD0">
        <w:t>ion of</w:t>
      </w:r>
      <w:r w:rsidR="00300908">
        <w:t xml:space="preserve"> </w:t>
      </w:r>
      <w:r w:rsidR="00734144">
        <w:t>each</w:t>
      </w:r>
      <w:r w:rsidR="00300908">
        <w:t xml:space="preserve"> C-terminus result</w:t>
      </w:r>
      <w:r w:rsidR="00064DD0">
        <w:t>s</w:t>
      </w:r>
      <w:r w:rsidR="008F324D">
        <w:t>, therefore,</w:t>
      </w:r>
      <w:r w:rsidR="00300908">
        <w:t xml:space="preserve"> in an open</w:t>
      </w:r>
      <w:r w:rsidR="00411D25">
        <w:t>, unregulated</w:t>
      </w:r>
      <w:r w:rsidR="00300908">
        <w:t xml:space="preserve"> channel </w:t>
      </w:r>
      <w:r w:rsidR="00701DEC">
        <w:t>which</w:t>
      </w:r>
      <w:r w:rsidR="00300908">
        <w:t xml:space="preserve"> ultimately leads to apoptosis</w:t>
      </w:r>
      <w:r w:rsidR="00411D25">
        <w:t xml:space="preserve"> of the cell</w:t>
      </w:r>
      <w:r w:rsidR="007D2CE2">
        <w:t xml:space="preserve"> </w:t>
      </w:r>
      <w:r w:rsidR="00100697">
        <w:fldChar w:fldCharType="begin">
          <w:fldData xml:space="preserve">PEVuZE5vdGU+PENpdGU+PEF1dGhvcj5DaGVrZW5pPC9BdXRob3I+PFllYXI+MjAxMDwvWWVhcj48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g2My03PC9wYWdlcz48dm9sdW1lPjQ2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xMzAzLTExPC9wYWdlcz48dm9sdW1lPjI4Nzwvdm9sdW1lPjxudW1iZXI+MTQ8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</w:fldData>
        </w:fldChar>
      </w:r>
      <w:r w:rsidR="00556AF0">
        <w:instrText xml:space="preserve"> ADDIN EN.CITE </w:instrText>
      </w:r>
      <w:r w:rsidR="00556AF0">
        <w:fldChar w:fldCharType="begin">
          <w:fldData xml:space="preserve">PEVuZE5vdGU+PENpdGU+PEF1dGhvcj5DaGVrZW5pPC9BdXRob3I+PFllYXI+MjAxMDwvWWVhcj48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g2My03PC9wYWdlcz48dm9sdW1lPjQ2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xMzAzLTExPC9wYWdlcz48dm9sdW1lPjI4Nzwvdm9sdW1lPjxudW1iZXI+MTQ8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</w:fldData>
        </w:fldChar>
      </w:r>
      <w:r w:rsidR="00556AF0">
        <w:instrText xml:space="preserve"> ADDIN EN.CITE.DATA </w:instrText>
      </w:r>
      <w:r w:rsidR="00556AF0">
        <w:fldChar w:fldCharType="end"/>
      </w:r>
      <w:r w:rsidR="00100697">
        <w:fldChar w:fldCharType="separate"/>
      </w:r>
      <w:r w:rsidR="00556AF0">
        <w:rPr>
          <w:noProof/>
        </w:rPr>
        <w:t>[133-135]</w:t>
      </w:r>
      <w:r w:rsidR="00100697">
        <w:fldChar w:fldCharType="end"/>
      </w:r>
      <w:r w:rsidR="00300908">
        <w:t xml:space="preserve">.  </w:t>
      </w:r>
      <w:r w:rsidR="00772CD8">
        <w:t xml:space="preserve">While </w:t>
      </w:r>
      <w:r w:rsidR="00300908">
        <w:t>Der p 1</w:t>
      </w:r>
      <w:r w:rsidR="00772CD8">
        <w:t xml:space="preserve"> can,</w:t>
      </w:r>
      <w:r w:rsidR="00772CD8" w:rsidRPr="00772CD8">
        <w:t xml:space="preserve"> </w:t>
      </w:r>
      <w:r w:rsidR="00772CD8">
        <w:t>independently of TJ cleavage, induce changes in the actin cytoskeleton of</w:t>
      </w:r>
      <w:r w:rsidR="00772CD8" w:rsidRPr="00772CD8">
        <w:t xml:space="preserve"> </w:t>
      </w:r>
      <w:r w:rsidR="00772CD8">
        <w:t>airway epithelial cells and</w:t>
      </w:r>
      <w:r w:rsidR="00300908">
        <w:t xml:space="preserve"> </w:t>
      </w:r>
      <w:r w:rsidR="00A66218">
        <w:t xml:space="preserve">promote </w:t>
      </w:r>
      <w:r w:rsidR="00300908">
        <w:t>apoptosis</w:t>
      </w:r>
      <w:r w:rsidR="00562181">
        <w:t xml:space="preserve">, the ability of Der p 1 to open pannexons and to generate ROS </w:t>
      </w:r>
      <w:r w:rsidR="00772CD8">
        <w:t xml:space="preserve">occurs without </w:t>
      </w:r>
      <w:r w:rsidR="00A66218">
        <w:t>an obligatory</w:t>
      </w:r>
      <w:r w:rsidR="00772CD8">
        <w:t xml:space="preserve"> caspase-dependent commitment to cell death</w:t>
      </w:r>
      <w:r w:rsidR="006C6C53">
        <w:t xml:space="preserve"> </w:t>
      </w:r>
      <w:r w:rsidR="00100697">
        <w:fldChar w:fldCharType="begin">
          <w:fldData xml:space="preserve">PEVuZE5vdGU+PENpdGU+PEF1dGhvcj5CYWtlcjwvQXV0aG9yPjxZZWFyPjIwMDM8L1llYXI+PFJl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</w:fldData>
        </w:fldChar>
      </w:r>
      <w:r w:rsidR="00556AF0">
        <w:instrText xml:space="preserve"> ADDIN EN.CITE </w:instrText>
      </w:r>
      <w:r w:rsidR="00556AF0">
        <w:fldChar w:fldCharType="begin">
          <w:fldData xml:space="preserve">PEVuZE5vdGU+PENpdGU+PEF1dGhvcj5CYWtlcjwvQXV0aG9yPjxZZWFyPjIwMDM8L1llYXI+PFJl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</w:fldData>
        </w:fldChar>
      </w:r>
      <w:r w:rsidR="00556AF0">
        <w:instrText xml:space="preserve"> ADDIN EN.CITE.DATA </w:instrText>
      </w:r>
      <w:r w:rsidR="00556AF0">
        <w:fldChar w:fldCharType="end"/>
      </w:r>
      <w:r w:rsidR="00100697">
        <w:fldChar w:fldCharType="separate"/>
      </w:r>
      <w:r w:rsidR="00556AF0">
        <w:rPr>
          <w:noProof/>
        </w:rPr>
        <w:t>[72, 78]</w:t>
      </w:r>
      <w:r w:rsidR="00100697">
        <w:fldChar w:fldCharType="end"/>
      </w:r>
      <w:r w:rsidR="00772CD8">
        <w:t>.</w:t>
      </w:r>
    </w:p>
    <w:p w14:paraId="46F19126" w14:textId="77777777" w:rsidR="00240AB3" w:rsidRDefault="00240AB3" w:rsidP="00055F5D">
      <w:pPr>
        <w:spacing w:line="480" w:lineRule="auto"/>
      </w:pPr>
    </w:p>
    <w:p w14:paraId="461497CC" w14:textId="62CBD9E6" w:rsidR="00072CED" w:rsidRDefault="00240AB3" w:rsidP="00055F5D">
      <w:pPr>
        <w:spacing w:line="480" w:lineRule="auto"/>
      </w:pPr>
      <w:r>
        <w:t>Der p 1-dependent activation of PARs is not</w:t>
      </w:r>
      <w:r w:rsidR="0009643C">
        <w:t xml:space="preserve"> unique as a</w:t>
      </w:r>
      <w:r>
        <w:t xml:space="preserve"> mechanism </w:t>
      </w:r>
      <w:r w:rsidR="008C59A3">
        <w:t xml:space="preserve">of </w:t>
      </w:r>
      <w:r>
        <w:t>pannexon</w:t>
      </w:r>
      <w:r w:rsidR="008C59A3">
        <w:t xml:space="preserve"> opening relevant to a</w:t>
      </w:r>
      <w:r>
        <w:t>s</w:t>
      </w:r>
      <w:r w:rsidR="008C59A3">
        <w:t xml:space="preserve">thma.  </w:t>
      </w:r>
      <w:r w:rsidR="00072CED">
        <w:t>Infection of cells by RNA viruses is sensed through ligation of pattern recognition receptors linked to signalling pathways which activate NF</w:t>
      </w:r>
      <w:r w:rsidR="00072CED">
        <w:sym w:font="Symbol" w:char="F06B"/>
      </w:r>
      <w:r w:rsidR="00072CED">
        <w:t>B and interferon regulatory factor-3 (IRF-3)</w:t>
      </w:r>
      <w:r w:rsidR="00701DEC">
        <w:t xml:space="preserve"> </w:t>
      </w:r>
      <w:r w:rsidR="00580C89">
        <w:t xml:space="preserve">to </w:t>
      </w:r>
      <w:r w:rsidR="00701DEC">
        <w:t xml:space="preserve">result </w:t>
      </w:r>
      <w:r w:rsidR="00701DEC">
        <w:lastRenderedPageBreak/>
        <w:t>in altered gene expression</w:t>
      </w:r>
      <w:r w:rsidR="00072CED">
        <w:t>.  One pathway</w:t>
      </w:r>
      <w:r w:rsidR="00D53F7B">
        <w:t xml:space="preserve"> transducing these events</w:t>
      </w:r>
      <w:r w:rsidR="00072CED">
        <w:t xml:space="preserve"> is dependent upon </w:t>
      </w:r>
      <w:r w:rsidR="00580C89">
        <w:t xml:space="preserve">the </w:t>
      </w:r>
      <w:r w:rsidR="00072CED">
        <w:t>activation of</w:t>
      </w:r>
      <w:r w:rsidR="00D35021">
        <w:t xml:space="preserve"> </w:t>
      </w:r>
      <w:r w:rsidR="00CE161D">
        <w:t>TLR</w:t>
      </w:r>
      <w:r w:rsidR="00072CED">
        <w:t xml:space="preserve">3 by </w:t>
      </w:r>
      <w:r w:rsidR="00D53F7B">
        <w:t xml:space="preserve">endocytosed </w:t>
      </w:r>
      <w:r w:rsidR="00072CED">
        <w:t>viral RNA, while another is operated by the</w:t>
      </w:r>
      <w:r w:rsidR="00D35021">
        <w:t xml:space="preserve"> retinoic acid inducible gene-I</w:t>
      </w:r>
      <w:r w:rsidR="00072CED">
        <w:t xml:space="preserve"> (RIG)-like receptors (RLRs) such as RIG-I and</w:t>
      </w:r>
      <w:r w:rsidR="005103FF">
        <w:t xml:space="preserve"> </w:t>
      </w:r>
      <w:r w:rsidR="00D35021">
        <w:t>melanoma differentiation associated protein-5 (</w:t>
      </w:r>
      <w:r w:rsidR="00072CED">
        <w:t>MDA5</w:t>
      </w:r>
      <w:r w:rsidR="00D35021">
        <w:t>)</w:t>
      </w:r>
      <w:r w:rsidR="00072CED">
        <w:t xml:space="preserve">.  Both </w:t>
      </w:r>
      <w:r w:rsidR="00580C89">
        <w:t xml:space="preserve">the TLR3 and RLR </w:t>
      </w:r>
      <w:r w:rsidR="00072CED">
        <w:t>pathways are responsive to common respiratory viruses undergoing replication</w:t>
      </w:r>
      <w:r w:rsidR="005103FF">
        <w:t xml:space="preserve"> because the</w:t>
      </w:r>
      <w:r w:rsidR="00580C89">
        <w:t>se</w:t>
      </w:r>
      <w:r w:rsidR="00D53F7B">
        <w:t xml:space="preserve"> receptors</w:t>
      </w:r>
      <w:r w:rsidR="005103FF">
        <w:t xml:space="preserve"> sense double</w:t>
      </w:r>
      <w:r w:rsidR="00BD1998">
        <w:t>-</w:t>
      </w:r>
      <w:r w:rsidR="005103FF">
        <w:t>stranded RNA</w:t>
      </w:r>
      <w:r w:rsidR="00072CED">
        <w:t xml:space="preserve">.  </w:t>
      </w:r>
      <w:r w:rsidR="00F77CED">
        <w:t>Ligation of TLR3</w:t>
      </w:r>
      <w:r w:rsidR="00072CED">
        <w:t>, RIG-I, MDA-5</w:t>
      </w:r>
      <w:r w:rsidR="00F77CED">
        <w:t xml:space="preserve"> or</w:t>
      </w:r>
      <w:r w:rsidR="00072CED">
        <w:t xml:space="preserve"> the single-stranded RNA biosensor</w:t>
      </w:r>
      <w:r w:rsidR="00F77CED">
        <w:t xml:space="preserve"> TLR7, </w:t>
      </w:r>
      <w:r w:rsidR="00072CED">
        <w:t>all initiate</w:t>
      </w:r>
      <w:r w:rsidR="00D4475C">
        <w:t xml:space="preserve"> ROS</w:t>
      </w:r>
      <w:r w:rsidR="00A411FF">
        <w:t>/RNS</w:t>
      </w:r>
      <w:r w:rsidR="00D4475C">
        <w:t xml:space="preserve"> generation by airway epithelial cells and </w:t>
      </w:r>
      <w:r w:rsidR="0072609A">
        <w:t>this too is dependent on the opening of pannexons</w:t>
      </w:r>
      <w:r w:rsidR="006C6C53">
        <w:t xml:space="preserve"> </w:t>
      </w:r>
      <w:r w:rsidR="00100697">
        <w:fldChar w:fldCharType="begin">
          <w:fldData xml:space="preserve">PEVuZE5vdGU+PENpdGU+PEF1dGhvcj5aaGFuZzwvQXV0aG9yPjxZZWFyPjIwMTY8L1llYXI+PFJl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</w:fldData>
        </w:fldChar>
      </w:r>
      <w:r w:rsidR="00556AF0">
        <w:instrText xml:space="preserve"> ADDIN EN.CITE </w:instrText>
      </w:r>
      <w:r w:rsidR="00556AF0">
        <w:fldChar w:fldCharType="begin">
          <w:fldData xml:space="preserve">PEVuZE5vdGU+PENpdGU+PEF1dGhvcj5aaGFuZzwvQXV0aG9yPjxZZWFyPjIwMTY8L1llYXI+PFJl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</w:fldData>
        </w:fldChar>
      </w:r>
      <w:r w:rsidR="00556AF0">
        <w:instrText xml:space="preserve"> ADDIN EN.CITE.DATA </w:instrText>
      </w:r>
      <w:r w:rsidR="00556AF0">
        <w:fldChar w:fldCharType="end"/>
      </w:r>
      <w:r w:rsidR="00100697">
        <w:fldChar w:fldCharType="separate"/>
      </w:r>
      <w:r w:rsidR="00556AF0">
        <w:rPr>
          <w:noProof/>
        </w:rPr>
        <w:t>[103]</w:t>
      </w:r>
      <w:r w:rsidR="00100697">
        <w:fldChar w:fldCharType="end"/>
      </w:r>
      <w:r w:rsidR="0072609A">
        <w:t xml:space="preserve">.  In fact, evidence indicates that </w:t>
      </w:r>
      <w:r w:rsidR="00FF28B9">
        <w:t>Der p 1</w:t>
      </w:r>
      <w:r w:rsidR="00F97E0E">
        <w:t xml:space="preserve"> stimulation</w:t>
      </w:r>
      <w:r w:rsidR="00FF28B9">
        <w:t xml:space="preserve"> and pathways activated by viral RNA share the same downstream signalling pathways leading to ROS</w:t>
      </w:r>
      <w:r w:rsidR="00A411FF">
        <w:t>/RNS</w:t>
      </w:r>
      <w:r w:rsidR="00FF28B9">
        <w:t xml:space="preserve"> production and the generation of reactive signalling molecules which regulate gene expression</w:t>
      </w:r>
      <w:r w:rsidR="006C6C53">
        <w:t xml:space="preserve"> </w:t>
      </w:r>
      <w:r w:rsidR="00100697">
        <w:fldChar w:fldCharType="begin"/>
      </w:r>
      <w:r w:rsidR="00556AF0">
        <w:instrText xml:space="preserve"> ADDIN EN.CITE &lt;EndNote&gt;&lt;Cite&gt;&lt;Author&gt;Zhang&lt;/Author&gt;&lt;Year&gt;2018&lt;/Year&gt;&lt;RecNum&gt;39&lt;/RecNum&gt;&lt;DisplayText&gt;[78]&lt;/DisplayText&gt;&lt;record&gt;&lt;rec-number&gt;39&lt;/rec-number&gt;&lt;foreign-keys&gt;&lt;key app="EN" db-id="5dsfra2d8xd5t6ez9tlv2wdm0rza9pve9tv9" timestamp="1526575079"&gt;39&lt;/key&gt;&lt;/foreign-keys&gt;&lt;ref-type name="Journal Article"&gt;17&lt;/ref-type&gt;&lt;contributors&gt;&lt;authors&gt;&lt;author&gt;Zhang, J.&lt;/author&gt;&lt;author&gt;Chen, J.&lt;/author&gt;&lt;author&gt;Mangat, S. C.&lt;/author&gt;&lt;author&gt;Perera Baruhupolage, C.&lt;/author&gt;&lt;author&gt;Garrod, D.R.&lt;/author&gt;&lt;author&gt;Robinson, C.&lt;/author&gt;&lt;/authors&gt;&lt;/contributors&gt;&lt;titles&gt;&lt;title&gt;Pathways of airway oxidant formation by house dust mite allergens and viral RNA converge through myosin motors, pannexons and Toll-like receptor 4 &lt;/title&gt;&lt;secondary-title&gt;Immunity, Inflammation and Disease&lt;/secondary-title&gt;&lt;/titles&gt;&lt;periodical&gt;&lt;full-title&gt;Immunity, Inflammation and Disease&lt;/full-title&gt;&lt;/periodical&gt;&lt;pages&gt;276-296&lt;/pages&gt;&lt;volume&gt;6&lt;/volume&gt;&lt;number&gt;2&lt;/number&gt;&lt;dates&gt;&lt;year&gt;2018&lt;/year&gt;&lt;/dates&gt;&lt;urls&gt;&lt;related-urls&gt;&lt;url&gt;https://www.ncbi.nlm.nih.gov/pmc/articles/PMC5946151/pdf/IID3-6-276.pdf&lt;/url&gt;&lt;/related-urls&gt;&lt;/urls&gt;&lt;electronic-resource-num&gt;https://doi.org/10.1002/iid3.216&lt;/electronic-resource-num&gt;&lt;/record&gt;&lt;/Cite&gt;&lt;/EndNote&gt;</w:instrText>
      </w:r>
      <w:r w:rsidR="00100697">
        <w:fldChar w:fldCharType="separate"/>
      </w:r>
      <w:r w:rsidR="00556AF0">
        <w:rPr>
          <w:noProof/>
        </w:rPr>
        <w:t>[78]</w:t>
      </w:r>
      <w:r w:rsidR="00100697">
        <w:fldChar w:fldCharType="end"/>
      </w:r>
      <w:r w:rsidR="00FF28B9">
        <w:t xml:space="preserve">.  </w:t>
      </w:r>
      <w:r w:rsidR="00FC7947">
        <w:t xml:space="preserve">Although the </w:t>
      </w:r>
      <w:r w:rsidR="00286BF5">
        <w:t xml:space="preserve">exact </w:t>
      </w:r>
      <w:r w:rsidR="00FC7947">
        <w:t xml:space="preserve">point of </w:t>
      </w:r>
      <w:r w:rsidR="00580C89">
        <w:t xml:space="preserve">signalling </w:t>
      </w:r>
      <w:r w:rsidR="00FC7947">
        <w:t xml:space="preserve">convergence between Der p 1 </w:t>
      </w:r>
      <w:r w:rsidR="00F97E0E">
        <w:t xml:space="preserve">stimulation </w:t>
      </w:r>
      <w:r w:rsidR="00FC7947">
        <w:t xml:space="preserve">and </w:t>
      </w:r>
      <w:r w:rsidR="00580C89">
        <w:t>RLR activation</w:t>
      </w:r>
      <w:r w:rsidR="00FC7947">
        <w:t xml:space="preserve"> is unknown, it </w:t>
      </w:r>
      <w:r w:rsidR="00580C89">
        <w:t xml:space="preserve">appears to </w:t>
      </w:r>
      <w:r w:rsidR="00FC7947">
        <w:t>lie proximal to the events which regulate the gating state of pannexons and is independent of</w:t>
      </w:r>
      <w:r w:rsidR="00FB34C1">
        <w:t xml:space="preserve"> Janus kinase (</w:t>
      </w:r>
      <w:r w:rsidR="00FC7947">
        <w:t>JAK</w:t>
      </w:r>
      <w:r w:rsidR="00FB34C1">
        <w:t>)</w:t>
      </w:r>
      <w:r w:rsidR="00FC7947">
        <w:t xml:space="preserve"> signalling activated by viral RNA biosensor ligation </w:t>
      </w:r>
      <w:r w:rsidR="00100697">
        <w:fldChar w:fldCharType="begin">
          <w:fldData xml:space="preserve">PEVuZE5vdGU+PENpdGU+PEF1dGhvcj5aaGFuZzwvQXV0aG9yPjxZZWFyPjIwMTY8L1llYXI+PFJl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</w:fldData>
        </w:fldChar>
      </w:r>
      <w:r w:rsidR="00556AF0">
        <w:instrText xml:space="preserve"> ADDIN EN.CITE </w:instrText>
      </w:r>
      <w:r w:rsidR="00556AF0">
        <w:fldChar w:fldCharType="begin">
          <w:fldData xml:space="preserve">PEVuZE5vdGU+PENpdGU+PEF1dGhvcj5aaGFuZzwvQXV0aG9yPjxZZWFyPjIwMTY8L1llYXI+PFJl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</w:fldData>
        </w:fldChar>
      </w:r>
      <w:r w:rsidR="00556AF0">
        <w:instrText xml:space="preserve"> ADDIN EN.CITE.DATA </w:instrText>
      </w:r>
      <w:r w:rsidR="00556AF0">
        <w:fldChar w:fldCharType="end"/>
      </w:r>
      <w:r w:rsidR="00100697">
        <w:fldChar w:fldCharType="separate"/>
      </w:r>
      <w:r w:rsidR="00556AF0">
        <w:rPr>
          <w:noProof/>
        </w:rPr>
        <w:t>[103]</w:t>
      </w:r>
      <w:r w:rsidR="00100697">
        <w:fldChar w:fldCharType="end"/>
      </w:r>
      <w:r w:rsidR="00FC7947">
        <w:t>.  It is noteworthy that PAR1 and TLR3 are both up-regulated by respiratory viruses associated with asthma exacerbations and</w:t>
      </w:r>
      <w:r w:rsidR="00286BF5">
        <w:t xml:space="preserve"> that</w:t>
      </w:r>
      <w:r w:rsidR="00FC7947">
        <w:t xml:space="preserve"> TLR3 stimulation </w:t>
      </w:r>
      <w:r w:rsidR="00FC7947">
        <w:rPr>
          <w:i/>
        </w:rPr>
        <w:t>per se</w:t>
      </w:r>
      <w:r w:rsidR="00FC7947">
        <w:t xml:space="preserve"> induces RIG-like receptor expression in airway epithelium </w:t>
      </w:r>
      <w:r w:rsidR="00100697">
        <w:fldChar w:fldCharType="begin">
          <w:fldData xml:space="preserve">PEVuZE5vdGU+PENpdGU+PEF1dGhvcj5Hcm9za3JldXR6PC9BdXRob3I+PFllYXI+MjAwNjwvWWVh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</w:fldData>
        </w:fldChar>
      </w:r>
      <w:r w:rsidR="00556AF0">
        <w:instrText xml:space="preserve"> ADDIN EN.CITE </w:instrText>
      </w:r>
      <w:r w:rsidR="00556AF0">
        <w:fldChar w:fldCharType="begin">
          <w:fldData xml:space="preserve">PEVuZE5vdGU+PENpdGU+PEF1dGhvcj5Hcm9za3JldXR6PC9BdXRob3I+PFllYXI+MjAwNjwvWWVh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</w:fldData>
        </w:fldChar>
      </w:r>
      <w:r w:rsidR="00556AF0">
        <w:instrText xml:space="preserve"> ADDIN EN.CITE.DATA </w:instrText>
      </w:r>
      <w:r w:rsidR="00556AF0">
        <w:fldChar w:fldCharType="end"/>
      </w:r>
      <w:r w:rsidR="00100697">
        <w:fldChar w:fldCharType="separate"/>
      </w:r>
      <w:r w:rsidR="00556AF0">
        <w:rPr>
          <w:noProof/>
        </w:rPr>
        <w:t>[113, 136]</w:t>
      </w:r>
      <w:r w:rsidR="00100697">
        <w:fldChar w:fldCharType="end"/>
      </w:r>
      <w:r w:rsidR="00FC7947">
        <w:t xml:space="preserve">. </w:t>
      </w:r>
      <w:r w:rsidR="00A21285">
        <w:t xml:space="preserve"> </w:t>
      </w:r>
      <w:r w:rsidR="00297121">
        <w:t>The</w:t>
      </w:r>
      <w:r w:rsidR="00FC7947">
        <w:t xml:space="preserve"> </w:t>
      </w:r>
      <w:r w:rsidR="00B25A40">
        <w:t>cellular</w:t>
      </w:r>
      <w:r w:rsidR="00297121">
        <w:t xml:space="preserve"> studies</w:t>
      </w:r>
      <w:r w:rsidR="00FC7947">
        <w:t xml:space="preserve"> d</w:t>
      </w:r>
      <w:r w:rsidR="006B35E6">
        <w:t>escribed above</w:t>
      </w:r>
      <w:r w:rsidR="00B25A40">
        <w:t xml:space="preserve"> provide mechanistic insight into</w:t>
      </w:r>
      <w:r w:rsidR="006B35E6">
        <w:t xml:space="preserve"> </w:t>
      </w:r>
      <w:r w:rsidR="00616796">
        <w:t>the ability of</w:t>
      </w:r>
      <w:r w:rsidR="00286BF5">
        <w:t xml:space="preserve"> low doses of </w:t>
      </w:r>
      <w:r w:rsidR="00BD1998">
        <w:t>double-stranded RNA to induce airway inflammation in mice</w:t>
      </w:r>
      <w:r w:rsidR="00322EF6">
        <w:t xml:space="preserve"> in a TLR3</w:t>
      </w:r>
      <w:r w:rsidR="00EE3031">
        <w:t xml:space="preserve">, </w:t>
      </w:r>
      <w:r w:rsidR="00322EF6">
        <w:t>IL-4</w:t>
      </w:r>
      <w:r w:rsidR="00EE3031">
        <w:t xml:space="preserve"> and STAT-6-dependent manner</w:t>
      </w:r>
      <w:r w:rsidR="00A9057A">
        <w:t xml:space="preserve"> </w:t>
      </w:r>
      <w:r w:rsidR="00100697">
        <w:fldChar w:fldCharType="begin">
          <w:fldData xml:space="preserve">PEVuZE5vdGU+PENpdGU+PEF1dGhvcj5KZW9uPC9BdXRob3I+PFllYXI+MjAwNzwvWWVhcj48UmVj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4MDMtMTI8L3BhZ2VzPjx2b2x1bWU+MTIwPC92b2x1bWU+PG51bWJlcj40PC9udW1iZXI+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</w:fldData>
        </w:fldChar>
      </w:r>
      <w:r w:rsidR="00556AF0">
        <w:instrText xml:space="preserve"> ADDIN EN.CITE </w:instrText>
      </w:r>
      <w:r w:rsidR="00556AF0">
        <w:fldChar w:fldCharType="begin">
          <w:fldData xml:space="preserve">PEVuZE5vdGU+PENpdGU+PEF1dGhvcj5KZW9uPC9BdXRob3I+PFllYXI+MjAwNzwvWWVhcj48UmVj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4MDMtMTI8L3BhZ2VzPjx2b2x1bWU+MTIwPC92b2x1bWU+PG51bWJlcj40PC9udW1iZXI+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</w:fldData>
        </w:fldChar>
      </w:r>
      <w:r w:rsidR="00556AF0">
        <w:instrText xml:space="preserve"> ADDIN EN.CITE.DATA </w:instrText>
      </w:r>
      <w:r w:rsidR="00556AF0">
        <w:fldChar w:fldCharType="end"/>
      </w:r>
      <w:r w:rsidR="00100697">
        <w:fldChar w:fldCharType="separate"/>
      </w:r>
      <w:r w:rsidR="00556AF0">
        <w:rPr>
          <w:noProof/>
        </w:rPr>
        <w:t>[137]</w:t>
      </w:r>
      <w:r w:rsidR="00100697">
        <w:fldChar w:fldCharType="end"/>
      </w:r>
      <w:r w:rsidR="00EE3031">
        <w:t>.</w:t>
      </w:r>
      <w:r w:rsidR="00BD1998">
        <w:t xml:space="preserve"> </w:t>
      </w:r>
    </w:p>
    <w:p w14:paraId="450C8B47" w14:textId="77777777" w:rsidR="00B93FDE" w:rsidRDefault="00B93FDE" w:rsidP="00055F5D">
      <w:pPr>
        <w:spacing w:line="480" w:lineRule="auto"/>
      </w:pPr>
    </w:p>
    <w:p w14:paraId="28D22E61" w14:textId="02E70BBA" w:rsidR="00B93FDE" w:rsidRPr="005103FF" w:rsidRDefault="00B93FDE" w:rsidP="00055F5D">
      <w:pPr>
        <w:spacing w:line="480" w:lineRule="auto"/>
        <w:rPr>
          <w:b/>
          <w:i/>
          <w:u w:val="single"/>
        </w:rPr>
      </w:pPr>
      <w:r w:rsidRPr="005103FF">
        <w:rPr>
          <w:b/>
          <w:i/>
          <w:u w:val="single"/>
        </w:rPr>
        <w:t>Der p 1 and ADAM 10</w:t>
      </w:r>
    </w:p>
    <w:p w14:paraId="0DF3BBF0" w14:textId="381CF4E2" w:rsidR="00CE5938" w:rsidRDefault="00CE5938" w:rsidP="00055F5D">
      <w:pPr>
        <w:spacing w:line="480" w:lineRule="auto"/>
      </w:pPr>
      <w:r>
        <w:t>The activation of ADAM 10 in the downstream signalling cascade activated by Der p 1 adds a further dimension to the pleiotropic role of this</w:t>
      </w:r>
      <w:r w:rsidR="00EA373C">
        <w:t xml:space="preserve"> metalloprotease</w:t>
      </w:r>
      <w:r>
        <w:t xml:space="preserve"> in allerg</w:t>
      </w:r>
      <w:r w:rsidR="001E343C">
        <w:t>ic diseases</w:t>
      </w:r>
      <w:r w:rsidR="00580C89">
        <w:t xml:space="preserve"> [79]</w:t>
      </w:r>
      <w:r>
        <w:t>.  ADAM 10</w:t>
      </w:r>
      <w:r w:rsidR="009B1D21">
        <w:t xml:space="preserve"> was first associated with a role in</w:t>
      </w:r>
      <w:r w:rsidR="00A413BD">
        <w:t xml:space="preserve"> allergy</w:t>
      </w:r>
      <w:r w:rsidR="009B1D21">
        <w:t xml:space="preserve"> through the d</w:t>
      </w:r>
      <w:r w:rsidR="0044107A">
        <w:t>iscovery of its role as a</w:t>
      </w:r>
      <w:r w:rsidR="00C54BFA">
        <w:t>n ectodomain</w:t>
      </w:r>
      <w:r w:rsidR="0044107A">
        <w:t xml:space="preserve"> ‘sheddase’ </w:t>
      </w:r>
      <w:r w:rsidR="00330664">
        <w:t>of</w:t>
      </w:r>
      <w:r w:rsidR="0044107A">
        <w:t xml:space="preserve"> </w:t>
      </w:r>
      <w:r w:rsidR="00330664">
        <w:t xml:space="preserve">the low affinity IgE receptor, CD23, on B-lymphocytes.  CD23 is a C-type lectin </w:t>
      </w:r>
      <w:r w:rsidR="001E343C">
        <w:t>whose</w:t>
      </w:r>
      <w:r w:rsidR="00330664">
        <w:t xml:space="preserve"> soluble form enhances the presentation of antigen to allergen-specific B- lymphocytes, thus promoting the formation of allergen-specific IgE and </w:t>
      </w:r>
      <w:r w:rsidR="00F97E0E">
        <w:t xml:space="preserve">an </w:t>
      </w:r>
      <w:r w:rsidR="00330664">
        <w:t>upregulated expression of IgE F</w:t>
      </w:r>
      <w:r w:rsidR="00330664" w:rsidRPr="00330664">
        <w:rPr>
          <w:vertAlign w:val="subscript"/>
        </w:rPr>
        <w:t>c</w:t>
      </w:r>
      <w:r w:rsidR="00330664">
        <w:t>εRI</w:t>
      </w:r>
      <w:r w:rsidR="00CB60FE">
        <w:t xml:space="preserve"> </w:t>
      </w:r>
      <w:r w:rsidR="00100697">
        <w:fldChar w:fldCharType="begin">
          <w:fldData xml:space="preserve">PEVuZE5vdGU+PENpdGU+PEF1dGhvcj5XZXNrYW1wPC9BdXRob3I+PFllYXI+MjAwNjwvWWVhcj48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</w:fldData>
        </w:fldChar>
      </w:r>
      <w:r w:rsidR="00556AF0">
        <w:instrText xml:space="preserve"> ADDIN EN.CITE </w:instrText>
      </w:r>
      <w:r w:rsidR="00556AF0">
        <w:fldChar w:fldCharType="begin">
          <w:fldData xml:space="preserve">PEVuZE5vdGU+PENpdGU+PEF1dGhvcj5XZXNrYW1wPC9BdXRob3I+PFllYXI+MjAwNjwvWWVhcj48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</w:fldData>
        </w:fldChar>
      </w:r>
      <w:r w:rsidR="00556AF0">
        <w:instrText xml:space="preserve"> ADDIN EN.CITE.DATA </w:instrText>
      </w:r>
      <w:r w:rsidR="00556AF0">
        <w:fldChar w:fldCharType="end"/>
      </w:r>
      <w:r w:rsidR="00100697">
        <w:fldChar w:fldCharType="separate"/>
      </w:r>
      <w:r w:rsidR="00556AF0">
        <w:rPr>
          <w:noProof/>
        </w:rPr>
        <w:t>[138]</w:t>
      </w:r>
      <w:r w:rsidR="00100697">
        <w:fldChar w:fldCharType="end"/>
      </w:r>
      <w:r w:rsidR="00CB60FE">
        <w:t>.</w:t>
      </w:r>
      <w:r>
        <w:t xml:space="preserve">  </w:t>
      </w:r>
      <w:r w:rsidR="00CB60FE">
        <w:t xml:space="preserve">Interestingly, this </w:t>
      </w:r>
      <w:r w:rsidR="00AD0A6D">
        <w:lastRenderedPageBreak/>
        <w:t xml:space="preserve">type of </w:t>
      </w:r>
      <w:r w:rsidR="004E2245">
        <w:t>ectodomain shedding activity</w:t>
      </w:r>
      <w:r w:rsidR="00580C89">
        <w:t xml:space="preserve"> in CD23</w:t>
      </w:r>
      <w:r w:rsidR="00CB60FE">
        <w:t xml:space="preserve"> has also been ascribed directly to Der p 1</w:t>
      </w:r>
      <w:r w:rsidR="006C6C53">
        <w:t xml:space="preserve"> </w:t>
      </w:r>
      <w:r w:rsidR="00100697">
        <w:fldChar w:fldCharType="begin">
          <w:fldData xml:space="preserve">PEVuZE5vdGU+PENpdGU+PEF1dGhvcj5IZXdpdHQ8L0F1dGhvcj48WWVhcj4xOTk3PC9ZZWFyPjxS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</w:fldData>
        </w:fldChar>
      </w:r>
      <w:r w:rsidR="00100697">
        <w:instrText xml:space="preserve"> ADDIN EN.CITE </w:instrText>
      </w:r>
      <w:r w:rsidR="00100697">
        <w:fldChar w:fldCharType="begin">
          <w:fldData xml:space="preserve">PEVuZE5vdGU+PENpdGU+PEF1dGhvcj5IZXdpdHQ8L0F1dGhvcj48WWVhcj4xOTk3PC9ZZWFyPjxS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</w:fldData>
        </w:fldChar>
      </w:r>
      <w:r w:rsidR="00100697">
        <w:instrText xml:space="preserve"> ADDIN EN.CITE.DATA </w:instrText>
      </w:r>
      <w:r w:rsidR="00100697">
        <w:fldChar w:fldCharType="end"/>
      </w:r>
      <w:r w:rsidR="00100697">
        <w:fldChar w:fldCharType="separate"/>
      </w:r>
      <w:r w:rsidR="00100697">
        <w:rPr>
          <w:noProof/>
        </w:rPr>
        <w:t>[18]</w:t>
      </w:r>
      <w:r w:rsidR="00100697">
        <w:fldChar w:fldCharType="end"/>
      </w:r>
      <w:r w:rsidR="00CB60FE">
        <w:t>.</w:t>
      </w:r>
      <w:r w:rsidR="006A1E39">
        <w:t xml:space="preserve">  The </w:t>
      </w:r>
      <w:r w:rsidR="005103FF">
        <w:t>significance</w:t>
      </w:r>
      <w:r w:rsidR="006A1E39">
        <w:t xml:space="preserve"> of ADAM 10 </w:t>
      </w:r>
      <w:r w:rsidR="009141C1">
        <w:t>in</w:t>
      </w:r>
      <w:r w:rsidR="006A1E39">
        <w:t xml:space="preserve"> </w:t>
      </w:r>
      <w:r w:rsidR="009141C1">
        <w:t>ectodomain shedding</w:t>
      </w:r>
      <w:r w:rsidR="006A1E39">
        <w:t xml:space="preserve"> from cells involved in responses to allergens is not restricted to CD23</w:t>
      </w:r>
      <w:r w:rsidR="00580C89">
        <w:t>, however</w:t>
      </w:r>
      <w:r w:rsidR="006A1E39">
        <w:t xml:space="preserve">.  </w:t>
      </w:r>
      <w:r w:rsidR="006A1E39">
        <w:rPr>
          <w:rFonts w:ascii="Calibri" w:hAnsi="Calibri"/>
        </w:rPr>
        <w:t>Other targets</w:t>
      </w:r>
      <w:r w:rsidR="005103FF">
        <w:rPr>
          <w:rFonts w:ascii="Calibri" w:hAnsi="Calibri"/>
        </w:rPr>
        <w:t xml:space="preserve"> of ADAM 10</w:t>
      </w:r>
      <w:r w:rsidR="006A1E39">
        <w:rPr>
          <w:rFonts w:ascii="Calibri" w:hAnsi="Calibri"/>
        </w:rPr>
        <w:t xml:space="preserve"> include </w:t>
      </w:r>
      <w:r w:rsidR="006A1E39" w:rsidRPr="00A22057">
        <w:rPr>
          <w:rFonts w:ascii="Calibri" w:hAnsi="Calibri"/>
        </w:rPr>
        <w:t>CCL20 (which recruits DCs and T</w:t>
      </w:r>
      <w:r w:rsidR="00A04DA5">
        <w:rPr>
          <w:rFonts w:ascii="Calibri" w:hAnsi="Calibri"/>
          <w:vertAlign w:val="subscript"/>
        </w:rPr>
        <w:t>H</w:t>
      </w:r>
      <w:r w:rsidR="006A1E39" w:rsidRPr="00A22057">
        <w:rPr>
          <w:rFonts w:ascii="Calibri" w:hAnsi="Calibri"/>
        </w:rPr>
        <w:t>17 cells and promotes mucus hyperplasia)</w:t>
      </w:r>
      <w:r w:rsidR="006A1E39" w:rsidRPr="00534454">
        <w:rPr>
          <w:rFonts w:ascii="Calibri" w:hAnsi="Calibri"/>
        </w:rPr>
        <w:t>,</w:t>
      </w:r>
      <w:r w:rsidR="006A1E39" w:rsidRPr="009A066D">
        <w:rPr>
          <w:rFonts w:ascii="Calibri" w:hAnsi="Calibri"/>
          <w:color w:val="00B0F0"/>
        </w:rPr>
        <w:t xml:space="preserve"> </w:t>
      </w:r>
      <w:r w:rsidR="006A1E39" w:rsidRPr="00A22057">
        <w:rPr>
          <w:rFonts w:ascii="Calibri" w:hAnsi="Calibri"/>
        </w:rPr>
        <w:t>CCL2 (a chemoattractant for monocytes and dendritic cells)</w:t>
      </w:r>
      <w:r w:rsidR="006A1E39" w:rsidRPr="00E90473">
        <w:rPr>
          <w:rFonts w:ascii="Calibri" w:hAnsi="Calibri"/>
        </w:rPr>
        <w:t>,</w:t>
      </w:r>
      <w:r w:rsidR="006A1E39" w:rsidRPr="009A066D">
        <w:rPr>
          <w:rFonts w:ascii="Calibri" w:hAnsi="Calibri"/>
          <w:color w:val="00B0F0"/>
        </w:rPr>
        <w:t xml:space="preserve"> </w:t>
      </w:r>
      <w:r w:rsidR="006A1E39" w:rsidRPr="00A22057">
        <w:rPr>
          <w:rFonts w:ascii="Calibri" w:hAnsi="Calibri"/>
        </w:rPr>
        <w:t>CCL5 (a chemokine for eosinophils)</w:t>
      </w:r>
      <w:r w:rsidR="006A1E39">
        <w:rPr>
          <w:rFonts w:ascii="Calibri" w:hAnsi="Calibri"/>
        </w:rPr>
        <w:t>,</w:t>
      </w:r>
      <w:r w:rsidR="006A1E39" w:rsidRPr="009A066D">
        <w:rPr>
          <w:rFonts w:ascii="Calibri" w:hAnsi="Calibri"/>
          <w:color w:val="00B0F0"/>
        </w:rPr>
        <w:t xml:space="preserve"> </w:t>
      </w:r>
      <w:r w:rsidR="006A1E39" w:rsidRPr="00A22057">
        <w:rPr>
          <w:rFonts w:ascii="Calibri" w:hAnsi="Calibri"/>
        </w:rPr>
        <w:t>CXCL8 (a neutrophil chemokine)</w:t>
      </w:r>
      <w:r w:rsidR="00422CA5">
        <w:rPr>
          <w:rFonts w:ascii="Calibri" w:hAnsi="Calibri"/>
        </w:rPr>
        <w:t xml:space="preserve">, </w:t>
      </w:r>
      <w:r w:rsidR="006A1E39">
        <w:rPr>
          <w:rFonts w:ascii="Calibri" w:hAnsi="Calibri"/>
        </w:rPr>
        <w:t>CXCL-16 (a T</w:t>
      </w:r>
      <w:r w:rsidR="00882865">
        <w:rPr>
          <w:rFonts w:ascii="Calibri" w:hAnsi="Calibri"/>
        </w:rPr>
        <w:t xml:space="preserve"> </w:t>
      </w:r>
      <w:r w:rsidR="006A1E39">
        <w:rPr>
          <w:rFonts w:ascii="Calibri" w:hAnsi="Calibri"/>
        </w:rPr>
        <w:t>lymphocyte chemokine)</w:t>
      </w:r>
      <w:r w:rsidR="00C54BFA">
        <w:rPr>
          <w:rFonts w:ascii="Calibri" w:hAnsi="Calibri"/>
        </w:rPr>
        <w:t>, IL-6R (cell differentiation and immunity), amphiregulin (EGFR ligand), tumour necrosis factor (acute phase cytokine),</w:t>
      </w:r>
      <w:r w:rsidR="00422CA5">
        <w:rPr>
          <w:rFonts w:ascii="Calibri" w:hAnsi="Calibri"/>
        </w:rPr>
        <w:t xml:space="preserve"> and </w:t>
      </w:r>
      <w:r w:rsidR="00E51730">
        <w:rPr>
          <w:rFonts w:ascii="Calibri" w:hAnsi="Calibri"/>
        </w:rPr>
        <w:t>heparin-binding EGF-like growth factor</w:t>
      </w:r>
      <w:r w:rsidR="00422CA5">
        <w:rPr>
          <w:rFonts w:ascii="Calibri" w:hAnsi="Calibri"/>
        </w:rPr>
        <w:t xml:space="preserve"> (involved in re-epithelialisation and smooth muscle mitogenesis</w:t>
      </w:r>
      <w:r w:rsidR="00882865">
        <w:rPr>
          <w:rFonts w:ascii="Calibri" w:hAnsi="Calibri"/>
        </w:rPr>
        <w:t>)</w:t>
      </w:r>
      <w:r w:rsidR="009A71F9">
        <w:rPr>
          <w:rFonts w:ascii="Calibri" w:hAnsi="Calibri"/>
        </w:rPr>
        <w:t xml:space="preserve"> </w:t>
      </w:r>
      <w:r w:rsidR="00100697">
        <w:rPr>
          <w:rFonts w:ascii="Calibri" w:hAnsi="Calibri"/>
        </w:rPr>
        <w:fldChar w:fldCharType="begin">
          <w:fldData xml:space="preserve">PEVuZE5vdGU+PENpdGU+PEF1dGhvcj5FZHdhcmRzPC9BdXRob3I+PFllYXI+MjAwODwvWWVhcj48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</w:fldData>
        </w:fldChar>
      </w:r>
      <w:r w:rsidR="00556AF0">
        <w:rPr>
          <w:rFonts w:ascii="Calibri" w:hAnsi="Calibri"/>
        </w:rPr>
        <w:instrText xml:space="preserve"> ADDIN EN.CITE </w:instrText>
      </w:r>
      <w:r w:rsidR="00556AF0">
        <w:rPr>
          <w:rFonts w:ascii="Calibri" w:hAnsi="Calibri"/>
        </w:rPr>
        <w:fldChar w:fldCharType="begin">
          <w:fldData xml:space="preserve">PEVuZE5vdGU+PENpdGU+PEF1dGhvcj5FZHdhcmRzPC9BdXRob3I+PFllYXI+MjAwODwvWWVhcj48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</w:fldData>
        </w:fldChar>
      </w:r>
      <w:r w:rsidR="00556AF0">
        <w:rPr>
          <w:rFonts w:ascii="Calibri" w:hAnsi="Calibri"/>
        </w:rPr>
        <w:instrText xml:space="preserve"> ADDIN EN.CITE.DATA </w:instrText>
      </w:r>
      <w:r w:rsidR="00556AF0">
        <w:rPr>
          <w:rFonts w:ascii="Calibri" w:hAnsi="Calibri"/>
        </w:rPr>
      </w:r>
      <w:r w:rsidR="00556AF0">
        <w:rPr>
          <w:rFonts w:ascii="Calibri" w:hAnsi="Calibri"/>
        </w:rPr>
        <w:fldChar w:fldCharType="end"/>
      </w:r>
      <w:r w:rsidR="00100697">
        <w:rPr>
          <w:rFonts w:ascii="Calibri" w:hAnsi="Calibri"/>
        </w:rPr>
      </w:r>
      <w:r w:rsidR="00100697">
        <w:rPr>
          <w:rFonts w:ascii="Calibri" w:hAnsi="Calibri"/>
        </w:rPr>
        <w:fldChar w:fldCharType="separate"/>
      </w:r>
      <w:r w:rsidR="00556AF0">
        <w:rPr>
          <w:rFonts w:ascii="Calibri" w:hAnsi="Calibri"/>
          <w:noProof/>
        </w:rPr>
        <w:t>[139-142]</w:t>
      </w:r>
      <w:r w:rsidR="00100697">
        <w:rPr>
          <w:rFonts w:ascii="Calibri" w:hAnsi="Calibri"/>
        </w:rPr>
        <w:fldChar w:fldCharType="end"/>
      </w:r>
      <w:r w:rsidR="006A1E39">
        <w:t>.</w:t>
      </w:r>
      <w:r w:rsidR="00422CA5">
        <w:t xml:space="preserve"> </w:t>
      </w:r>
      <w:r w:rsidR="001E343C">
        <w:t xml:space="preserve">  Additionally, ADAM 10 is a requirement for stem cell factor (SCF)-mediated recruitment of mast cells</w:t>
      </w:r>
      <w:r w:rsidR="00E97B63">
        <w:t>,</w:t>
      </w:r>
      <w:r w:rsidR="001E343C">
        <w:t xml:space="preserve"> suggesting it has a regulatory role in both </w:t>
      </w:r>
      <w:r w:rsidR="00BC10C9">
        <w:t>populating</w:t>
      </w:r>
      <w:r w:rsidR="00434873">
        <w:t xml:space="preserve"> mast cells with IgE and</w:t>
      </w:r>
      <w:r w:rsidR="00255598">
        <w:t xml:space="preserve"> directing </w:t>
      </w:r>
      <w:r w:rsidR="00434873">
        <w:t xml:space="preserve">their </w:t>
      </w:r>
      <w:r w:rsidR="00BC10C9">
        <w:t xml:space="preserve">spatial </w:t>
      </w:r>
      <w:r w:rsidR="00434873">
        <w:t>positioning within tissues</w:t>
      </w:r>
      <w:r w:rsidR="001E343C">
        <w:t xml:space="preserve"> </w:t>
      </w:r>
      <w:r w:rsidR="00100697">
        <w:fldChar w:fldCharType="begin">
          <w:fldData xml:space="preserve">PEVuZE5vdGU+PENpdGU+PEF1dGhvcj5GYWJlcjwvQXV0aG9yPjxZZWFyPjIwMTQ8L1llYXI+PFJl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</w:fldData>
        </w:fldChar>
      </w:r>
      <w:r w:rsidR="00556AF0">
        <w:instrText xml:space="preserve"> ADDIN EN.CITE </w:instrText>
      </w:r>
      <w:r w:rsidR="00556AF0">
        <w:fldChar w:fldCharType="begin">
          <w:fldData xml:space="preserve">PEVuZE5vdGU+PENpdGU+PEF1dGhvcj5GYWJlcjwvQXV0aG9yPjxZZWFyPjIwMTQ8L1llYXI+PFJl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</w:fldData>
        </w:fldChar>
      </w:r>
      <w:r w:rsidR="00556AF0">
        <w:instrText xml:space="preserve"> ADDIN EN.CITE.DATA </w:instrText>
      </w:r>
      <w:r w:rsidR="00556AF0">
        <w:fldChar w:fldCharType="end"/>
      </w:r>
      <w:r w:rsidR="00100697">
        <w:fldChar w:fldCharType="separate"/>
      </w:r>
      <w:r w:rsidR="00556AF0">
        <w:rPr>
          <w:noProof/>
        </w:rPr>
        <w:t>[143]</w:t>
      </w:r>
      <w:r w:rsidR="00100697">
        <w:fldChar w:fldCharType="end"/>
      </w:r>
      <w:r w:rsidR="001E343C">
        <w:t xml:space="preserve">.  Collectively, these effects encourage the view that ADAM 10 occupies a </w:t>
      </w:r>
      <w:r w:rsidR="00E97B63">
        <w:t>strategic</w:t>
      </w:r>
      <w:r w:rsidR="001E343C">
        <w:t xml:space="preserve"> role in allergy development</w:t>
      </w:r>
      <w:r w:rsidR="00E97B63">
        <w:t xml:space="preserve"> at the interface between innate and adaptive immunity,</w:t>
      </w:r>
      <w:r w:rsidR="00373461">
        <w:t xml:space="preserve"> and this</w:t>
      </w:r>
      <w:r w:rsidR="001A207D">
        <w:t xml:space="preserve"> concept</w:t>
      </w:r>
      <w:r w:rsidR="00373461">
        <w:t xml:space="preserve"> is endorsed </w:t>
      </w:r>
      <w:r w:rsidR="00A72C91">
        <w:t>by</w:t>
      </w:r>
      <w:r w:rsidR="00373461">
        <w:t xml:space="preserve"> clinical disease and in experimental models</w:t>
      </w:r>
      <w:r w:rsidR="001E343C">
        <w:t xml:space="preserve">.  </w:t>
      </w:r>
      <w:r w:rsidR="00BC10C9">
        <w:t xml:space="preserve">Illustratively, </w:t>
      </w:r>
      <w:r w:rsidR="001E343C">
        <w:t>ADAM 10 is over-expressed on B</w:t>
      </w:r>
      <w:r w:rsidR="00BC10C9">
        <w:t xml:space="preserve"> </w:t>
      </w:r>
      <w:r w:rsidR="001E343C">
        <w:t xml:space="preserve">lymphocytes of people with asthma and, in experimental </w:t>
      </w:r>
      <w:r w:rsidR="00344C7B">
        <w:t>simulations of asthma</w:t>
      </w:r>
      <w:r w:rsidR="00D2650D">
        <w:t xml:space="preserve"> its overexpression</w:t>
      </w:r>
      <w:r w:rsidR="001E343C">
        <w:t xml:space="preserve"> leads to the development of a disease phenotype (</w:t>
      </w:r>
      <w:r w:rsidR="001E343C" w:rsidRPr="00281612">
        <w:rPr>
          <w:rFonts w:ascii="Calibri" w:hAnsi="Calibri"/>
          <w:i/>
        </w:rPr>
        <w:t>viz</w:t>
      </w:r>
      <w:r w:rsidR="001E343C">
        <w:rPr>
          <w:rFonts w:ascii="Calibri" w:hAnsi="Calibri"/>
        </w:rPr>
        <w:t>: mucus cell hyperplasia, airway constriction, inflammatory cell infiltration and IgE production)</w:t>
      </w:r>
      <w:r w:rsidR="00100697">
        <w:rPr>
          <w:rFonts w:ascii="Calibri" w:hAnsi="Calibri"/>
        </w:rPr>
        <w:fldChar w:fldCharType="begin">
          <w:fldData xml:space="preserve">PEVuZE5vdGU+PENpdGU+PEF1dGhvcj5Db29sZXk8L0F1dGhvcj48WWVhcj4yMDE1PC9ZZWFyPjxS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MjQzMzE8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</w:fldData>
        </w:fldChar>
      </w:r>
      <w:r w:rsidR="00556AF0">
        <w:rPr>
          <w:rFonts w:ascii="Calibri" w:hAnsi="Calibri"/>
        </w:rPr>
        <w:instrText xml:space="preserve"> ADDIN EN.CITE </w:instrText>
      </w:r>
      <w:r w:rsidR="00556AF0">
        <w:rPr>
          <w:rFonts w:ascii="Calibri" w:hAnsi="Calibri"/>
        </w:rPr>
        <w:fldChar w:fldCharType="begin">
          <w:fldData xml:space="preserve">PEVuZE5vdGU+PENpdGU+PEF1dGhvcj5Db29sZXk8L0F1dGhvcj48WWVhcj4yMDE1PC9ZZWFyPjxS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MjQzMzE8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</w:fldData>
        </w:fldChar>
      </w:r>
      <w:r w:rsidR="00556AF0">
        <w:rPr>
          <w:rFonts w:ascii="Calibri" w:hAnsi="Calibri"/>
        </w:rPr>
        <w:instrText xml:space="preserve"> ADDIN EN.CITE.DATA </w:instrText>
      </w:r>
      <w:r w:rsidR="00556AF0">
        <w:rPr>
          <w:rFonts w:ascii="Calibri" w:hAnsi="Calibri"/>
        </w:rPr>
      </w:r>
      <w:r w:rsidR="00556AF0">
        <w:rPr>
          <w:rFonts w:ascii="Calibri" w:hAnsi="Calibri"/>
        </w:rPr>
        <w:fldChar w:fldCharType="end"/>
      </w:r>
      <w:r w:rsidR="00100697">
        <w:rPr>
          <w:rFonts w:ascii="Calibri" w:hAnsi="Calibri"/>
        </w:rPr>
      </w:r>
      <w:r w:rsidR="00100697">
        <w:rPr>
          <w:rFonts w:ascii="Calibri" w:hAnsi="Calibri"/>
        </w:rPr>
        <w:fldChar w:fldCharType="separate"/>
      </w:r>
      <w:r w:rsidR="00556AF0">
        <w:rPr>
          <w:rFonts w:ascii="Calibri" w:hAnsi="Calibri"/>
          <w:noProof/>
        </w:rPr>
        <w:t>[144, 145]</w:t>
      </w:r>
      <w:r w:rsidR="00100697">
        <w:rPr>
          <w:rFonts w:ascii="Calibri" w:hAnsi="Calibri"/>
        </w:rPr>
        <w:fldChar w:fldCharType="end"/>
      </w:r>
      <w:r w:rsidR="001E343C">
        <w:rPr>
          <w:rFonts w:ascii="Calibri" w:hAnsi="Calibri"/>
        </w:rPr>
        <w:t>.</w:t>
      </w:r>
      <w:r w:rsidR="001E343C">
        <w:t xml:space="preserve"> </w:t>
      </w:r>
    </w:p>
    <w:p w14:paraId="57807293" w14:textId="342CAE65" w:rsidR="00C9299B" w:rsidRDefault="00C9299B" w:rsidP="00055F5D">
      <w:pPr>
        <w:spacing w:line="480" w:lineRule="auto"/>
      </w:pPr>
    </w:p>
    <w:p w14:paraId="45D269AB" w14:textId="14F83044" w:rsidR="00C9299B" w:rsidRDefault="00C9299B" w:rsidP="00055F5D">
      <w:pPr>
        <w:spacing w:line="480" w:lineRule="auto"/>
      </w:pPr>
      <w:r>
        <w:t>As a putative signalling link in the Der p 1</w:t>
      </w:r>
      <w:r w:rsidR="00D2650D">
        <w:t>-</w:t>
      </w:r>
      <w:r>
        <w:t>to</w:t>
      </w:r>
      <w:r w:rsidR="00D2650D">
        <w:t>-</w:t>
      </w:r>
      <w:r>
        <w:t xml:space="preserve">ROS production cycle, ADAM 10 has several interesting features.  First, it appears to be activated </w:t>
      </w:r>
      <w:r w:rsidR="000E2D40">
        <w:t>by</w:t>
      </w:r>
      <w:r>
        <w:t xml:space="preserve"> ligation of either P</w:t>
      </w:r>
      <w:r w:rsidRPr="003C18A2">
        <w:rPr>
          <w:vertAlign w:val="subscript"/>
        </w:rPr>
        <w:t>2</w:t>
      </w:r>
      <w:r>
        <w:t>X</w:t>
      </w:r>
      <w:r w:rsidRPr="003C18A2">
        <w:rPr>
          <w:vertAlign w:val="subscript"/>
        </w:rPr>
        <w:t>7</w:t>
      </w:r>
      <w:r w:rsidR="00AD0A6D">
        <w:t xml:space="preserve"> receptors (P</w:t>
      </w:r>
      <w:r w:rsidR="00AD0A6D" w:rsidRPr="003C18A2">
        <w:rPr>
          <w:vertAlign w:val="subscript"/>
        </w:rPr>
        <w:t>2</w:t>
      </w:r>
      <w:r w:rsidR="00AD0A6D">
        <w:t>X</w:t>
      </w:r>
      <w:r w:rsidR="00AD0A6D" w:rsidRPr="003C18A2">
        <w:rPr>
          <w:vertAlign w:val="subscript"/>
        </w:rPr>
        <w:t>7</w:t>
      </w:r>
      <w:r w:rsidR="00AD0A6D">
        <w:t>R)</w:t>
      </w:r>
      <w:r>
        <w:t xml:space="preserve"> or P</w:t>
      </w:r>
      <w:r w:rsidRPr="003C18A2">
        <w:rPr>
          <w:vertAlign w:val="subscript"/>
        </w:rPr>
        <w:t>2</w:t>
      </w:r>
      <w:r>
        <w:t>Y</w:t>
      </w:r>
      <w:r w:rsidRPr="003C18A2">
        <w:rPr>
          <w:vertAlign w:val="subscript"/>
        </w:rPr>
        <w:t>2</w:t>
      </w:r>
      <w:r>
        <w:t xml:space="preserve">R.  Why there is a need for ATP to act through both a ligand-gated ion channel and a </w:t>
      </w:r>
      <w:r w:rsidR="003C18A2">
        <w:t>metabotropic receptor</w:t>
      </w:r>
      <w:r w:rsidR="004E2245">
        <w:t xml:space="preserve"> to achieve this</w:t>
      </w:r>
      <w:r w:rsidR="003C18A2">
        <w:t xml:space="preserve"> is unclear and </w:t>
      </w:r>
      <w:r w:rsidR="00323DD0">
        <w:t>indicates</w:t>
      </w:r>
      <w:r w:rsidR="003C18A2">
        <w:t xml:space="preserve"> that there may be situations where pyrimidine nucleotides (eg UTP) could be acting in preference to</w:t>
      </w:r>
      <w:r w:rsidR="00AD0A6D">
        <w:t>, or unison with,</w:t>
      </w:r>
      <w:r w:rsidR="003C18A2">
        <w:t xml:space="preserve"> ATP.</w:t>
      </w:r>
      <w:r w:rsidR="00386B13">
        <w:t xml:space="preserve">  In either case, it is reasonable to propose that receptor activation provides a necessary calcium signal for ADAM 10 ectodomain shedding activity, </w:t>
      </w:r>
      <w:r w:rsidR="00A04DA5">
        <w:t>by</w:t>
      </w:r>
      <w:r w:rsidR="00386B13">
        <w:t xml:space="preserve"> opening the P</w:t>
      </w:r>
      <w:r w:rsidR="00386B13" w:rsidRPr="002D0FD6">
        <w:rPr>
          <w:vertAlign w:val="subscript"/>
        </w:rPr>
        <w:t>2</w:t>
      </w:r>
      <w:r w:rsidR="00386B13">
        <w:t>X</w:t>
      </w:r>
      <w:r w:rsidR="00386B13" w:rsidRPr="002D0FD6">
        <w:rPr>
          <w:vertAlign w:val="subscript"/>
        </w:rPr>
        <w:t>7</w:t>
      </w:r>
      <w:r w:rsidR="00DD4F6D" w:rsidRPr="00DD4F6D">
        <w:t>R</w:t>
      </w:r>
      <w:r w:rsidR="00386B13">
        <w:t xml:space="preserve"> channel which is permeable to mono- and divalent cations, and</w:t>
      </w:r>
      <w:r w:rsidR="00A04DA5">
        <w:t xml:space="preserve"> by</w:t>
      </w:r>
      <w:r w:rsidR="00386B13">
        <w:t xml:space="preserve"> activati</w:t>
      </w:r>
      <w:r w:rsidR="00A04DA5">
        <w:t>ng</w:t>
      </w:r>
      <w:r w:rsidR="00386B13">
        <w:t xml:space="preserve"> protein kinase C</w:t>
      </w:r>
      <w:r w:rsidR="00323DD0">
        <w:t xml:space="preserve"> and releas</w:t>
      </w:r>
      <w:r w:rsidR="00A04DA5">
        <w:t>ing</w:t>
      </w:r>
      <w:r w:rsidR="00323DD0">
        <w:t xml:space="preserve"> Ca</w:t>
      </w:r>
      <w:r w:rsidR="00323DD0" w:rsidRPr="00323DD0">
        <w:rPr>
          <w:vertAlign w:val="superscript"/>
        </w:rPr>
        <w:t>2+</w:t>
      </w:r>
      <w:r w:rsidR="00323DD0">
        <w:t xml:space="preserve"> from intracellular stores</w:t>
      </w:r>
      <w:r w:rsidR="00386B13">
        <w:t xml:space="preserve"> after ligation of P</w:t>
      </w:r>
      <w:r w:rsidR="00386B13" w:rsidRPr="00386B13">
        <w:rPr>
          <w:vertAlign w:val="subscript"/>
        </w:rPr>
        <w:t>2</w:t>
      </w:r>
      <w:r w:rsidR="00386B13">
        <w:t>Y</w:t>
      </w:r>
      <w:r w:rsidR="00386B13" w:rsidRPr="00386B13">
        <w:rPr>
          <w:vertAlign w:val="subscript"/>
        </w:rPr>
        <w:t>2</w:t>
      </w:r>
      <w:r w:rsidR="00AD0A6D">
        <w:t>R</w:t>
      </w:r>
      <w:r w:rsidR="00386B13">
        <w:t xml:space="preserve">.   </w:t>
      </w:r>
      <w:r w:rsidR="00386B13">
        <w:lastRenderedPageBreak/>
        <w:t>Second, the action of ADAM 10</w:t>
      </w:r>
      <w:r w:rsidR="004B69E0">
        <w:t xml:space="preserve"> in generating ROS</w:t>
      </w:r>
      <w:r w:rsidR="00386B13">
        <w:t xml:space="preserve"> in airway epithelial cells depends on prothrombin, prompting the question of whether this is a direct or indirect effect of ADAM 10</w:t>
      </w:r>
      <w:r w:rsidR="006C6C53">
        <w:t xml:space="preserve"> </w:t>
      </w:r>
      <w:r w:rsidR="00100697">
        <w:fldChar w:fldCharType="begin"/>
      </w:r>
      <w:r w:rsidR="00556AF0">
        <w:instrText xml:space="preserve"> ADDIN EN.CITE &lt;EndNote&gt;&lt;Cite&gt;&lt;Author&gt;Chen&lt;/Author&gt;&lt;Year&gt;2017&lt;/Year&gt;&lt;RecNum&gt;6&lt;/RecNum&gt;&lt;DisplayText&gt;[79]&lt;/DisplayText&gt;&lt;record&gt;&lt;rec-number&gt;6&lt;/rec-number&gt;&lt;foreign-keys&gt;&lt;key app="EN" db-id="5dsfra2d8xd5t6ez9tlv2wdm0rza9pve9tv9" timestamp="1526575078"&gt;6&lt;/key&gt;&lt;/foreign-keys&gt;&lt;ref-type name="Journal Article"&gt;17&lt;/ref-type&gt;&lt;contributors&gt;&lt;authors&gt;&lt;author&gt;Chen, J.&lt;/author&gt;&lt;author&gt;Zhang, J.&lt;/author&gt;&lt;author&gt;Tachie-Menson, T.&lt;/author&gt;&lt;author&gt;Shukla, N.&lt;/author&gt;&lt;author&gt;Garrod, D. R.&lt;/author&gt;&lt;author&gt;Robinson, C.&lt;/author&gt;&lt;/authors&gt;&lt;/contributors&gt;&lt;auth-address&gt;Institute for Infection and Immunity, St George&amp;apos;s, University of London, London, United Kingdom.&amp;#xD;Faculty of Life Sciences, University of Manchester, Manchester, United Kingdom.&amp;#xD;Institute for Infection and Immunity, St George&amp;apos;s, University of London, London, United Kingdom. Electronic address: c.robinson@sgul.ac.uk.&lt;/auth-address&gt;&lt;titles&gt;&lt;title&gt;Allergen-dependent oxidant formation requires purinoceptor activation of ADAM 10 and prothrombin&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2023-2026 e9&lt;/pages&gt;&lt;volume&gt;139&lt;/volume&gt;&lt;number&gt;6&lt;/number&gt;&lt;dates&gt;&lt;year&gt;2017&lt;/year&gt;&lt;pub-dates&gt;&lt;date&gt;Jun&lt;/date&gt;&lt;/pub-dates&gt;&lt;/dates&gt;&lt;isbn&gt;1097-6825 (Electronic)&amp;#xD;0091-6749 (Linking)&lt;/isbn&gt;&lt;accession-num&gt;28111309&lt;/accession-num&gt;&lt;urls&gt;&lt;related-urls&gt;&lt;url&gt;http://www.ncbi.nlm.nih.gov/pubmed/28111309&lt;/url&gt;&lt;/related-urls&gt;&lt;/urls&gt;&lt;custom2&gt;5457034&lt;/custom2&gt;&lt;electronic-resource-num&gt;10.1016/j.jaci.2016.12.954&lt;/electronic-resource-num&gt;&lt;/record&gt;&lt;/Cite&gt;&lt;/EndNote&gt;</w:instrText>
      </w:r>
      <w:r w:rsidR="00100697">
        <w:fldChar w:fldCharType="separate"/>
      </w:r>
      <w:r w:rsidR="00556AF0">
        <w:rPr>
          <w:noProof/>
        </w:rPr>
        <w:t>[79]</w:t>
      </w:r>
      <w:r w:rsidR="00100697">
        <w:fldChar w:fldCharType="end"/>
      </w:r>
      <w:r w:rsidR="00386B13">
        <w:t>.  ADAM 10</w:t>
      </w:r>
      <w:r w:rsidR="002B4AA2">
        <w:t xml:space="preserve"> is a member of the M12B </w:t>
      </w:r>
      <w:r w:rsidR="00BC10C9">
        <w:t xml:space="preserve">metalloprotease </w:t>
      </w:r>
      <w:r w:rsidR="002B4AA2">
        <w:t>sub-family which also includes the snake venom protease, ecarin</w:t>
      </w:r>
      <w:r w:rsidR="00BC10C9">
        <w:t>, a known prothrombinase</w:t>
      </w:r>
      <w:r w:rsidR="002B4AA2">
        <w:t>.  The ability of ecarin to activate thrombin was exploited</w:t>
      </w:r>
      <w:r w:rsidR="00D2650D">
        <w:t xml:space="preserve"> diagnostically</w:t>
      </w:r>
      <w:r w:rsidR="002B4AA2">
        <w:t xml:space="preserve"> in</w:t>
      </w:r>
      <w:r w:rsidR="004568BC">
        <w:t xml:space="preserve"> the ecarin clotting time test,</w:t>
      </w:r>
      <w:r w:rsidR="002B4AA2">
        <w:t xml:space="preserve"> </w:t>
      </w:r>
      <w:r w:rsidR="00D2650D">
        <w:t xml:space="preserve">an </w:t>
      </w:r>
      <w:r w:rsidR="004568BC">
        <w:t>assay</w:t>
      </w:r>
      <w:r w:rsidR="002B4AA2">
        <w:t xml:space="preserve"> for anticoagulant </w:t>
      </w:r>
      <w:r w:rsidR="004568BC">
        <w:t>status during treatment</w:t>
      </w:r>
      <w:r w:rsidR="00814A95">
        <w:t xml:space="preserve"> with</w:t>
      </w:r>
      <w:r w:rsidR="00814A95" w:rsidRPr="00814A95">
        <w:t xml:space="preserve"> </w:t>
      </w:r>
      <w:r w:rsidR="00814A95">
        <w:t>hirudin</w:t>
      </w:r>
      <w:r w:rsidR="004568BC">
        <w:t>.  This establishes a precedent</w:t>
      </w:r>
      <w:r w:rsidR="00DC256A">
        <w:t>,</w:t>
      </w:r>
      <w:r w:rsidR="004568BC">
        <w:t xml:space="preserve"> but does not of course </w:t>
      </w:r>
      <w:r w:rsidR="00814A95">
        <w:t>prove</w:t>
      </w:r>
      <w:r w:rsidR="00DC256A">
        <w:t>,</w:t>
      </w:r>
      <w:r w:rsidR="004568BC">
        <w:t xml:space="preserve"> that </w:t>
      </w:r>
      <w:r w:rsidR="00286BF5">
        <w:t xml:space="preserve">ADAM 10 could act as a prothrombinase like ecarin </w:t>
      </w:r>
      <w:r w:rsidR="00D32A7E">
        <w:t>in epithelial cells activated by Der p 1</w:t>
      </w:r>
      <w:r w:rsidR="004568BC">
        <w:t xml:space="preserve">.  </w:t>
      </w:r>
      <w:r w:rsidR="00814A95">
        <w:t>However, i</w:t>
      </w:r>
      <w:r w:rsidR="004568BC">
        <w:t xml:space="preserve">t should be noted parenthetically that ecarin </w:t>
      </w:r>
      <w:r w:rsidR="00DD4F6D">
        <w:t xml:space="preserve">certainly </w:t>
      </w:r>
      <w:r w:rsidR="004568BC">
        <w:t>mimics ADAM 10 induced ROS production in airway epithelial cells</w:t>
      </w:r>
      <w:r w:rsidR="00AD0A6D">
        <w:t xml:space="preserve">, </w:t>
      </w:r>
      <w:r w:rsidR="00271890">
        <w:t>encouraging</w:t>
      </w:r>
      <w:r w:rsidR="00AD0A6D">
        <w:t xml:space="preserve"> the parallel</w:t>
      </w:r>
      <w:r w:rsidR="006C6C53">
        <w:t xml:space="preserve"> </w:t>
      </w:r>
      <w:r w:rsidR="00100697">
        <w:fldChar w:fldCharType="begin"/>
      </w:r>
      <w:r w:rsidR="00556AF0">
        <w:instrText xml:space="preserve"> ADDIN EN.CITE &lt;EndNote&gt;&lt;Cite&gt;&lt;Author&gt;Chen&lt;/Author&gt;&lt;Year&gt;2017&lt;/Year&gt;&lt;RecNum&gt;6&lt;/RecNum&gt;&lt;DisplayText&gt;[79]&lt;/DisplayText&gt;&lt;record&gt;&lt;rec-number&gt;6&lt;/rec-number&gt;&lt;foreign-keys&gt;&lt;key app="EN" db-id="5dsfra2d8xd5t6ez9tlv2wdm0rza9pve9tv9" timestamp="1526575078"&gt;6&lt;/key&gt;&lt;/foreign-keys&gt;&lt;ref-type name="Journal Article"&gt;17&lt;/ref-type&gt;&lt;contributors&gt;&lt;authors&gt;&lt;author&gt;Chen, J.&lt;/author&gt;&lt;author&gt;Zhang, J.&lt;/author&gt;&lt;author&gt;Tachie-Menson, T.&lt;/author&gt;&lt;author&gt;Shukla, N.&lt;/author&gt;&lt;author&gt;Garrod, D. R.&lt;/author&gt;&lt;author&gt;Robinson, C.&lt;/author&gt;&lt;/authors&gt;&lt;/contributors&gt;&lt;auth-address&gt;Institute for Infection and Immunity, St George&amp;apos;s, University of London, London, United Kingdom.&amp;#xD;Faculty of Life Sciences, University of Manchester, Manchester, United Kingdom.&amp;#xD;Institute for Infection and Immunity, St George&amp;apos;s, University of London, London, United Kingdom. Electronic address: c.robinson@sgul.ac.uk.&lt;/auth-address&gt;&lt;titles&gt;&lt;title&gt;Allergen-dependent oxidant formation requires purinoceptor activation of ADAM 10 and prothrombin&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2023-2026 e9&lt;/pages&gt;&lt;volume&gt;139&lt;/volume&gt;&lt;number&gt;6&lt;/number&gt;&lt;dates&gt;&lt;year&gt;2017&lt;/year&gt;&lt;pub-dates&gt;&lt;date&gt;Jun&lt;/date&gt;&lt;/pub-dates&gt;&lt;/dates&gt;&lt;isbn&gt;1097-6825 (Electronic)&amp;#xD;0091-6749 (Linking)&lt;/isbn&gt;&lt;accession-num&gt;28111309&lt;/accession-num&gt;&lt;urls&gt;&lt;related-urls&gt;&lt;url&gt;http://www.ncbi.nlm.nih.gov/pubmed/28111309&lt;/url&gt;&lt;/related-urls&gt;&lt;/urls&gt;&lt;custom2&gt;5457034&lt;/custom2&gt;&lt;electronic-resource-num&gt;10.1016/j.jaci.2016.12.954&lt;/electronic-resource-num&gt;&lt;/record&gt;&lt;/Cite&gt;&lt;/EndNote&gt;</w:instrText>
      </w:r>
      <w:r w:rsidR="00100697">
        <w:fldChar w:fldCharType="separate"/>
      </w:r>
      <w:r w:rsidR="00556AF0">
        <w:rPr>
          <w:noProof/>
        </w:rPr>
        <w:t>[79]</w:t>
      </w:r>
      <w:r w:rsidR="00100697">
        <w:fldChar w:fldCharType="end"/>
      </w:r>
      <w:r w:rsidR="004568BC">
        <w:t xml:space="preserve">. </w:t>
      </w:r>
      <w:r w:rsidR="00386B13">
        <w:t xml:space="preserve"> </w:t>
      </w:r>
    </w:p>
    <w:p w14:paraId="1AB23979" w14:textId="77777777" w:rsidR="00064DD0" w:rsidRDefault="00064DD0" w:rsidP="00055F5D">
      <w:pPr>
        <w:spacing w:line="480" w:lineRule="auto"/>
        <w:rPr>
          <w:b/>
        </w:rPr>
      </w:pPr>
    </w:p>
    <w:p w14:paraId="355338AE" w14:textId="4ABD6555" w:rsidR="00D35021" w:rsidRPr="00DC256A" w:rsidRDefault="00D35021" w:rsidP="00055F5D">
      <w:pPr>
        <w:spacing w:line="480" w:lineRule="auto"/>
        <w:rPr>
          <w:i/>
          <w:u w:val="single"/>
        </w:rPr>
      </w:pPr>
      <w:r w:rsidRPr="00DC256A">
        <w:rPr>
          <w:b/>
          <w:i/>
          <w:u w:val="single"/>
        </w:rPr>
        <w:t>Der p 1 and Toll-Like Receptor 4</w:t>
      </w:r>
    </w:p>
    <w:p w14:paraId="0BDA0A36" w14:textId="044565F7" w:rsidR="00DA0261" w:rsidRDefault="004C648A" w:rsidP="00055F5D">
      <w:pPr>
        <w:spacing w:line="480" w:lineRule="auto"/>
      </w:pPr>
      <w:r>
        <w:t>Epithelial cells express a wide range of TLRs consistent with the importance of mucosal surfaces in innate immunity.  However, to avoid their triggering by minor threats to the host</w:t>
      </w:r>
      <w:r w:rsidR="00DD0F98">
        <w:t>,</w:t>
      </w:r>
      <w:r>
        <w:t xml:space="preserve"> the level of expression of TLRs </w:t>
      </w:r>
      <w:r w:rsidR="00CC7072">
        <w:t>is</w:t>
      </w:r>
      <w:r w:rsidR="00B2000D">
        <w:t xml:space="preserve"> typically</w:t>
      </w:r>
      <w:r>
        <w:t xml:space="preserve"> </w:t>
      </w:r>
      <w:r w:rsidR="007227FC">
        <w:t>restricted</w:t>
      </w:r>
      <w:r>
        <w:t xml:space="preserve"> at quiescence and/or their cellular distribution </w:t>
      </w:r>
      <w:r w:rsidR="007227FC">
        <w:t xml:space="preserve">constrained </w:t>
      </w:r>
      <w:r w:rsidR="00763E19">
        <w:t>by</w:t>
      </w:r>
      <w:r w:rsidR="007227FC">
        <w:t xml:space="preserve"> a</w:t>
      </w:r>
      <w:r>
        <w:t xml:space="preserve"> basolateral polarisation</w:t>
      </w:r>
      <w:r w:rsidR="00EC2A86">
        <w:t xml:space="preserve"> </w:t>
      </w:r>
      <w:r w:rsidR="00100697">
        <w:fldChar w:fldCharType="begin">
          <w:fldData xml:space="preserve">PEVuZE5vdGU+PENpdGU+PEF1dGhvcj5NdWlyPC9BdXRob3I+PFllYXI+MjAwNDwvWWVhcj48UmVj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</w:fldData>
        </w:fldChar>
      </w:r>
      <w:r w:rsidR="00556AF0">
        <w:instrText xml:space="preserve"> ADDIN EN.CITE </w:instrText>
      </w:r>
      <w:r w:rsidR="00556AF0">
        <w:fldChar w:fldCharType="begin">
          <w:fldData xml:space="preserve">PEVuZE5vdGU+PENpdGU+PEF1dGhvcj5NdWlyPC9BdXRob3I+PFllYXI+MjAwNDwvWWVhcj48UmVj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</w:fldData>
        </w:fldChar>
      </w:r>
      <w:r w:rsidR="00556AF0">
        <w:instrText xml:space="preserve"> ADDIN EN.CITE.DATA </w:instrText>
      </w:r>
      <w:r w:rsidR="00556AF0">
        <w:fldChar w:fldCharType="end"/>
      </w:r>
      <w:r w:rsidR="00100697">
        <w:fldChar w:fldCharType="separate"/>
      </w:r>
      <w:r w:rsidR="00556AF0">
        <w:rPr>
          <w:noProof/>
        </w:rPr>
        <w:t>[146]</w:t>
      </w:r>
      <w:r w:rsidR="00100697">
        <w:fldChar w:fldCharType="end"/>
      </w:r>
      <w:r>
        <w:t>.</w:t>
      </w:r>
      <w:r w:rsidR="00B2000D">
        <w:t xml:space="preserve">  Thus, cellular responses which produce material changes in this situation are early events in the detection of a perceived threat.  </w:t>
      </w:r>
      <w:r>
        <w:t xml:space="preserve">  One member of the TLR </w:t>
      </w:r>
      <w:r w:rsidR="00A86FFF">
        <w:t>family, TLR4</w:t>
      </w:r>
      <w:r>
        <w:t xml:space="preserve">, has attracted </w:t>
      </w:r>
      <w:r w:rsidR="00334DC1">
        <w:t xml:space="preserve">particular </w:t>
      </w:r>
      <w:r>
        <w:t xml:space="preserve">attention in the context of allergic disease, </w:t>
      </w:r>
      <w:r w:rsidR="00734144">
        <w:t>both</w:t>
      </w:r>
      <w:r>
        <w:t xml:space="preserve"> through</w:t>
      </w:r>
      <w:r w:rsidR="00DC256A">
        <w:t xml:space="preserve"> </w:t>
      </w:r>
      <w:r>
        <w:t xml:space="preserve">the ‘hygiene hypothesis’ </w:t>
      </w:r>
      <w:r w:rsidR="00CC7072">
        <w:t xml:space="preserve">in epidemiology </w:t>
      </w:r>
      <w:r w:rsidR="00734144">
        <w:t>and</w:t>
      </w:r>
      <w:r>
        <w:t xml:space="preserve"> from mechanistic studies</w:t>
      </w:r>
      <w:r w:rsidR="00DC256A">
        <w:t xml:space="preserve"> of immunology</w:t>
      </w:r>
      <w:r>
        <w:t>.</w:t>
      </w:r>
      <w:r w:rsidR="00117132">
        <w:t xml:space="preserve">  </w:t>
      </w:r>
      <w:r w:rsidR="00250BB3">
        <w:t>The</w:t>
      </w:r>
      <w:r w:rsidR="00A56EB8">
        <w:t xml:space="preserve"> latter</w:t>
      </w:r>
      <w:r w:rsidR="00250BB3">
        <w:t xml:space="preserve"> studies have </w:t>
      </w:r>
      <w:r w:rsidR="00F75BC2">
        <w:t>demonstrated th</w:t>
      </w:r>
      <w:r w:rsidR="009B0169">
        <w:t xml:space="preserve">e importance of </w:t>
      </w:r>
      <w:r w:rsidR="00F75BC2">
        <w:t>TLR4</w:t>
      </w:r>
      <w:r w:rsidR="00C64471">
        <w:t>/</w:t>
      </w:r>
      <w:r w:rsidR="00F75BC2">
        <w:t>MyD88</w:t>
      </w:r>
      <w:r w:rsidR="004C4484">
        <w:t xml:space="preserve"> </w:t>
      </w:r>
      <w:r w:rsidR="007546B2">
        <w:t xml:space="preserve">signalling </w:t>
      </w:r>
      <w:r w:rsidR="00C64471">
        <w:t xml:space="preserve">and </w:t>
      </w:r>
      <w:r w:rsidR="001522C1">
        <w:t xml:space="preserve">the priming action of </w:t>
      </w:r>
      <w:r w:rsidR="00B13A36">
        <w:t>IL-4, GM-CSF and TNF</w:t>
      </w:r>
      <w:r w:rsidR="004756CD">
        <w:rPr>
          <w:rFonts w:cstheme="minorHAnsi"/>
        </w:rPr>
        <w:t>α</w:t>
      </w:r>
      <w:r w:rsidR="00B13A36">
        <w:t xml:space="preserve"> on</w:t>
      </w:r>
      <w:r w:rsidR="007546B2">
        <w:t xml:space="preserve"> </w:t>
      </w:r>
      <w:r w:rsidR="004756CD">
        <w:t>CD4</w:t>
      </w:r>
      <w:r w:rsidR="004756CD" w:rsidRPr="004756CD">
        <w:rPr>
          <w:vertAlign w:val="superscript"/>
        </w:rPr>
        <w:t>+</w:t>
      </w:r>
      <w:r w:rsidR="004756CD">
        <w:t xml:space="preserve"> T cells</w:t>
      </w:r>
      <w:r w:rsidR="00B13A36">
        <w:t xml:space="preserve"> </w:t>
      </w:r>
      <w:r w:rsidR="009B0169">
        <w:t>in t</w:t>
      </w:r>
      <w:r w:rsidR="00D126F1">
        <w:t>he development of al</w:t>
      </w:r>
      <w:r w:rsidR="0081530E">
        <w:t>lergy</w:t>
      </w:r>
      <w:r w:rsidR="00525789">
        <w:t xml:space="preserve"> </w:t>
      </w:r>
      <w:r w:rsidR="00100697">
        <w:fldChar w:fldCharType="begin">
          <w:fldData xml:space="preserve">PEVuZE5vdGU+PENpdGU+PEF1dGhvcj5EYWJiYWdoPC9BdXRob3I+PFllYXI+MjAwMjwvWWVhcj48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NzMwNy0xNTwvcGFnZXM+PHZvbHVtZT4xODE8L3Zv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xNjQ1LTUxPC9wYWdlcz48dm9sdW1lPjE5Njwvdm9sdW1lPjxudW1i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NTM3NS04MjwvcGFnZXM+PHZvbHVtZT4xNzg8L3Zv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y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MjczOS00MzwvcGFnZXM+PHZvbHVtZT4xNzI8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=
</w:fldData>
        </w:fldChar>
      </w:r>
      <w:r w:rsidR="00556AF0">
        <w:instrText xml:space="preserve"> ADDIN EN.CITE </w:instrText>
      </w:r>
      <w:r w:rsidR="00556AF0">
        <w:fldChar w:fldCharType="begin">
          <w:fldData xml:space="preserve">PEVuZE5vdGU+PENpdGU+PEF1dGhvcj5EYWJiYWdoPC9BdXRob3I+PFllYXI+MjAwMjwvWWVhcj48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NzMwNy0xNTwvcGFnZXM+PHZvbHVtZT4xODE8L3Zv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xNjQ1LTUxPC9wYWdlcz48dm9sdW1lPjE5Njwvdm9sdW1lPjxudW1i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y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MjczOS00MzwvcGFnZXM+PHZvbHVtZT4xNzI8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=
</w:fldData>
        </w:fldChar>
      </w:r>
      <w:r w:rsidR="00556AF0">
        <w:instrText xml:space="preserve"> ADDIN EN.CITE.DATA </w:instrText>
      </w:r>
      <w:r w:rsidR="00556AF0">
        <w:fldChar w:fldCharType="end"/>
      </w:r>
      <w:r w:rsidR="00100697">
        <w:fldChar w:fldCharType="separate"/>
      </w:r>
      <w:r w:rsidR="00556AF0">
        <w:rPr>
          <w:noProof/>
        </w:rPr>
        <w:t>[4, 29, 147-153]</w:t>
      </w:r>
      <w:r w:rsidR="00100697">
        <w:fldChar w:fldCharType="end"/>
      </w:r>
      <w:r w:rsidR="009B7B89">
        <w:t>.</w:t>
      </w:r>
      <w:r w:rsidR="009B0169">
        <w:t xml:space="preserve"> </w:t>
      </w:r>
      <w:r w:rsidR="00F75BC2">
        <w:t xml:space="preserve"> </w:t>
      </w:r>
      <w:r w:rsidR="006A33D4">
        <w:t xml:space="preserve"> </w:t>
      </w:r>
      <w:r>
        <w:t xml:space="preserve">  In mice, TLR4 expression on airway epithelial cells is an indispensable element in the development of sens</w:t>
      </w:r>
      <w:r w:rsidR="00B2000D">
        <w:t>itisation to HDM allergens</w:t>
      </w:r>
      <w:r w:rsidR="00242130">
        <w:t xml:space="preserve"> as demonstrated by elegant experiments using</w:t>
      </w:r>
      <w:r w:rsidR="00C53701">
        <w:t xml:space="preserve"> mice with</w:t>
      </w:r>
      <w:r w:rsidR="00242130">
        <w:t xml:space="preserve"> </w:t>
      </w:r>
      <w:r w:rsidR="00F7325E">
        <w:t>conditionally mutant Tlr4 expression</w:t>
      </w:r>
      <w:r w:rsidR="003029A7">
        <w:t>,</w:t>
      </w:r>
      <w:r w:rsidR="00F7325E">
        <w:t xml:space="preserve"> or in</w:t>
      </w:r>
      <w:r w:rsidR="00242130">
        <w:t xml:space="preserve"> irradiated bone marrow chimeric wild type and </w:t>
      </w:r>
      <w:r w:rsidR="00CC3A52">
        <w:t>T</w:t>
      </w:r>
      <w:r w:rsidR="00242130">
        <w:t>lr4</w:t>
      </w:r>
      <w:r w:rsidR="00242130" w:rsidRPr="00242130">
        <w:rPr>
          <w:vertAlign w:val="superscript"/>
        </w:rPr>
        <w:t>-/-</w:t>
      </w:r>
      <w:r w:rsidR="00242130">
        <w:t xml:space="preserve"> mice </w:t>
      </w:r>
      <w:r w:rsidR="00100697">
        <w:fldChar w:fldCharType="begin">
          <w:fldData xml:space="preserve">PEVuZE5vdGU+PENpdGU+PEF1dGhvcj5IYW1tYWQ8L0F1dGhvcj48WWVhcj4yMDA5PC9ZZWFyPjxS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0NDAtNTA8L3BhZ2VzPjx2b2x1bWU+MTM0PC92b2x1bWU+PG51bWJlcj4yPC9udW1iZXI+PGtl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E1MDUtMTc8L3BhZ2VzPjx2b2x1bWU+MjA5PC92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</w:fldData>
        </w:fldChar>
      </w:r>
      <w:r w:rsidR="00556AF0">
        <w:instrText xml:space="preserve"> ADDIN EN.CITE </w:instrText>
      </w:r>
      <w:r w:rsidR="00556AF0">
        <w:fldChar w:fldCharType="begin">
          <w:fldData xml:space="preserve">PEVuZE5vdGU+PENpdGU+PEF1dGhvcj5IYW1tYWQ8L0F1dGhvcj48WWVhcj4yMDA5PC9ZZWFyPjxS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0NDAtNTA8L3BhZ2VzPjx2b2x1bWU+MTM0PC92b2x1bWU+PG51bWJlcj4yPC9udW1iZXI+PGtl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E1MDUtMTc8L3BhZ2VzPjx2b2x1bWU+MjA5PC92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</w:fldData>
        </w:fldChar>
      </w:r>
      <w:r w:rsidR="00556AF0">
        <w:instrText xml:space="preserve"> ADDIN EN.CITE.DATA </w:instrText>
      </w:r>
      <w:r w:rsidR="00556AF0">
        <w:fldChar w:fldCharType="end"/>
      </w:r>
      <w:r w:rsidR="00100697">
        <w:fldChar w:fldCharType="separate"/>
      </w:r>
      <w:r w:rsidR="00556AF0">
        <w:rPr>
          <w:noProof/>
        </w:rPr>
        <w:t>[154-157]</w:t>
      </w:r>
      <w:r w:rsidR="00100697">
        <w:fldChar w:fldCharType="end"/>
      </w:r>
      <w:r w:rsidR="00BE3505">
        <w:t>.  This dependency arises because of the</w:t>
      </w:r>
      <w:r w:rsidR="00B2000D">
        <w:t xml:space="preserve"> connection </w:t>
      </w:r>
      <w:r w:rsidR="00BE3505">
        <w:t>between TLR4</w:t>
      </w:r>
      <w:r w:rsidR="008F5B1A">
        <w:t>,</w:t>
      </w:r>
      <w:r w:rsidR="00BE3505">
        <w:t xml:space="preserve"> </w:t>
      </w:r>
      <w:r w:rsidR="00B2000D">
        <w:t xml:space="preserve">the activation of cells by IL-1α, </w:t>
      </w:r>
      <w:r w:rsidR="008D1DD8">
        <w:t xml:space="preserve">and </w:t>
      </w:r>
      <w:r w:rsidR="003029A7">
        <w:t xml:space="preserve">the </w:t>
      </w:r>
      <w:r w:rsidR="008D1DD8">
        <w:lastRenderedPageBreak/>
        <w:t xml:space="preserve">release of </w:t>
      </w:r>
      <w:r w:rsidR="00B2000D">
        <w:t>IL-33 and GM-CSF</w:t>
      </w:r>
      <w:r w:rsidR="003745A9">
        <w:t xml:space="preserve"> </w:t>
      </w:r>
      <w:r w:rsidR="00100697">
        <w:fldChar w:fldCharType="begin">
          <w:fldData xml:space="preserve">PEVuZE5vdGU+PENpdGU+PEF1dGhvcj5IYW1tYWQ8L0F1dGhvcj48WWVhcj4yMDA5PC9ZZWFyPjxS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</w:fldData>
        </w:fldChar>
      </w:r>
      <w:r w:rsidR="00556AF0">
        <w:instrText xml:space="preserve"> ADDIN EN.CITE </w:instrText>
      </w:r>
      <w:r w:rsidR="00556AF0">
        <w:fldChar w:fldCharType="begin">
          <w:fldData xml:space="preserve">PEVuZE5vdGU+PENpdGU+PEF1dGhvcj5IYW1tYWQ8L0F1dGhvcj48WWVhcj4yMDA5PC9ZZWFyPjxS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</w:fldData>
        </w:fldChar>
      </w:r>
      <w:r w:rsidR="00556AF0">
        <w:instrText xml:space="preserve"> ADDIN EN.CITE.DATA </w:instrText>
      </w:r>
      <w:r w:rsidR="00556AF0">
        <w:fldChar w:fldCharType="end"/>
      </w:r>
      <w:r w:rsidR="00100697">
        <w:fldChar w:fldCharType="separate"/>
      </w:r>
      <w:r w:rsidR="00556AF0">
        <w:rPr>
          <w:noProof/>
        </w:rPr>
        <w:t>[154, 156]</w:t>
      </w:r>
      <w:r w:rsidR="00100697">
        <w:fldChar w:fldCharType="end"/>
      </w:r>
      <w:r w:rsidR="00B2000D">
        <w:t>.  Deficiency in TLR4 or neutralisation of this</w:t>
      </w:r>
      <w:r w:rsidR="008F5B1A">
        <w:t xml:space="preserve"> trio of</w:t>
      </w:r>
      <w:r w:rsidR="00B2000D">
        <w:t xml:space="preserve"> cytokine</w:t>
      </w:r>
      <w:r w:rsidR="008F5B1A">
        <w:t>s</w:t>
      </w:r>
      <w:r w:rsidR="00B2000D">
        <w:t xml:space="preserve"> </w:t>
      </w:r>
      <w:r w:rsidR="00FC3D29">
        <w:t>inhibits</w:t>
      </w:r>
      <w:r w:rsidR="00B2000D">
        <w:t xml:space="preserve"> allergy development</w:t>
      </w:r>
      <w:r w:rsidR="00A56EB8">
        <w:t xml:space="preserve"> [156]</w:t>
      </w:r>
      <w:r w:rsidR="008D1DD8">
        <w:t>.</w:t>
      </w:r>
      <w:r w:rsidR="00B2000D">
        <w:t xml:space="preserve"> </w:t>
      </w:r>
      <w:r w:rsidR="008D1DD8">
        <w:t xml:space="preserve"> </w:t>
      </w:r>
    </w:p>
    <w:p w14:paraId="44684DFF" w14:textId="77777777" w:rsidR="00DA0261" w:rsidRDefault="00DA0261" w:rsidP="00055F5D">
      <w:pPr>
        <w:spacing w:line="480" w:lineRule="auto"/>
      </w:pPr>
    </w:p>
    <w:p w14:paraId="33252316" w14:textId="07AEC246" w:rsidR="00CF0E8C" w:rsidRDefault="00A56EB8" w:rsidP="00055F5D">
      <w:pPr>
        <w:spacing w:line="480" w:lineRule="auto"/>
      </w:pPr>
      <w:r>
        <w:t>Demonstrated</w:t>
      </w:r>
      <w:r w:rsidR="008D1DD8">
        <w:t xml:space="preserve"> using </w:t>
      </w:r>
      <w:r w:rsidR="00BA2B8A">
        <w:t xml:space="preserve">potent </w:t>
      </w:r>
      <w:r w:rsidR="008D1DD8">
        <w:t>compounds</w:t>
      </w:r>
      <w:r w:rsidR="00345B47">
        <w:t xml:space="preserve"> designed specifically for the inhibition of Der p 1, and by the work of others using </w:t>
      </w:r>
      <w:r w:rsidR="00302929">
        <w:t>non-proprietary</w:t>
      </w:r>
      <w:r w:rsidR="00345B47">
        <w:t xml:space="preserve"> </w:t>
      </w:r>
      <w:r w:rsidR="00BA2B8A">
        <w:t>inhibitors</w:t>
      </w:r>
      <w:r w:rsidR="00345B47">
        <w:t xml:space="preserve">, the protease activity of Der p 1 is crucial in establishing the commitment to IgE production when animals are sensitized to </w:t>
      </w:r>
      <w:r>
        <w:t xml:space="preserve">a mixture </w:t>
      </w:r>
      <w:r w:rsidR="00345B47">
        <w:t>of HDM allergens</w:t>
      </w:r>
      <w:r w:rsidR="00B5021E">
        <w:t xml:space="preserve"> </w:t>
      </w:r>
      <w:r w:rsidR="00100697">
        <w:fldChar w:fldCharType="begin">
          <w:fldData xml:space="preserve">PEVuZE5vdGU+PENpdGU+PEF1dGhvcj5aaGFuZzwvQXV0aG9yPjxZZWFyPkluIFByZXNzPC9ZZWFy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</w:fldData>
        </w:fldChar>
      </w:r>
      <w:r w:rsidR="00556AF0">
        <w:instrText xml:space="preserve"> ADDIN EN.CITE </w:instrText>
      </w:r>
      <w:r w:rsidR="00556AF0">
        <w:fldChar w:fldCharType="begin">
          <w:fldData xml:space="preserve">PEVuZE5vdGU+PENpdGU+PEF1dGhvcj5aaGFuZzwvQXV0aG9yPjxZZWFyPkluIFByZXNzPC9ZZWFy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</w:fldData>
        </w:fldChar>
      </w:r>
      <w:r w:rsidR="00556AF0">
        <w:instrText xml:space="preserve"> ADDIN EN.CITE.DATA </w:instrText>
      </w:r>
      <w:r w:rsidR="00556AF0">
        <w:fldChar w:fldCharType="end"/>
      </w:r>
      <w:r w:rsidR="00100697">
        <w:fldChar w:fldCharType="separate"/>
      </w:r>
      <w:r w:rsidR="00556AF0">
        <w:rPr>
          <w:noProof/>
        </w:rPr>
        <w:t>[7, 9, 40]</w:t>
      </w:r>
      <w:r w:rsidR="00100697">
        <w:fldChar w:fldCharType="end"/>
      </w:r>
      <w:r w:rsidR="00B2000D">
        <w:t>.</w:t>
      </w:r>
      <w:r w:rsidR="00345B47">
        <w:t xml:space="preserve">  This raises the question of what links the protease activity of Der p 1 with TLR4 activation</w:t>
      </w:r>
      <w:r w:rsidR="00AD0A6D">
        <w:t>?</w:t>
      </w:r>
      <w:r w:rsidR="00345B47">
        <w:t xml:space="preserve">  Recent studies in our laboratory have led to the proposal of </w:t>
      </w:r>
      <w:r w:rsidR="0048230C">
        <w:t xml:space="preserve">a </w:t>
      </w:r>
      <w:r w:rsidR="00345B47">
        <w:t xml:space="preserve">scheme which provides some explanation of this linkage between </w:t>
      </w:r>
      <w:r w:rsidR="00EC2A86">
        <w:t>g</w:t>
      </w:r>
      <w:r w:rsidR="00345B47">
        <w:t>roup I HDM allergens and TLR4</w:t>
      </w:r>
      <w:r w:rsidR="00302929">
        <w:t>.  T</w:t>
      </w:r>
      <w:r w:rsidR="00345B47">
        <w:t>he key event is</w:t>
      </w:r>
      <w:r w:rsidR="000B7277">
        <w:t>,</w:t>
      </w:r>
      <w:r w:rsidR="00345B47">
        <w:t xml:space="preserve"> once again</w:t>
      </w:r>
      <w:r w:rsidR="000B7277">
        <w:t>,</w:t>
      </w:r>
      <w:r w:rsidR="00345B47">
        <w:t xml:space="preserve"> the unexpected prothrombinase activity of Der p 1</w:t>
      </w:r>
      <w:r w:rsidR="00EC2A86">
        <w:t xml:space="preserve"> </w:t>
      </w:r>
      <w:r w:rsidR="00100697">
        <w:fldChar w:fldCharType="begin">
          <w:fldData xml:space="preserve">PEVuZE5vdGU+PENpdGU+PEF1dGhvcj5aaGFuZzwvQXV0aG9yPjxZZWFyPjIwMTg8L1llYXI+PFJl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</w:fldData>
        </w:fldChar>
      </w:r>
      <w:r w:rsidR="00556AF0">
        <w:instrText xml:space="preserve"> ADDIN EN.CITE </w:instrText>
      </w:r>
      <w:r w:rsidR="00556AF0">
        <w:fldChar w:fldCharType="begin">
          <w:fldData xml:space="preserve">PEVuZE5vdGU+PENpdGU+PEF1dGhvcj5aaGFuZzwvQXV0aG9yPjxZZWFyPjIwMTg8L1llYXI+PFJl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</w:fldData>
        </w:fldChar>
      </w:r>
      <w:r w:rsidR="00556AF0">
        <w:instrText xml:space="preserve"> ADDIN EN.CITE.DATA </w:instrText>
      </w:r>
      <w:r w:rsidR="00556AF0">
        <w:fldChar w:fldCharType="end"/>
      </w:r>
      <w:r w:rsidR="00100697">
        <w:fldChar w:fldCharType="separate"/>
      </w:r>
      <w:r w:rsidR="00556AF0">
        <w:rPr>
          <w:noProof/>
        </w:rPr>
        <w:t>[7, 78]</w:t>
      </w:r>
      <w:r w:rsidR="00100697">
        <w:fldChar w:fldCharType="end"/>
      </w:r>
      <w:r w:rsidR="008F5B1A">
        <w:t xml:space="preserve"> (</w:t>
      </w:r>
      <w:r w:rsidR="008F5B1A">
        <w:rPr>
          <w:b/>
        </w:rPr>
        <w:t>Figure 5</w:t>
      </w:r>
      <w:r w:rsidR="008F5B1A">
        <w:t>)</w:t>
      </w:r>
      <w:r w:rsidR="00345B47">
        <w:t xml:space="preserve">.  </w:t>
      </w:r>
    </w:p>
    <w:p w14:paraId="05AE4CA7" w14:textId="0ABF5459" w:rsidR="0012215F" w:rsidRDefault="0012215F" w:rsidP="00055F5D">
      <w:pPr>
        <w:spacing w:line="480" w:lineRule="auto"/>
      </w:pPr>
    </w:p>
    <w:p w14:paraId="5F85B8E1" w14:textId="1E6E924E" w:rsidR="0066285E" w:rsidRDefault="00881FBA" w:rsidP="00055F5D">
      <w:pPr>
        <w:spacing w:line="480" w:lineRule="auto"/>
      </w:pPr>
      <w:r>
        <w:t>T</w:t>
      </w:r>
      <w:r w:rsidR="0000291B">
        <w:t>he response of epithelial cells to Der p 1</w:t>
      </w:r>
      <w:r w:rsidR="00735099">
        <w:t xml:space="preserve"> or mixed HDM allergens</w:t>
      </w:r>
      <w:r w:rsidR="0000291B">
        <w:t xml:space="preserve"> is inhibited by g</w:t>
      </w:r>
      <w:r w:rsidR="0012215F">
        <w:t>ene silencing of TLR4</w:t>
      </w:r>
      <w:r w:rsidR="00876392">
        <w:t>,</w:t>
      </w:r>
      <w:r w:rsidR="0012215F">
        <w:t xml:space="preserve"> </w:t>
      </w:r>
      <w:r w:rsidR="00A56EB8">
        <w:t xml:space="preserve">the </w:t>
      </w:r>
      <w:r w:rsidR="003C3565">
        <w:t>prevention</w:t>
      </w:r>
      <w:r w:rsidR="0074652F">
        <w:t xml:space="preserve"> of </w:t>
      </w:r>
      <w:r w:rsidR="003C3565">
        <w:t>TLR4</w:t>
      </w:r>
      <w:r w:rsidR="0074652F">
        <w:t xml:space="preserve"> interaction with </w:t>
      </w:r>
      <w:r w:rsidR="00444715">
        <w:t>Toll-interleukin 1 receptor domain-containing adapter protein (</w:t>
      </w:r>
      <w:r w:rsidR="00543DD5" w:rsidRPr="00444715">
        <w:t>TIRAP</w:t>
      </w:r>
      <w:r w:rsidR="00444715" w:rsidRPr="00444715">
        <w:t>)</w:t>
      </w:r>
      <w:r w:rsidR="00543DD5" w:rsidRPr="00444715">
        <w:t xml:space="preserve"> and </w:t>
      </w:r>
      <w:r w:rsidR="00444715" w:rsidRPr="00302929">
        <w:t>TRIF-related adapter molecule</w:t>
      </w:r>
      <w:r w:rsidR="00444715" w:rsidRPr="00444715">
        <w:t xml:space="preserve"> (</w:t>
      </w:r>
      <w:r w:rsidR="00543DD5" w:rsidRPr="00444715">
        <w:t>TRAM</w:t>
      </w:r>
      <w:r w:rsidR="00444715">
        <w:t>)</w:t>
      </w:r>
      <w:r w:rsidR="003C3565">
        <w:t>, or</w:t>
      </w:r>
      <w:r w:rsidR="00A56EB8">
        <w:t xml:space="preserve"> the</w:t>
      </w:r>
      <w:r w:rsidR="003C3565">
        <w:t xml:space="preserve"> inhibition of Der p 1 protease activity</w:t>
      </w:r>
      <w:r w:rsidR="00CC7072">
        <w:t xml:space="preserve"> </w:t>
      </w:r>
      <w:r w:rsidR="00100697">
        <w:fldChar w:fldCharType="begin"/>
      </w:r>
      <w:r w:rsidR="00556AF0">
        <w:instrText xml:space="preserve"> ADDIN EN.CITE &lt;EndNote&gt;&lt;Cite&gt;&lt;Author&gt;Zhang&lt;/Author&gt;&lt;Year&gt;2018&lt;/Year&gt;&lt;RecNum&gt;39&lt;/RecNum&gt;&lt;DisplayText&gt;[78]&lt;/DisplayText&gt;&lt;record&gt;&lt;rec-number&gt;39&lt;/rec-number&gt;&lt;foreign-keys&gt;&lt;key app="EN" db-id="5dsfra2d8xd5t6ez9tlv2wdm0rza9pve9tv9" timestamp="1526575079"&gt;39&lt;/key&gt;&lt;/foreign-keys&gt;&lt;ref-type name="Journal Article"&gt;17&lt;/ref-type&gt;&lt;contributors&gt;&lt;authors&gt;&lt;author&gt;Zhang, J.&lt;/author&gt;&lt;author&gt;Chen, J.&lt;/author&gt;&lt;author&gt;Mangat, S. C.&lt;/author&gt;&lt;author&gt;Perera Baruhupolage, C.&lt;/author&gt;&lt;author&gt;Garrod, D.R.&lt;/author&gt;&lt;author&gt;Robinson, C.&lt;/author&gt;&lt;/authors&gt;&lt;/contributors&gt;&lt;titles&gt;&lt;title&gt;Pathways of airway oxidant formation by house dust mite allergens and viral RNA converge through myosin motors, pannexons and Toll-like receptor 4 &lt;/title&gt;&lt;secondary-title&gt;Immunity, Inflammation and Disease&lt;/secondary-title&gt;&lt;/titles&gt;&lt;periodical&gt;&lt;full-title&gt;Immunity, Inflammation and Disease&lt;/full-title&gt;&lt;/periodical&gt;&lt;pages&gt;276-296&lt;/pages&gt;&lt;volume&gt;6&lt;/volume&gt;&lt;number&gt;2&lt;/number&gt;&lt;dates&gt;&lt;year&gt;2018&lt;/year&gt;&lt;/dates&gt;&lt;urls&gt;&lt;related-urls&gt;&lt;url&gt;https://www.ncbi.nlm.nih.gov/pmc/articles/PMC5946151/pdf/IID3-6-276.pdf&lt;/url&gt;&lt;/related-urls&gt;&lt;/urls&gt;&lt;electronic-resource-num&gt;https://doi.org/10.1002/iid3.216&lt;/electronic-resource-num&gt;&lt;/record&gt;&lt;/Cite&gt;&lt;/EndNote&gt;</w:instrText>
      </w:r>
      <w:r w:rsidR="00100697">
        <w:fldChar w:fldCharType="separate"/>
      </w:r>
      <w:r w:rsidR="00556AF0">
        <w:rPr>
          <w:noProof/>
        </w:rPr>
        <w:t>[78]</w:t>
      </w:r>
      <w:r w:rsidR="00100697">
        <w:fldChar w:fldCharType="end"/>
      </w:r>
      <w:r w:rsidR="003C3565">
        <w:t xml:space="preserve">.  </w:t>
      </w:r>
      <w:r w:rsidR="00F8272E">
        <w:t xml:space="preserve">Furthermore, </w:t>
      </w:r>
      <w:r w:rsidR="008A7093">
        <w:t>the TLR4-dependent activation of ROS production is dependent on the opening of pannexons</w:t>
      </w:r>
      <w:r w:rsidR="006045A7">
        <w:t>,</w:t>
      </w:r>
      <w:r w:rsidR="009B2E70">
        <w:t xml:space="preserve"> ATP release</w:t>
      </w:r>
      <w:r w:rsidR="006045A7">
        <w:t xml:space="preserve"> and </w:t>
      </w:r>
      <w:r w:rsidR="00A0433F">
        <w:t>prothrombin cleavage</w:t>
      </w:r>
      <w:r w:rsidR="009B2E70">
        <w:t xml:space="preserve">, consistent with the activation of </w:t>
      </w:r>
      <w:r w:rsidR="001F568D">
        <w:t xml:space="preserve">TLR4 being </w:t>
      </w:r>
      <w:r w:rsidR="00444715">
        <w:t>downstream</w:t>
      </w:r>
      <w:r w:rsidR="001F568D">
        <w:t xml:space="preserve"> from the initial engagement of Der p 1 with epithelial cells</w:t>
      </w:r>
      <w:r w:rsidR="00CC7072">
        <w:t xml:space="preserve"> </w:t>
      </w:r>
      <w:r w:rsidR="00100697">
        <w:fldChar w:fldCharType="begin"/>
      </w:r>
      <w:r w:rsidR="00556AF0">
        <w:instrText xml:space="preserve"> ADDIN EN.CITE &lt;EndNote&gt;&lt;Cite&gt;&lt;Author&gt;Zhang&lt;/Author&gt;&lt;Year&gt;2018&lt;/Year&gt;&lt;RecNum&gt;39&lt;/RecNum&gt;&lt;DisplayText&gt;[78]&lt;/DisplayText&gt;&lt;record&gt;&lt;rec-number&gt;39&lt;/rec-number&gt;&lt;foreign-keys&gt;&lt;key app="EN" db-id="5dsfra2d8xd5t6ez9tlv2wdm0rza9pve9tv9" timestamp="1526575079"&gt;39&lt;/key&gt;&lt;/foreign-keys&gt;&lt;ref-type name="Journal Article"&gt;17&lt;/ref-type&gt;&lt;contributors&gt;&lt;authors&gt;&lt;author&gt;Zhang, J.&lt;/author&gt;&lt;author&gt;Chen, J.&lt;/author&gt;&lt;author&gt;Mangat, S. C.&lt;/author&gt;&lt;author&gt;Perera Baruhupolage, C.&lt;/author&gt;&lt;author&gt;Garrod, D.R.&lt;/author&gt;&lt;author&gt;Robinson, C.&lt;/author&gt;&lt;/authors&gt;&lt;/contributors&gt;&lt;titles&gt;&lt;title&gt;Pathways of airway oxidant formation by house dust mite allergens and viral RNA converge through myosin motors, pannexons and Toll-like receptor 4 &lt;/title&gt;&lt;secondary-title&gt;Immunity, Inflammation and Disease&lt;/secondary-title&gt;&lt;/titles&gt;&lt;periodical&gt;&lt;full-title&gt;Immunity, Inflammation and Disease&lt;/full-title&gt;&lt;/periodical&gt;&lt;pages&gt;276-296&lt;/pages&gt;&lt;volume&gt;6&lt;/volume&gt;&lt;number&gt;2&lt;/number&gt;&lt;dates&gt;&lt;year&gt;2018&lt;/year&gt;&lt;/dates&gt;&lt;urls&gt;&lt;related-urls&gt;&lt;url&gt;https://www.ncbi.nlm.nih.gov/pmc/articles/PMC5946151/pdf/IID3-6-276.pdf&lt;/url&gt;&lt;/related-urls&gt;&lt;/urls&gt;&lt;electronic-resource-num&gt;https://doi.org/10.1002/iid3.216&lt;/electronic-resource-num&gt;&lt;/record&gt;&lt;/Cite&gt;&lt;/EndNote&gt;</w:instrText>
      </w:r>
      <w:r w:rsidR="00100697">
        <w:fldChar w:fldCharType="separate"/>
      </w:r>
      <w:r w:rsidR="00556AF0">
        <w:rPr>
          <w:noProof/>
        </w:rPr>
        <w:t>[78]</w:t>
      </w:r>
      <w:r w:rsidR="00100697">
        <w:fldChar w:fldCharType="end"/>
      </w:r>
      <w:r w:rsidR="001F568D">
        <w:t xml:space="preserve">.  </w:t>
      </w:r>
      <w:r w:rsidR="00D019F6">
        <w:t xml:space="preserve">In addition to recognising exogenous ligands, </w:t>
      </w:r>
      <w:r w:rsidR="001416C7">
        <w:t>TLR4 is</w:t>
      </w:r>
      <w:r w:rsidR="00340FB3">
        <w:t xml:space="preserve"> </w:t>
      </w:r>
      <w:r w:rsidR="001416C7">
        <w:t xml:space="preserve">activated by a range </w:t>
      </w:r>
      <w:r w:rsidR="00D019F6">
        <w:t>of endogenous ligands</w:t>
      </w:r>
      <w:r w:rsidR="00A0433F">
        <w:t xml:space="preserve"> among which are fibrinogen and cleavage products derived therefrom</w:t>
      </w:r>
      <w:r w:rsidR="00AA1455">
        <w:t xml:space="preserve"> </w:t>
      </w:r>
      <w:r w:rsidR="00100697">
        <w:fldChar w:fldCharType="begin">
          <w:fldData xml:space="preserve">PEVuZE5vdGU+PENpdGU+PEF1dGhvcj5DaG88L0F1dGhvcj48WWVhcj5JbiBQcmVzczwvWWVhcj48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3OTItNjwvcGFnZXM+PHZvbHVtZT4zNDE8L3Zv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</w:fldData>
        </w:fldChar>
      </w:r>
      <w:r w:rsidR="00556AF0">
        <w:instrText xml:space="preserve"> ADDIN EN.CITE </w:instrText>
      </w:r>
      <w:r w:rsidR="00556AF0">
        <w:fldChar w:fldCharType="begin">
          <w:fldData xml:space="preserve">PEVuZE5vdGU+PENpdGU+PEF1dGhvcj5DaG88L0F1dGhvcj48WWVhcj5JbiBQcmVzczwvWWVhcj48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</w:fldData>
        </w:fldChar>
      </w:r>
      <w:r w:rsidR="00556AF0">
        <w:instrText xml:space="preserve"> ADDIN EN.CITE.DATA </w:instrText>
      </w:r>
      <w:r w:rsidR="00556AF0">
        <w:fldChar w:fldCharType="end"/>
      </w:r>
      <w:r w:rsidR="00100697">
        <w:fldChar w:fldCharType="separate"/>
      </w:r>
      <w:r w:rsidR="00556AF0">
        <w:rPr>
          <w:noProof/>
        </w:rPr>
        <w:t>[158-162]</w:t>
      </w:r>
      <w:r w:rsidR="00100697">
        <w:fldChar w:fldCharType="end"/>
      </w:r>
      <w:r w:rsidR="00C85236">
        <w:t>.</w:t>
      </w:r>
      <w:r w:rsidR="005C7B72">
        <w:t xml:space="preserve">  </w:t>
      </w:r>
      <w:r w:rsidR="000C0B3F">
        <w:t xml:space="preserve"> Because, a</w:t>
      </w:r>
      <w:r w:rsidR="005C7B72">
        <w:t xml:space="preserve">irway epithelial cells are one of few </w:t>
      </w:r>
      <w:r w:rsidR="00EC5F6B">
        <w:t xml:space="preserve">tissues outside the liver where all three </w:t>
      </w:r>
      <w:r w:rsidR="00230461">
        <w:t>component chains</w:t>
      </w:r>
      <w:r w:rsidR="00A56EB8">
        <w:t xml:space="preserve"> (α, β, γ)</w:t>
      </w:r>
      <w:r w:rsidR="00230461">
        <w:t xml:space="preserve"> of fibrinogen are expressed</w:t>
      </w:r>
      <w:r w:rsidR="00B5021E">
        <w:t xml:space="preserve"> </w:t>
      </w:r>
      <w:r w:rsidR="00100697">
        <w:fldChar w:fldCharType="begin">
          <w:fldData xml:space="preserve">PEVuZE5vdGU+PENpdGU+PEF1dGhvcj5HdWFkaXo8L0F1dGhvcj48WWVhcj4xOTk3PC9ZZWFyPjxS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</w:fldData>
        </w:fldChar>
      </w:r>
      <w:r w:rsidR="00556AF0">
        <w:instrText xml:space="preserve"> ADDIN EN.CITE </w:instrText>
      </w:r>
      <w:r w:rsidR="00556AF0">
        <w:fldChar w:fldCharType="begin">
          <w:fldData xml:space="preserve">PEVuZE5vdGU+PENpdGU+PEF1dGhvcj5HdWFkaXo8L0F1dGhvcj48WWVhcj4xOTk3PC9ZZWFyPjxS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</w:fldData>
        </w:fldChar>
      </w:r>
      <w:r w:rsidR="00556AF0">
        <w:instrText xml:space="preserve"> ADDIN EN.CITE.DATA </w:instrText>
      </w:r>
      <w:r w:rsidR="00556AF0">
        <w:fldChar w:fldCharType="end"/>
      </w:r>
      <w:r w:rsidR="00100697">
        <w:fldChar w:fldCharType="separate"/>
      </w:r>
      <w:r w:rsidR="00556AF0">
        <w:rPr>
          <w:noProof/>
        </w:rPr>
        <w:t>[163]</w:t>
      </w:r>
      <w:r w:rsidR="00100697">
        <w:fldChar w:fldCharType="end"/>
      </w:r>
      <w:r w:rsidR="000C0B3F">
        <w:t xml:space="preserve"> and </w:t>
      </w:r>
      <w:r w:rsidR="00C07FE6">
        <w:t>the effects of Der p 1 are coupled to TLR4 activation in a</w:t>
      </w:r>
      <w:r w:rsidR="004B2EC1">
        <w:t xml:space="preserve">n ADAM 10 and prothrombin-dependent manner, this suggested that fibrinogen </w:t>
      </w:r>
      <w:r w:rsidR="00C90289">
        <w:t>and/or its cleavage products may</w:t>
      </w:r>
      <w:r w:rsidR="002350C5">
        <w:t xml:space="preserve"> be part of the ensemble which result in TLR4 ligation</w:t>
      </w:r>
      <w:r w:rsidR="00CC6E5E">
        <w:t xml:space="preserve"> and ROS production.  This interpretation is supported by </w:t>
      </w:r>
      <w:r w:rsidR="00796EBF">
        <w:t>significant reduction in the ability of Der p 1 to activate</w:t>
      </w:r>
      <w:r w:rsidR="0022769A">
        <w:t xml:space="preserve"> the production of ROS in epithelial cells in which </w:t>
      </w:r>
      <w:r w:rsidR="00D11242">
        <w:t xml:space="preserve">the genes encoding the component chains </w:t>
      </w:r>
      <w:r w:rsidR="0009730E">
        <w:t xml:space="preserve">of fibrinogen have been silenced </w:t>
      </w:r>
      <w:r w:rsidR="0009730E">
        <w:lastRenderedPageBreak/>
        <w:t>individually</w:t>
      </w:r>
      <w:r w:rsidR="007D3BD1">
        <w:t xml:space="preserve"> </w:t>
      </w:r>
      <w:r w:rsidR="00100697">
        <w:fldChar w:fldCharType="begin"/>
      </w:r>
      <w:r w:rsidR="00100697">
        <w:instrText xml:space="preserve"> ADDIN EN.CITE &lt;EndNote&gt;&lt;Cite&gt;&lt;Author&gt;Zhang&lt;/Author&gt;&lt;Year&gt;2018&lt;/Year&gt;&lt;RecNum&gt;40&lt;/RecNum&gt;&lt;DisplayText&gt;[7]&lt;/DisplayText&gt;&lt;record&gt;&lt;rec-number&gt;40&lt;/rec-number&gt;&lt;foreign-keys&gt;&lt;key app="EN" db-id="5dsfra2d8xd5t6ez9tlv2wdm0rza9pve9tv9" timestamp="1526575079"&gt;40&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eriodical&gt;&lt;full-title&gt;Molecular Pharmacology&lt;/full-title&gt;&lt;/periodical&gt;&lt;pages&gt;1007-1030&lt;/pages&gt;&lt;volume&gt;94&lt;/volume&gt;&lt;dates&gt;&lt;year&gt;2018&lt;/year&gt;&lt;/dates&gt;&lt;urls&gt;&lt;/urls&gt;&lt;electronic-resource-num&gt;https://doi.org/10.1124/mol.118.112730&lt;/electronic-resource-num&gt;&lt;/record&gt;&lt;/Cite&gt;&lt;/EndNote&gt;</w:instrText>
      </w:r>
      <w:r w:rsidR="00100697">
        <w:fldChar w:fldCharType="separate"/>
      </w:r>
      <w:r w:rsidR="00100697">
        <w:rPr>
          <w:noProof/>
        </w:rPr>
        <w:t>[7]</w:t>
      </w:r>
      <w:r w:rsidR="00100697">
        <w:fldChar w:fldCharType="end"/>
      </w:r>
      <w:r w:rsidR="007D3BD1" w:rsidRPr="007D3BD1">
        <w:t xml:space="preserve"> </w:t>
      </w:r>
      <w:r w:rsidR="007D3BD1">
        <w:t>(and our unpublished data</w:t>
      </w:r>
      <w:r w:rsidR="00AD0A6D">
        <w:t>)</w:t>
      </w:r>
      <w:r w:rsidR="00230461">
        <w:t>.</w:t>
      </w:r>
      <w:r w:rsidR="0009730E">
        <w:t xml:space="preserve">  </w:t>
      </w:r>
      <w:r w:rsidR="001F711F">
        <w:t xml:space="preserve">Because pairs of individual </w:t>
      </w:r>
      <w:r w:rsidR="00CA4EE3">
        <w:t>fibrinogen chains (ie α,β; α,γ; β,γ)</w:t>
      </w:r>
      <w:r w:rsidR="001F711F">
        <w:t xml:space="preserve"> are unable to sustain the response</w:t>
      </w:r>
      <w:r w:rsidR="003F782B">
        <w:t xml:space="preserve"> when the third component is silenced</w:t>
      </w:r>
      <w:r w:rsidR="001F711F">
        <w:t xml:space="preserve"> </w:t>
      </w:r>
      <w:r w:rsidR="00100697">
        <w:fldChar w:fldCharType="begin"/>
      </w:r>
      <w:r w:rsidR="00100697">
        <w:instrText xml:space="preserve"> ADDIN EN.CITE &lt;EndNote&gt;&lt;Cite&gt;&lt;Author&gt;Zhang&lt;/Author&gt;&lt;Year&gt;2018&lt;/Year&gt;&lt;RecNum&gt;40&lt;/RecNum&gt;&lt;DisplayText&gt;[7]&lt;/DisplayText&gt;&lt;record&gt;&lt;rec-number&gt;40&lt;/rec-number&gt;&lt;foreign-keys&gt;&lt;key app="EN" db-id="5dsfra2d8xd5t6ez9tlv2wdm0rza9pve9tv9" timestamp="1526575079"&gt;40&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eriodical&gt;&lt;full-title&gt;Molecular Pharmacology&lt;/full-title&gt;&lt;/periodical&gt;&lt;pages&gt;1007-1030&lt;/pages&gt;&lt;volume&gt;94&lt;/volume&gt;&lt;dates&gt;&lt;year&gt;2018&lt;/year&gt;&lt;/dates&gt;&lt;urls&gt;&lt;/urls&gt;&lt;electronic-resource-num&gt;https://doi.org/10.1124/mol.118.112730&lt;/electronic-resource-num&gt;&lt;/record&gt;&lt;/Cite&gt;&lt;/EndNote&gt;</w:instrText>
      </w:r>
      <w:r w:rsidR="00100697">
        <w:fldChar w:fldCharType="separate"/>
      </w:r>
      <w:r w:rsidR="00100697">
        <w:rPr>
          <w:noProof/>
        </w:rPr>
        <w:t>[7]</w:t>
      </w:r>
      <w:r w:rsidR="00100697">
        <w:fldChar w:fldCharType="end"/>
      </w:r>
      <w:r w:rsidR="001F711F">
        <w:t>(</w:t>
      </w:r>
      <w:r w:rsidR="007227FC">
        <w:t xml:space="preserve"> and </w:t>
      </w:r>
      <w:r w:rsidR="001F711F">
        <w:t xml:space="preserve">our unpublished observations), </w:t>
      </w:r>
      <w:r w:rsidR="004B4064">
        <w:t>the</w:t>
      </w:r>
      <w:r w:rsidR="003F782B">
        <w:t xml:space="preserve"> functional</w:t>
      </w:r>
      <w:r w:rsidR="004B4064">
        <w:t xml:space="preserve"> requirement </w:t>
      </w:r>
      <w:r w:rsidR="003F782B">
        <w:t xml:space="preserve"> for this response is therefore</w:t>
      </w:r>
      <w:r w:rsidR="004B4064">
        <w:t xml:space="preserve"> a fully intact</w:t>
      </w:r>
      <w:r w:rsidR="00CC7072">
        <w:t xml:space="preserve"> </w:t>
      </w:r>
      <w:r w:rsidR="004B4064">
        <w:t>fibrinogen</w:t>
      </w:r>
      <w:r w:rsidR="00487E49">
        <w:t xml:space="preserve"> </w:t>
      </w:r>
      <w:r w:rsidR="004B4064">
        <w:t>molecule</w:t>
      </w:r>
      <w:r w:rsidR="00CA4EE3">
        <w:t xml:space="preserve"> comprised of α, β and γ chains</w:t>
      </w:r>
      <w:r w:rsidR="004A0A9B">
        <w:t>.</w:t>
      </w:r>
      <w:r w:rsidR="00230461">
        <w:t xml:space="preserve"> </w:t>
      </w:r>
      <w:r w:rsidR="008A028E">
        <w:t xml:space="preserve"> Interestingly, fibrinogen and its cleavage products ha</w:t>
      </w:r>
      <w:r w:rsidR="00C11813">
        <w:t xml:space="preserve">ve </w:t>
      </w:r>
      <w:r w:rsidR="008A028E">
        <w:t xml:space="preserve">recently been identified as an innate activator of mast cells </w:t>
      </w:r>
      <w:r w:rsidR="00100697">
        <w:fldChar w:fldCharType="begin">
          <w:fldData xml:space="preserve">PEVuZE5vdGU+PENpdGU+PEF1dGhvcj5DaG88L0F1dGhvcj48WWVhcj5JbiBQcmVzczwvWWVhcj48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==
</w:fldData>
        </w:fldChar>
      </w:r>
      <w:r w:rsidR="00556AF0">
        <w:instrText xml:space="preserve"> ADDIN EN.CITE </w:instrText>
      </w:r>
      <w:r w:rsidR="00556AF0">
        <w:fldChar w:fldCharType="begin">
          <w:fldData xml:space="preserve">PEVuZE5vdGU+PENpdGU+PEF1dGhvcj5DaG88L0F1dGhvcj48WWVhcj5JbiBQcmVzczwvWWVhcj48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==
</w:fldData>
        </w:fldChar>
      </w:r>
      <w:r w:rsidR="00556AF0">
        <w:instrText xml:space="preserve"> ADDIN EN.CITE.DATA </w:instrText>
      </w:r>
      <w:r w:rsidR="00556AF0">
        <w:fldChar w:fldCharType="end"/>
      </w:r>
      <w:r w:rsidR="00100697">
        <w:fldChar w:fldCharType="separate"/>
      </w:r>
      <w:r w:rsidR="00556AF0">
        <w:rPr>
          <w:noProof/>
        </w:rPr>
        <w:t>[158]</w:t>
      </w:r>
      <w:r w:rsidR="00100697">
        <w:fldChar w:fldCharType="end"/>
      </w:r>
      <w:r w:rsidR="008A028E">
        <w:t xml:space="preserve">, providing further evidence </w:t>
      </w:r>
      <w:r w:rsidR="00A613B2">
        <w:t>for</w:t>
      </w:r>
      <w:r w:rsidR="008A028E">
        <w:t xml:space="preserve"> the concept that epithelial interactions with a variety of cells </w:t>
      </w:r>
      <w:r w:rsidR="001F711F">
        <w:t xml:space="preserve">through TLR-dependent mechanisms </w:t>
      </w:r>
      <w:r w:rsidR="008A028E">
        <w:t xml:space="preserve">are crucial to allergy initiation and maintenance.  </w:t>
      </w:r>
      <w:r w:rsidR="00230461">
        <w:t xml:space="preserve"> </w:t>
      </w:r>
      <w:r w:rsidR="006248B5">
        <w:t xml:space="preserve"> </w:t>
      </w:r>
    </w:p>
    <w:p w14:paraId="68EFBBD4" w14:textId="77777777" w:rsidR="0066285E" w:rsidRDefault="0066285E" w:rsidP="00055F5D">
      <w:pPr>
        <w:spacing w:line="480" w:lineRule="auto"/>
      </w:pPr>
    </w:p>
    <w:p w14:paraId="69139E37" w14:textId="0FBBF505" w:rsidR="0012215F" w:rsidRDefault="0022423C" w:rsidP="00055F5D">
      <w:pPr>
        <w:spacing w:line="480" w:lineRule="auto"/>
      </w:pPr>
      <w:r>
        <w:t xml:space="preserve">Der p 2 has homology with the MD-2 co-receptor of TLR4 and </w:t>
      </w:r>
      <w:r w:rsidR="00710CA7">
        <w:t>can substitute the functions of the latter</w:t>
      </w:r>
      <w:r w:rsidR="009A7751">
        <w:t xml:space="preserve">, suggesting that it </w:t>
      </w:r>
      <w:r w:rsidR="000508B2">
        <w:t>might</w:t>
      </w:r>
      <w:r w:rsidR="009A7751">
        <w:t xml:space="preserve"> </w:t>
      </w:r>
      <w:r w:rsidR="00B1039B">
        <w:t>stimulate ROS production</w:t>
      </w:r>
      <w:r w:rsidR="00C11813">
        <w:t xml:space="preserve"> in a manner like </w:t>
      </w:r>
      <w:r w:rsidR="005C1A4F">
        <w:t>LPS in phagocytes</w:t>
      </w:r>
      <w:r w:rsidR="009A7751">
        <w:t>.  However,</w:t>
      </w:r>
      <w:r>
        <w:t xml:space="preserve"> </w:t>
      </w:r>
      <w:r w:rsidR="0066285E">
        <w:t>Der p 2 is unable to activate</w:t>
      </w:r>
      <w:r w:rsidR="000508B2">
        <w:t xml:space="preserve"> significant</w:t>
      </w:r>
      <w:r w:rsidR="0066285E">
        <w:t xml:space="preserve"> ROS production in </w:t>
      </w:r>
      <w:r w:rsidR="00EB677C">
        <w:t xml:space="preserve">human </w:t>
      </w:r>
      <w:r w:rsidR="0066285E">
        <w:t>airway epithelial cells</w:t>
      </w:r>
      <w:r w:rsidR="000508B2">
        <w:t xml:space="preserve"> with intact TJs</w:t>
      </w:r>
      <w:r w:rsidR="00BA2B8A">
        <w:t xml:space="preserve"> </w:t>
      </w:r>
      <w:r w:rsidR="00100697">
        <w:fldChar w:fldCharType="begin">
          <w:fldData xml:space="preserve">PEVuZE5vdGU+PENpdGU+PEF1dGhvcj5aaGFuZzwvQXV0aG9yPjxZZWFyPjIwMTY8L1llYXI+PFJl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</w:fldData>
        </w:fldChar>
      </w:r>
      <w:r w:rsidR="00556AF0">
        <w:instrText xml:space="preserve"> ADDIN EN.CITE </w:instrText>
      </w:r>
      <w:r w:rsidR="00556AF0">
        <w:fldChar w:fldCharType="begin">
          <w:fldData xml:space="preserve">PEVuZE5vdGU+PENpdGU+PEF1dGhvcj5aaGFuZzwvQXV0aG9yPjxZZWFyPjIwMTY8L1llYXI+PFJl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</w:fldData>
        </w:fldChar>
      </w:r>
      <w:r w:rsidR="00556AF0">
        <w:instrText xml:space="preserve"> ADDIN EN.CITE.DATA </w:instrText>
      </w:r>
      <w:r w:rsidR="00556AF0">
        <w:fldChar w:fldCharType="end"/>
      </w:r>
      <w:r w:rsidR="00100697">
        <w:fldChar w:fldCharType="separate"/>
      </w:r>
      <w:r w:rsidR="00556AF0">
        <w:rPr>
          <w:noProof/>
        </w:rPr>
        <w:t>[103]</w:t>
      </w:r>
      <w:r w:rsidR="00100697">
        <w:fldChar w:fldCharType="end"/>
      </w:r>
      <w:r w:rsidR="005D003F">
        <w:t>.</w:t>
      </w:r>
      <w:r w:rsidR="003825F1">
        <w:t xml:space="preserve">  </w:t>
      </w:r>
      <w:r w:rsidR="00C20800">
        <w:t xml:space="preserve">  </w:t>
      </w:r>
      <w:r w:rsidR="00190F83">
        <w:t>T</w:t>
      </w:r>
      <w:r w:rsidR="006F318D">
        <w:t xml:space="preserve">he relative insensitivity of </w:t>
      </w:r>
      <w:r w:rsidR="003E55BC">
        <w:t>these cells to LPS</w:t>
      </w:r>
      <w:r w:rsidR="00AD0A6D">
        <w:t>,</w:t>
      </w:r>
      <w:r w:rsidR="00DC32CB">
        <w:t xml:space="preserve"> despite the presence of TLR4 in the cells</w:t>
      </w:r>
      <w:r w:rsidR="00AD0A6D">
        <w:t>,</w:t>
      </w:r>
      <w:r w:rsidR="00190F83">
        <w:t xml:space="preserve"> is consistent with </w:t>
      </w:r>
      <w:r w:rsidR="00EA6B51">
        <w:t xml:space="preserve">a predominantly basolateral </w:t>
      </w:r>
      <w:r w:rsidR="009D2F3D">
        <w:t xml:space="preserve">distribution of the receptor </w:t>
      </w:r>
      <w:r w:rsidR="00DE681E">
        <w:t xml:space="preserve">beneath </w:t>
      </w:r>
      <w:r w:rsidR="00E3513A">
        <w:t>the protection of TJs</w:t>
      </w:r>
      <w:r w:rsidR="005C1A4F">
        <w:t xml:space="preserve"> and it is this</w:t>
      </w:r>
      <w:r w:rsidR="00FA7A6A">
        <w:t xml:space="preserve"> distribution of TLR4 </w:t>
      </w:r>
      <w:r w:rsidR="009D7CE0">
        <w:t xml:space="preserve">which </w:t>
      </w:r>
      <w:r w:rsidR="00FA7A6A">
        <w:t xml:space="preserve">may explain an apparent paradox </w:t>
      </w:r>
      <w:r w:rsidR="0063070A">
        <w:t xml:space="preserve">surrounding its </w:t>
      </w:r>
      <w:r w:rsidR="001C36CE">
        <w:t xml:space="preserve">prothrombinase-dependent </w:t>
      </w:r>
      <w:r w:rsidR="0063070A">
        <w:t>activation</w:t>
      </w:r>
      <w:r w:rsidR="001C36CE">
        <w:t xml:space="preserve">.  </w:t>
      </w:r>
      <w:r w:rsidR="0084369D">
        <w:t>Given that</w:t>
      </w:r>
      <w:r w:rsidR="008F5B1A">
        <w:t xml:space="preserve"> </w:t>
      </w:r>
      <w:r w:rsidR="0084369D">
        <w:t>TLR4 activation</w:t>
      </w:r>
      <w:r w:rsidR="00444715" w:rsidRPr="00444715">
        <w:t xml:space="preserve"> </w:t>
      </w:r>
      <w:r w:rsidR="00444715">
        <w:t>in airway epithelial cells</w:t>
      </w:r>
      <w:r w:rsidR="0084369D">
        <w:t xml:space="preserve"> involves thrombin activity</w:t>
      </w:r>
      <w:r w:rsidR="00550464">
        <w:t>,</w:t>
      </w:r>
      <w:r w:rsidR="00286EC1">
        <w:t xml:space="preserve"> it </w:t>
      </w:r>
      <w:r w:rsidR="00BA2B8A">
        <w:t>c</w:t>
      </w:r>
      <w:r w:rsidR="00286EC1">
        <w:t xml:space="preserve">ould be anticipated that </w:t>
      </w:r>
      <w:r w:rsidR="00550464">
        <w:t xml:space="preserve">the prothrombinase activity of </w:t>
      </w:r>
      <w:r w:rsidR="00286EC1">
        <w:t>Der p 1</w:t>
      </w:r>
      <w:r w:rsidR="001C36CE">
        <w:t xml:space="preserve"> </w:t>
      </w:r>
      <w:r w:rsidR="00292CE8">
        <w:t>might</w:t>
      </w:r>
      <w:r w:rsidR="00286EC1">
        <w:t xml:space="preserve"> activate </w:t>
      </w:r>
      <w:r w:rsidR="00A54B0B">
        <w:t xml:space="preserve">TLR4 </w:t>
      </w:r>
      <w:r w:rsidR="00550464">
        <w:t>without</w:t>
      </w:r>
      <w:r w:rsidR="00BA2B8A">
        <w:t xml:space="preserve"> </w:t>
      </w:r>
      <w:r w:rsidR="000508B2">
        <w:t>any</w:t>
      </w:r>
      <w:r w:rsidR="00BA2B8A">
        <w:t xml:space="preserve"> requirement for pannexon gating</w:t>
      </w:r>
      <w:r w:rsidR="00BD607B">
        <w:t xml:space="preserve">.  </w:t>
      </w:r>
      <w:r w:rsidR="008F5B1A">
        <w:t>However, t</w:t>
      </w:r>
      <w:r w:rsidR="00BD607B">
        <w:t xml:space="preserve">his does not appear to be the case because </w:t>
      </w:r>
      <w:r w:rsidR="004E14D4">
        <w:t>the</w:t>
      </w:r>
      <w:r w:rsidR="00BD607B">
        <w:t xml:space="preserve"> </w:t>
      </w:r>
      <w:r w:rsidR="003814EF">
        <w:t>pannexon-dependent</w:t>
      </w:r>
      <w:r w:rsidR="0085302B">
        <w:t xml:space="preserve"> and thrombin-dependent</w:t>
      </w:r>
      <w:r w:rsidR="004E14D4">
        <w:t xml:space="preserve"> </w:t>
      </w:r>
      <w:r w:rsidR="00AD0A6D">
        <w:t xml:space="preserve">nature </w:t>
      </w:r>
      <w:r w:rsidR="004E14D4">
        <w:t>of TLR</w:t>
      </w:r>
      <w:r w:rsidR="00AD0A6D">
        <w:t>4</w:t>
      </w:r>
      <w:r w:rsidR="004E14D4">
        <w:t xml:space="preserve"> </w:t>
      </w:r>
      <w:r w:rsidR="00AD0A6D">
        <w:t xml:space="preserve">activation </w:t>
      </w:r>
      <w:r w:rsidR="004E14D4">
        <w:t xml:space="preserve">implies </w:t>
      </w:r>
      <w:r w:rsidR="003A2202">
        <w:t>a more distal connection</w:t>
      </w:r>
      <w:r w:rsidR="00550464">
        <w:t xml:space="preserve"> between the allergen and TLR4</w:t>
      </w:r>
      <w:r w:rsidR="003814EF">
        <w:t>.</w:t>
      </w:r>
      <w:r w:rsidR="0085302B">
        <w:t xml:space="preserve">  </w:t>
      </w:r>
      <w:r w:rsidR="003A2D2C">
        <w:t xml:space="preserve">A possible </w:t>
      </w:r>
      <w:r w:rsidR="00BA2B8A">
        <w:t>explanation of this conundrum</w:t>
      </w:r>
      <w:r w:rsidR="003A2D2C">
        <w:t xml:space="preserve"> </w:t>
      </w:r>
      <w:r w:rsidR="00CC7072">
        <w:t xml:space="preserve">could </w:t>
      </w:r>
      <w:r w:rsidR="00BA2B8A">
        <w:t>lie</w:t>
      </w:r>
      <w:r w:rsidR="00CC7072">
        <w:t xml:space="preserve"> in</w:t>
      </w:r>
      <w:r w:rsidR="003A2D2C">
        <w:t xml:space="preserve"> </w:t>
      </w:r>
      <w:r w:rsidR="003A2202">
        <w:t>the</w:t>
      </w:r>
      <w:r w:rsidR="00216D5B">
        <w:t xml:space="preserve"> cellular compartmentalisation of thrombin activation and its consequences.  </w:t>
      </w:r>
      <w:r w:rsidR="00C36159">
        <w:t>U</w:t>
      </w:r>
      <w:r w:rsidR="003F6C27">
        <w:t xml:space="preserve">ntil </w:t>
      </w:r>
      <w:r w:rsidR="0066583C">
        <w:t>the cleavage of TJs allows otherwise</w:t>
      </w:r>
      <w:r w:rsidR="00A20219">
        <w:t xml:space="preserve"> through derogation of their ‘fence’ function</w:t>
      </w:r>
      <w:r w:rsidR="00CC7072">
        <w:t>,</w:t>
      </w:r>
      <w:r w:rsidR="00216D5B">
        <w:t xml:space="preserve"> </w:t>
      </w:r>
      <w:r w:rsidR="000508B2">
        <w:t xml:space="preserve">it is probable that </w:t>
      </w:r>
      <w:r w:rsidR="0077033B">
        <w:t xml:space="preserve">Der p 1 </w:t>
      </w:r>
      <w:r w:rsidR="008F5B1A">
        <w:t xml:space="preserve">is initially restricted to </w:t>
      </w:r>
      <w:r w:rsidR="00B34D30">
        <w:t>exert</w:t>
      </w:r>
      <w:r w:rsidR="008F5B1A">
        <w:t>ing</w:t>
      </w:r>
      <w:r w:rsidR="00B34D30">
        <w:t xml:space="preserve"> its prothrombinase </w:t>
      </w:r>
      <w:r w:rsidR="008F5B1A">
        <w:t>activity</w:t>
      </w:r>
      <w:r w:rsidR="003F6C27">
        <w:t xml:space="preserve"> on the apical surface of the cell</w:t>
      </w:r>
      <w:r w:rsidR="00A53952">
        <w:t xml:space="preserve"> </w:t>
      </w:r>
      <w:r w:rsidR="00AD0A6D">
        <w:t xml:space="preserve">where it is </w:t>
      </w:r>
      <w:r w:rsidR="00A53952">
        <w:t>physically separated from</w:t>
      </w:r>
      <w:r w:rsidR="000508B2">
        <w:t xml:space="preserve"> the majority of</w:t>
      </w:r>
      <w:r w:rsidR="00A53952">
        <w:t xml:space="preserve"> TLR4</w:t>
      </w:r>
      <w:r w:rsidR="00AD0A6D">
        <w:t xml:space="preserve"> by the ‘fence’ function of TJs</w:t>
      </w:r>
      <w:r w:rsidR="00A53952">
        <w:t>.  However,</w:t>
      </w:r>
      <w:r w:rsidR="008F5B1A">
        <w:t xml:space="preserve"> </w:t>
      </w:r>
      <w:r w:rsidR="00A53952">
        <w:t xml:space="preserve">the downstream activation of thrombin which arises from the action of ATP and </w:t>
      </w:r>
      <w:r w:rsidR="00F65123">
        <w:t xml:space="preserve">ADAM 10 may </w:t>
      </w:r>
      <w:r w:rsidR="003F782B">
        <w:t xml:space="preserve">be compartmentalised, </w:t>
      </w:r>
      <w:r w:rsidR="00F65123">
        <w:t>enabl</w:t>
      </w:r>
      <w:r w:rsidR="003F782B">
        <w:t>ing</w:t>
      </w:r>
      <w:r w:rsidR="00F65123">
        <w:t xml:space="preserve"> prothrombin cleavage on the basolateral aspect of the cell</w:t>
      </w:r>
      <w:r w:rsidR="00D22DA8">
        <w:t xml:space="preserve">, thereby generating thrombin in proximity to TLR4 and </w:t>
      </w:r>
      <w:r w:rsidR="00D10168">
        <w:t>its activatable endogenous ligands.</w:t>
      </w:r>
      <w:r w:rsidR="003F6C27">
        <w:t xml:space="preserve"> </w:t>
      </w:r>
      <w:r w:rsidR="00216D5B">
        <w:t xml:space="preserve"> </w:t>
      </w:r>
      <w:r w:rsidR="003814EF">
        <w:t xml:space="preserve">  </w:t>
      </w:r>
      <w:r w:rsidR="00865CDE">
        <w:lastRenderedPageBreak/>
        <w:t xml:space="preserve">Alternatively, </w:t>
      </w:r>
      <w:r w:rsidR="00142890">
        <w:t>stimulation</w:t>
      </w:r>
      <w:r w:rsidR="00865CDE">
        <w:t xml:space="preserve"> of PARs by thrombin generation </w:t>
      </w:r>
      <w:r w:rsidR="00BA2B8A">
        <w:t>might be</w:t>
      </w:r>
      <w:r w:rsidR="00865CDE">
        <w:t xml:space="preserve"> </w:t>
      </w:r>
      <w:r w:rsidR="004E7328">
        <w:t>comparatively</w:t>
      </w:r>
      <w:r w:rsidR="00865CDE">
        <w:t xml:space="preserve"> transient, whereas ligation of TLR4 by the agency of products formed from endogenous prothrombinase activity </w:t>
      </w:r>
      <w:r w:rsidR="00B303F3">
        <w:t xml:space="preserve">is </w:t>
      </w:r>
      <w:r w:rsidR="004E7328">
        <w:t>more</w:t>
      </w:r>
      <w:r w:rsidR="00B303F3">
        <w:t xml:space="preserve"> sustained</w:t>
      </w:r>
      <w:r w:rsidR="0074465F">
        <w:t xml:space="preserve"> </w:t>
      </w:r>
      <w:r w:rsidR="00100697">
        <w:fldChar w:fldCharType="begin"/>
      </w:r>
      <w:r w:rsidR="00556AF0">
        <w:instrText xml:space="preserve"> ADDIN EN.CITE &lt;EndNote&gt;&lt;Cite&gt;&lt;Author&gt;Zhang&lt;/Author&gt;&lt;Year&gt;2018&lt;/Year&gt;&lt;RecNum&gt;39&lt;/RecNum&gt;&lt;DisplayText&gt;[78]&lt;/DisplayText&gt;&lt;record&gt;&lt;rec-number&gt;39&lt;/rec-number&gt;&lt;foreign-keys&gt;&lt;key app="EN" db-id="5dsfra2d8xd5t6ez9tlv2wdm0rza9pve9tv9" timestamp="1526575079"&gt;39&lt;/key&gt;&lt;/foreign-keys&gt;&lt;ref-type name="Journal Article"&gt;17&lt;/ref-type&gt;&lt;contributors&gt;&lt;authors&gt;&lt;author&gt;Zhang, J.&lt;/author&gt;&lt;author&gt;Chen, J.&lt;/author&gt;&lt;author&gt;Mangat, S. C.&lt;/author&gt;&lt;author&gt;Perera Baruhupolage, C.&lt;/author&gt;&lt;author&gt;Garrod, D.R.&lt;/author&gt;&lt;author&gt;Robinson, C.&lt;/author&gt;&lt;/authors&gt;&lt;/contributors&gt;&lt;titles&gt;&lt;title&gt;Pathways of airway oxidant formation by house dust mite allergens and viral RNA converge through myosin motors, pannexons and Toll-like receptor 4 &lt;/title&gt;&lt;secondary-title&gt;Immunity, Inflammation and Disease&lt;/secondary-title&gt;&lt;/titles&gt;&lt;periodical&gt;&lt;full-title&gt;Immunity, Inflammation and Disease&lt;/full-title&gt;&lt;/periodical&gt;&lt;pages&gt;276-296&lt;/pages&gt;&lt;volume&gt;6&lt;/volume&gt;&lt;number&gt;2&lt;/number&gt;&lt;dates&gt;&lt;year&gt;2018&lt;/year&gt;&lt;/dates&gt;&lt;urls&gt;&lt;related-urls&gt;&lt;url&gt;https://www.ncbi.nlm.nih.gov/pmc/articles/PMC5946151/pdf/IID3-6-276.pdf&lt;/url&gt;&lt;/related-urls&gt;&lt;/urls&gt;&lt;electronic-resource-num&gt;https://doi.org/10.1002/iid3.216&lt;/electronic-resource-num&gt;&lt;/record&gt;&lt;/Cite&gt;&lt;/EndNote&gt;</w:instrText>
      </w:r>
      <w:r w:rsidR="00100697">
        <w:fldChar w:fldCharType="separate"/>
      </w:r>
      <w:r w:rsidR="00556AF0">
        <w:rPr>
          <w:noProof/>
        </w:rPr>
        <w:t>[78]</w:t>
      </w:r>
      <w:r w:rsidR="00100697">
        <w:fldChar w:fldCharType="end"/>
      </w:r>
      <w:r w:rsidR="00B303F3">
        <w:t>.</w:t>
      </w:r>
      <w:r w:rsidR="00BA2B8A">
        <w:t xml:space="preserve"> </w:t>
      </w:r>
      <w:r w:rsidR="00865CDE">
        <w:t xml:space="preserve"> </w:t>
      </w:r>
      <w:r w:rsidR="00BA2B8A">
        <w:t>Further work will be necessary to investigate th</w:t>
      </w:r>
      <w:r w:rsidR="008F5B1A">
        <w:t>ese</w:t>
      </w:r>
      <w:r w:rsidR="003F782B">
        <w:t>, and other,</w:t>
      </w:r>
      <w:r w:rsidR="00BA2B8A">
        <w:t xml:space="preserve"> p</w:t>
      </w:r>
      <w:r w:rsidR="00C36159">
        <w:t>ossibilit</w:t>
      </w:r>
      <w:r w:rsidR="008F5B1A">
        <w:t>ies</w:t>
      </w:r>
      <w:r w:rsidR="00BA2B8A">
        <w:t>.</w:t>
      </w:r>
    </w:p>
    <w:p w14:paraId="339D874C" w14:textId="3D5C3FC2" w:rsidR="000B34FC" w:rsidRDefault="000B34FC" w:rsidP="00055F5D">
      <w:pPr>
        <w:spacing w:line="480" w:lineRule="auto"/>
      </w:pPr>
    </w:p>
    <w:p w14:paraId="51CE3DD1" w14:textId="388894C6" w:rsidR="00942993" w:rsidRDefault="000508B2" w:rsidP="00055F5D">
      <w:pPr>
        <w:spacing w:line="480" w:lineRule="auto"/>
      </w:pPr>
      <w:r>
        <w:t>L</w:t>
      </w:r>
      <w:r w:rsidR="000B34FC">
        <w:t xml:space="preserve">inkage of </w:t>
      </w:r>
      <w:r w:rsidR="00A76D18">
        <w:t>TLR4 activation to the protease activity group 1 HDM allergens</w:t>
      </w:r>
      <w:r w:rsidR="00234E8F">
        <w:t xml:space="preserve"> is particularly interesting in </w:t>
      </w:r>
      <w:r w:rsidR="00C96C5C">
        <w:t>re</w:t>
      </w:r>
      <w:r w:rsidR="00921386">
        <w:t>s</w:t>
      </w:r>
      <w:r w:rsidR="00C96C5C">
        <w:t>pect</w:t>
      </w:r>
      <w:r w:rsidR="00234E8F">
        <w:t xml:space="preserve"> of </w:t>
      </w:r>
      <w:r w:rsidR="00921386">
        <w:t xml:space="preserve">allergic </w:t>
      </w:r>
      <w:r w:rsidR="00234E8F">
        <w:t xml:space="preserve">polysensitisation.  </w:t>
      </w:r>
      <w:r w:rsidR="005B119E">
        <w:t xml:space="preserve">In mice, </w:t>
      </w:r>
      <w:r w:rsidR="00D32C06">
        <w:t xml:space="preserve">activation of sensitisation via TLR4 </w:t>
      </w:r>
      <w:r w:rsidR="0029011E">
        <w:t>ligation results</w:t>
      </w:r>
      <w:r w:rsidR="00C95831">
        <w:t xml:space="preserve"> in</w:t>
      </w:r>
      <w:r w:rsidR="0029011E">
        <w:t xml:space="preserve"> </w:t>
      </w:r>
      <w:r w:rsidR="00433139">
        <w:t>IL</w:t>
      </w:r>
      <w:r w:rsidR="00A9057A">
        <w:t>-</w:t>
      </w:r>
      <w:r w:rsidR="00433139">
        <w:t>4 release by CD4</w:t>
      </w:r>
      <w:r w:rsidR="00433139" w:rsidRPr="00B13012">
        <w:rPr>
          <w:vertAlign w:val="superscript"/>
        </w:rPr>
        <w:t>+</w:t>
      </w:r>
      <w:r w:rsidR="00433139">
        <w:t xml:space="preserve"> T</w:t>
      </w:r>
      <w:r w:rsidR="00530FCB">
        <w:t xml:space="preserve"> </w:t>
      </w:r>
      <w:r w:rsidR="00433139">
        <w:t>cells</w:t>
      </w:r>
      <w:r w:rsidR="00204A15">
        <w:t xml:space="preserve"> </w:t>
      </w:r>
      <w:r w:rsidR="00B13012">
        <w:t>and IL</w:t>
      </w:r>
      <w:r w:rsidR="00251B3E">
        <w:t>-</w:t>
      </w:r>
      <w:r w:rsidR="00B13012">
        <w:t>4R</w:t>
      </w:r>
      <w:r w:rsidR="00B13012">
        <w:rPr>
          <w:rFonts w:cstheme="minorHAnsi"/>
        </w:rPr>
        <w:t>α</w:t>
      </w:r>
      <w:r w:rsidR="00B13012">
        <w:t>-dependent signalling</w:t>
      </w:r>
      <w:r w:rsidR="00C95831">
        <w:t xml:space="preserve">.  </w:t>
      </w:r>
      <w:r w:rsidR="00D53969">
        <w:t xml:space="preserve">A corollary is that </w:t>
      </w:r>
      <w:r w:rsidR="00F04957">
        <w:t xml:space="preserve">subsequent </w:t>
      </w:r>
      <w:r w:rsidR="000D2648">
        <w:t>sensitisation</w:t>
      </w:r>
      <w:r w:rsidR="00F04957">
        <w:t xml:space="preserve"> to other allergens becomes independent of the requirement for TLR</w:t>
      </w:r>
      <w:r w:rsidR="00F66CEE">
        <w:t>4 activation, at least while</w:t>
      </w:r>
      <w:r w:rsidR="00B97E75">
        <w:t xml:space="preserve"> an inflammatory environment</w:t>
      </w:r>
      <w:r w:rsidR="00A32E6C">
        <w:t xml:space="preserve"> induced by the primary stimulus</w:t>
      </w:r>
      <w:r w:rsidR="00B97E75">
        <w:t xml:space="preserve"> persists</w:t>
      </w:r>
      <w:r w:rsidR="00A32E6C">
        <w:t>.  This phenomenon has been dubbed ‘collateral priming’</w:t>
      </w:r>
      <w:r w:rsidR="000D39CB">
        <w:t xml:space="preserve"> and signalling </w:t>
      </w:r>
      <w:r w:rsidR="00581914">
        <w:t>via</w:t>
      </w:r>
      <w:r w:rsidR="004A20DC">
        <w:t xml:space="preserve"> the</w:t>
      </w:r>
      <w:r w:rsidR="00581914">
        <w:t xml:space="preserve"> IL</w:t>
      </w:r>
      <w:r w:rsidR="00A9057A">
        <w:t>-</w:t>
      </w:r>
      <w:r w:rsidR="00581914">
        <w:t>4R</w:t>
      </w:r>
      <w:r w:rsidR="00581914">
        <w:rPr>
          <w:rFonts w:cstheme="minorHAnsi"/>
        </w:rPr>
        <w:t>α</w:t>
      </w:r>
      <w:r w:rsidR="004A20DC">
        <w:rPr>
          <w:rFonts w:cstheme="minorHAnsi"/>
        </w:rPr>
        <w:t xml:space="preserve"> sub-unit</w:t>
      </w:r>
      <w:r w:rsidR="00581914">
        <w:rPr>
          <w:rFonts w:cstheme="minorHAnsi"/>
        </w:rPr>
        <w:t xml:space="preserve"> is a crucial component of the mechanism</w:t>
      </w:r>
      <w:r>
        <w:rPr>
          <w:rFonts w:cstheme="minorHAnsi"/>
        </w:rPr>
        <w:t xml:space="preserve"> responsible</w:t>
      </w:r>
      <w:r w:rsidR="00A9057A">
        <w:rPr>
          <w:rFonts w:cstheme="minorHAnsi"/>
        </w:rPr>
        <w:t xml:space="preserve"> </w:t>
      </w:r>
      <w:r w:rsidR="00100697">
        <w:rPr>
          <w:rFonts w:cstheme="minorHAnsi"/>
        </w:rPr>
        <w:fldChar w:fldCharType="begin">
          <w:fldData xml:space="preserve">PEVuZE5vdGU+PENpdGU+PEF1dGhvcj5EaXR0cmljaDwvQXV0aG9yPjxZZWFyPjIwMDg8L1llYXI+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</w:fldData>
        </w:fldChar>
      </w:r>
      <w:r w:rsidR="00100697">
        <w:rPr>
          <w:rFonts w:cstheme="minorHAnsi"/>
        </w:rPr>
        <w:instrText xml:space="preserve"> ADDIN EN.CITE </w:instrText>
      </w:r>
      <w:r w:rsidR="00100697">
        <w:rPr>
          <w:rFonts w:cstheme="minorHAnsi"/>
        </w:rPr>
        <w:fldChar w:fldCharType="begin">
          <w:fldData xml:space="preserve">PEVuZE5vdGU+PENpdGU+PEF1dGhvcj5EaXR0cmljaDwvQXV0aG9yPjxZZWFyPjIwMDg8L1llYXI+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</w:fldData>
        </w:fldChar>
      </w:r>
      <w:r w:rsidR="00100697">
        <w:rPr>
          <w:rFonts w:cstheme="minorHAnsi"/>
        </w:rPr>
        <w:instrText xml:space="preserve"> ADDIN EN.CITE.DATA </w:instrText>
      </w:r>
      <w:r w:rsidR="00100697">
        <w:rPr>
          <w:rFonts w:cstheme="minorHAnsi"/>
        </w:rPr>
      </w:r>
      <w:r w:rsidR="00100697">
        <w:rPr>
          <w:rFonts w:cstheme="minorHAnsi"/>
        </w:rPr>
        <w:fldChar w:fldCharType="end"/>
      </w:r>
      <w:r w:rsidR="00100697">
        <w:rPr>
          <w:rFonts w:cstheme="minorHAnsi"/>
        </w:rPr>
      </w:r>
      <w:r w:rsidR="00100697">
        <w:rPr>
          <w:rFonts w:cstheme="minorHAnsi"/>
        </w:rPr>
        <w:fldChar w:fldCharType="separate"/>
      </w:r>
      <w:r w:rsidR="00100697">
        <w:rPr>
          <w:rFonts w:cstheme="minorHAnsi"/>
          <w:noProof/>
        </w:rPr>
        <w:t>[4]</w:t>
      </w:r>
      <w:r w:rsidR="00100697">
        <w:rPr>
          <w:rFonts w:cstheme="minorHAnsi"/>
        </w:rPr>
        <w:fldChar w:fldCharType="end"/>
      </w:r>
      <w:r w:rsidR="00A32E6C">
        <w:t>.</w:t>
      </w:r>
      <w:r w:rsidR="00A9057A">
        <w:t xml:space="preserve">  Part of the significance of IL-4 is likely to be its capacity to inhibit the expression of indoleamine 2,3-dioxygenase, thus breaking </w:t>
      </w:r>
      <w:r w:rsidR="004A20DC">
        <w:t>immune</w:t>
      </w:r>
      <w:r w:rsidR="00A9057A">
        <w:t xml:space="preserve"> tolerance </w:t>
      </w:r>
      <w:r w:rsidR="00100697">
        <w:fldChar w:fldCharType="begin"/>
      </w:r>
      <w:r w:rsidR="00556AF0">
        <w:instrText xml:space="preserve"> ADDIN EN.CITE &lt;EndNote&gt;&lt;Cite&gt;&lt;Author&gt;Musso&lt;/Author&gt;&lt;Year&gt;1994&lt;/Year&gt;&lt;RecNum&gt;188&lt;/RecNum&gt;&lt;DisplayText&gt;[164]&lt;/DisplayText&gt;&lt;record&gt;&lt;rec-number&gt;188&lt;/rec-number&gt;&lt;foreign-keys&gt;&lt;key app="EN" db-id="5dsfra2d8xd5t6ez9tlv2wdm0rza9pve9tv9" timestamp="1531241349"&gt;188&lt;/key&gt;&lt;/foreign-keys&gt;&lt;ref-type name="Journal Article"&gt;17&lt;/ref-type&gt;&lt;contributors&gt;&lt;authors&gt;&lt;author&gt;Musso, T.&lt;/author&gt;&lt;author&gt;Gusella, G. L.&lt;/author&gt;&lt;author&gt;Brooks, A.&lt;/author&gt;&lt;author&gt;Longo, D. L.&lt;/author&gt;&lt;author&gt;Varesio, L.&lt;/author&gt;&lt;/authors&gt;&lt;/contributors&gt;&lt;auth-address&gt;Biological Carcinogenesis and Development Program, PRI/DynCorp, Turin, Italy.&lt;/auth-address&gt;&lt;titles&gt;&lt;title&gt;Interleukin-4 inhibits indoleamine 2,3-dioxygenase expression in human monocytes&lt;/title&gt;&lt;secondary-title&gt;Blood&lt;/secondary-title&gt;&lt;alt-title&gt;Blood&lt;/alt-title&gt;&lt;/titles&gt;&lt;periodical&gt;&lt;full-title&gt;Blood&lt;/full-title&gt;&lt;abbr-1&gt;Blood&lt;/abbr-1&gt;&lt;/periodical&gt;&lt;alt-periodical&gt;&lt;full-title&gt;Blood&lt;/full-title&gt;&lt;abbr-1&gt;Blood&lt;/abbr-1&gt;&lt;/alt-periodical&gt;&lt;pages&gt;1408-11&lt;/pages&gt;&lt;volume&gt;83&lt;/volume&gt;&lt;number&gt;5&lt;/number&gt;&lt;keywords&gt;&lt;keyword&gt;Base Sequence&lt;/keyword&gt;&lt;keyword&gt;Cells, Cultured&lt;/keyword&gt;&lt;keyword&gt;DNA Primers/chemistry&lt;/keyword&gt;&lt;keyword&gt;Enzyme Induction/drug effects&lt;/keyword&gt;&lt;keyword&gt;Gene Expression&lt;/keyword&gt;&lt;keyword&gt;Humans&lt;/keyword&gt;&lt;keyword&gt;In Vitro Techniques&lt;/keyword&gt;&lt;keyword&gt;Indoleamine-Pyrrole 2,3,-Dioxygenase&lt;/keyword&gt;&lt;keyword&gt;Interferon-gamma/pharmacology&lt;/keyword&gt;&lt;keyword&gt;Interleukin-4/*pharmacology&lt;/keyword&gt;&lt;keyword&gt;Molecular Sequence Data&lt;/keyword&gt;&lt;keyword&gt;Monocytes/*enzymology&lt;/keyword&gt;&lt;keyword&gt;RNA, Messenger/genetics&lt;/keyword&gt;&lt;keyword&gt;Tryptophan/metabolism&lt;/keyword&gt;&lt;keyword&gt;Tryptophan Oxygenase/*genetics&lt;/keyword&gt;&lt;/keywords&gt;&lt;dates&gt;&lt;year&gt;1994&lt;/year&gt;&lt;pub-dates&gt;&lt;date&gt;Mar 1&lt;/date&gt;&lt;/pub-dates&gt;&lt;/dates&gt;&lt;isbn&gt;0006-4971 (Print)&amp;#xD;0006-4971 (Linking)&lt;/isbn&gt;&lt;accession-num&gt;8118042&lt;/accession-num&gt;&lt;urls&gt;&lt;related-urls&gt;&lt;url&gt;http://www.ncbi.nlm.nih.gov/pubmed/8118042&lt;/url&gt;&lt;/related-urls&gt;&lt;/urls&gt;&lt;/record&gt;&lt;/Cite&gt;&lt;/EndNote&gt;</w:instrText>
      </w:r>
      <w:r w:rsidR="00100697">
        <w:fldChar w:fldCharType="separate"/>
      </w:r>
      <w:r w:rsidR="00556AF0">
        <w:rPr>
          <w:noProof/>
        </w:rPr>
        <w:t>[164]</w:t>
      </w:r>
      <w:r w:rsidR="00100697">
        <w:fldChar w:fldCharType="end"/>
      </w:r>
      <w:r w:rsidR="00A9057A">
        <w:t>.</w:t>
      </w:r>
      <w:r w:rsidR="00A32E6C">
        <w:t xml:space="preserve">  </w:t>
      </w:r>
      <w:r w:rsidR="000D2648">
        <w:t xml:space="preserve">Although </w:t>
      </w:r>
      <w:r w:rsidR="005807B2">
        <w:t xml:space="preserve">the original body of work which defined this mechanism did not use HDM as the allergen source, </w:t>
      </w:r>
      <w:r w:rsidR="007154DE">
        <w:t xml:space="preserve">there is strong similarity to </w:t>
      </w:r>
      <w:r w:rsidR="00E24D5A">
        <w:t xml:space="preserve">the characteristics of </w:t>
      </w:r>
      <w:r w:rsidR="00942993">
        <w:t>HDM</w:t>
      </w:r>
      <w:r w:rsidR="00B625AB">
        <w:t xml:space="preserve"> </w:t>
      </w:r>
      <w:r w:rsidR="00E24D5A">
        <w:t>sen</w:t>
      </w:r>
      <w:r w:rsidR="00ED266A">
        <w:t>sitisation.  Indeed, it would be reasonable to infer that</w:t>
      </w:r>
      <w:r w:rsidR="00936ADD">
        <w:t>, as bio</w:t>
      </w:r>
      <w:r w:rsidR="00327BC7">
        <w:t>initiators,</w:t>
      </w:r>
      <w:r w:rsidR="00ED266A">
        <w:t xml:space="preserve"> </w:t>
      </w:r>
      <w:r w:rsidR="00FF4A08">
        <w:t xml:space="preserve">the bioactivity profile of </w:t>
      </w:r>
      <w:r w:rsidR="00ED266A">
        <w:t>group 1</w:t>
      </w:r>
      <w:r w:rsidR="00FF4A08">
        <w:t xml:space="preserve"> HDM allergens </w:t>
      </w:r>
      <w:r w:rsidR="00530FCB">
        <w:t>confers upon</w:t>
      </w:r>
      <w:r w:rsidR="00F802BF">
        <w:t xml:space="preserve"> a single allergen</w:t>
      </w:r>
      <w:r w:rsidR="00530FCB">
        <w:t xml:space="preserve"> molecule</w:t>
      </w:r>
      <w:r w:rsidR="00F802BF">
        <w:t xml:space="preserve"> </w:t>
      </w:r>
      <w:r w:rsidR="00FF4A08">
        <w:t>all the requisite properties</w:t>
      </w:r>
      <w:r w:rsidR="008B5E8B">
        <w:t xml:space="preserve"> (viz</w:t>
      </w:r>
      <w:r w:rsidR="007E5677">
        <w:t>:</w:t>
      </w:r>
      <w:r w:rsidR="008B5E8B">
        <w:t xml:space="preserve"> TLR4 ligation, </w:t>
      </w:r>
      <w:r w:rsidR="00B4240D">
        <w:t>cytokine</w:t>
      </w:r>
      <w:r w:rsidR="00936ADD">
        <w:t xml:space="preserve"> and chemokine</w:t>
      </w:r>
      <w:r w:rsidR="00B4240D">
        <w:t xml:space="preserve"> production</w:t>
      </w:r>
      <w:r w:rsidR="00936ADD">
        <w:t xml:space="preserve"> etc) </w:t>
      </w:r>
      <w:r w:rsidR="00327BC7">
        <w:t xml:space="preserve">required to </w:t>
      </w:r>
      <w:r w:rsidR="00530FCB">
        <w:t>encourage</w:t>
      </w:r>
      <w:r w:rsidR="00327BC7">
        <w:t xml:space="preserve"> the development of sensitisation to unrelated allergens</w:t>
      </w:r>
      <w:r w:rsidR="004C02CF">
        <w:t xml:space="preserve"> lacking these facilities, either</w:t>
      </w:r>
      <w:r w:rsidR="00530FCB">
        <w:t xml:space="preserve"> from</w:t>
      </w:r>
      <w:r w:rsidR="004C02CF">
        <w:t xml:space="preserve"> within the HDM </w:t>
      </w:r>
      <w:r w:rsidR="00530FCB">
        <w:t xml:space="preserve">allergen </w:t>
      </w:r>
      <w:r w:rsidR="004C02CF">
        <w:t>repertoire, or from entirely unrelated sources</w:t>
      </w:r>
      <w:r w:rsidR="004A20DC">
        <w:t xml:space="preserve"> (</w:t>
      </w:r>
      <w:r w:rsidR="004A20DC">
        <w:rPr>
          <w:b/>
        </w:rPr>
        <w:t>Figure 6A</w:t>
      </w:r>
      <w:r w:rsidR="004A20DC">
        <w:t>)</w:t>
      </w:r>
      <w:r w:rsidR="004C02CF">
        <w:t xml:space="preserve">.  </w:t>
      </w:r>
      <w:r w:rsidR="00ED266A">
        <w:t xml:space="preserve"> </w:t>
      </w:r>
    </w:p>
    <w:p w14:paraId="0C9F7193" w14:textId="77777777" w:rsidR="00942993" w:rsidRDefault="00942993" w:rsidP="00055F5D">
      <w:pPr>
        <w:spacing w:line="480" w:lineRule="auto"/>
      </w:pPr>
    </w:p>
    <w:p w14:paraId="1706C474" w14:textId="28BB8624" w:rsidR="000B34FC" w:rsidRDefault="00275DF5" w:rsidP="00055F5D">
      <w:pPr>
        <w:spacing w:line="480" w:lineRule="auto"/>
      </w:pPr>
      <w:r>
        <w:t xml:space="preserve">The recent finding that </w:t>
      </w:r>
      <w:r w:rsidR="003C6D06">
        <w:t>group 1 HDM allergens execute a bioactivating cleavage of IL-33</w:t>
      </w:r>
      <w:r w:rsidR="00B02C46">
        <w:t xml:space="preserve"> suggests a mechanism </w:t>
      </w:r>
      <w:r w:rsidR="00E14DE3">
        <w:t xml:space="preserve">which links these allergens to the activation of TLR4 in the airway epithelium and the liberation of a cytokine which is critical in the regulation </w:t>
      </w:r>
      <w:r w:rsidR="00C364C2">
        <w:t>o</w:t>
      </w:r>
      <w:r w:rsidR="00E14DE3">
        <w:t xml:space="preserve">f interactions </w:t>
      </w:r>
      <w:r w:rsidR="00C364C2">
        <w:t>between</w:t>
      </w:r>
      <w:r w:rsidR="00E14DE3">
        <w:t xml:space="preserve"> epithelial cells </w:t>
      </w:r>
      <w:r w:rsidR="00C364C2">
        <w:t>and</w:t>
      </w:r>
      <w:r w:rsidR="00E14DE3">
        <w:t xml:space="preserve"> </w:t>
      </w:r>
      <w:r w:rsidR="00530FCB">
        <w:t>ILC2s</w:t>
      </w:r>
      <w:r w:rsidR="00456BA2">
        <w:t xml:space="preserve"> or innately-responding T</w:t>
      </w:r>
      <w:r w:rsidR="00456BA2" w:rsidRPr="00456BA2">
        <w:rPr>
          <w:vertAlign w:val="subscript"/>
        </w:rPr>
        <w:t>H</w:t>
      </w:r>
      <w:r w:rsidR="00456BA2">
        <w:t>2 cells</w:t>
      </w:r>
      <w:r w:rsidR="007C702B">
        <w:t xml:space="preserve"> </w:t>
      </w:r>
      <w:r w:rsidR="00100697">
        <w:fldChar w:fldCharType="begin">
          <w:fldData xml:space="preserve">PEVuZE5vdGU+PENpdGU+PEF1dGhvcj5HdW88L0F1dGhvcj48WWVhcj4yMDE1PC9ZZWFyPjxSZWNO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</w:fldData>
        </w:fldChar>
      </w:r>
      <w:r w:rsidR="00100697">
        <w:instrText xml:space="preserve"> ADDIN EN.CITE </w:instrText>
      </w:r>
      <w:r w:rsidR="00100697">
        <w:fldChar w:fldCharType="begin">
          <w:fldData xml:space="preserve">PEVuZE5vdGU+PENpdGU+PEF1dGhvcj5HdW88L0F1dGhvcj48WWVhcj4yMDE1PC9ZZWFyPjxSZWNO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</w:fldData>
        </w:fldChar>
      </w:r>
      <w:r w:rsidR="00100697">
        <w:instrText xml:space="preserve"> ADDIN EN.CITE.DATA </w:instrText>
      </w:r>
      <w:r w:rsidR="00100697">
        <w:fldChar w:fldCharType="end"/>
      </w:r>
      <w:r w:rsidR="00100697">
        <w:fldChar w:fldCharType="separate"/>
      </w:r>
      <w:r w:rsidR="00100697">
        <w:rPr>
          <w:noProof/>
        </w:rPr>
        <w:t>[5, 6]</w:t>
      </w:r>
      <w:r w:rsidR="00100697">
        <w:fldChar w:fldCharType="end"/>
      </w:r>
      <w:r w:rsidR="004A20DC">
        <w:t>(</w:t>
      </w:r>
      <w:r w:rsidR="004A20DC">
        <w:rPr>
          <w:b/>
        </w:rPr>
        <w:t>Figure 5</w:t>
      </w:r>
      <w:r w:rsidR="004A20DC">
        <w:t>)</w:t>
      </w:r>
      <w:r w:rsidR="00B2768F">
        <w:t xml:space="preserve">.  The capacity of the </w:t>
      </w:r>
      <w:r w:rsidR="00456BA2">
        <w:t>ILC2s and innately-activated T</w:t>
      </w:r>
      <w:r w:rsidR="00456BA2" w:rsidRPr="00456BA2">
        <w:rPr>
          <w:vertAlign w:val="subscript"/>
        </w:rPr>
        <w:t>H</w:t>
      </w:r>
      <w:r w:rsidR="00456BA2">
        <w:t>2 cells</w:t>
      </w:r>
      <w:r w:rsidR="00B2768F">
        <w:t xml:space="preserve"> to release IL</w:t>
      </w:r>
      <w:r w:rsidR="007C1958">
        <w:t>-</w:t>
      </w:r>
      <w:r w:rsidR="00B2768F">
        <w:t>13</w:t>
      </w:r>
      <w:r w:rsidR="007C1958">
        <w:t xml:space="preserve"> (</w:t>
      </w:r>
      <w:r w:rsidR="00C35C16">
        <w:t xml:space="preserve">which is </w:t>
      </w:r>
      <w:r w:rsidR="001F711F">
        <w:t>ligated</w:t>
      </w:r>
      <w:r w:rsidR="00C35C16">
        <w:t xml:space="preserve"> by the </w:t>
      </w:r>
      <w:r w:rsidR="00856572">
        <w:rPr>
          <w:rFonts w:cstheme="minorHAnsi"/>
        </w:rPr>
        <w:t>α</w:t>
      </w:r>
      <w:r w:rsidR="00C35C16">
        <w:t>-subunit of IL</w:t>
      </w:r>
      <w:r w:rsidR="00251B3E">
        <w:t>-</w:t>
      </w:r>
      <w:r w:rsidR="00C35C16">
        <w:t>4R</w:t>
      </w:r>
      <w:r w:rsidR="00856572">
        <w:t>,</w:t>
      </w:r>
      <w:r w:rsidR="00F802BF">
        <w:t xml:space="preserve"> known to be important </w:t>
      </w:r>
      <w:r w:rsidR="00F802BF">
        <w:lastRenderedPageBreak/>
        <w:t>in collateral priming</w:t>
      </w:r>
      <w:r w:rsidR="009B2B64">
        <w:t>)</w:t>
      </w:r>
      <w:r w:rsidR="00856572">
        <w:t xml:space="preserve"> </w:t>
      </w:r>
      <w:r w:rsidR="00100697">
        <w:fldChar w:fldCharType="begin">
          <w:fldData xml:space="preserve">PEVuZE5vdGU+PENpdGU+PEF1dGhvcj5EaXR0cmljaDwvQXV0aG9yPjxZZWFyPjIwMDg8L1llYXI+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</w:fldData>
        </w:fldChar>
      </w:r>
      <w:r w:rsidR="00100697">
        <w:instrText xml:space="preserve"> ADDIN EN.CITE </w:instrText>
      </w:r>
      <w:r w:rsidR="00100697">
        <w:fldChar w:fldCharType="begin">
          <w:fldData xml:space="preserve">PEVuZE5vdGU+PENpdGU+PEF1dGhvcj5EaXR0cmljaDwvQXV0aG9yPjxZZWFyPjIwMDg8L1llYXI+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</w:fldData>
        </w:fldChar>
      </w:r>
      <w:r w:rsidR="00100697">
        <w:instrText xml:space="preserve"> ADDIN EN.CITE.DATA </w:instrText>
      </w:r>
      <w:r w:rsidR="00100697">
        <w:fldChar w:fldCharType="end"/>
      </w:r>
      <w:r w:rsidR="00100697">
        <w:fldChar w:fldCharType="separate"/>
      </w:r>
      <w:r w:rsidR="00100697">
        <w:rPr>
          <w:noProof/>
        </w:rPr>
        <w:t>[4]</w:t>
      </w:r>
      <w:r w:rsidR="00100697">
        <w:fldChar w:fldCharType="end"/>
      </w:r>
      <w:r w:rsidR="00856572">
        <w:t>,</w:t>
      </w:r>
      <w:r w:rsidR="00D77ABE">
        <w:t xml:space="preserve"> suggests how </w:t>
      </w:r>
      <w:r w:rsidR="00BB2BFF">
        <w:t xml:space="preserve">these processes may be </w:t>
      </w:r>
      <w:r w:rsidR="00EC451E">
        <w:t>associated</w:t>
      </w:r>
      <w:r w:rsidR="00942993">
        <w:t>,</w:t>
      </w:r>
      <w:r w:rsidR="00346181">
        <w:t xml:space="preserve"> and it is </w:t>
      </w:r>
      <w:r w:rsidR="004A67F9">
        <w:t>noteworthy</w:t>
      </w:r>
      <w:r w:rsidR="00346181">
        <w:t xml:space="preserve"> that </w:t>
      </w:r>
      <w:r w:rsidR="003A0E81">
        <w:t>ILC2s</w:t>
      </w:r>
      <w:r w:rsidR="00346181">
        <w:t xml:space="preserve"> expanded by IL-33</w:t>
      </w:r>
      <w:r w:rsidR="00913D4F">
        <w:t xml:space="preserve"> enjoy a degree of longevity</w:t>
      </w:r>
      <w:r w:rsidR="00E86557">
        <w:t xml:space="preserve">, </w:t>
      </w:r>
      <w:r w:rsidR="003A0E81">
        <w:t>a</w:t>
      </w:r>
      <w:r w:rsidR="00F36572">
        <w:t xml:space="preserve"> </w:t>
      </w:r>
      <w:r w:rsidR="00913D4F">
        <w:t xml:space="preserve">capacity for </w:t>
      </w:r>
      <w:r w:rsidR="0001395E">
        <w:t>re</w:t>
      </w:r>
      <w:r w:rsidR="00A9057A">
        <w:t>-</w:t>
      </w:r>
      <w:r w:rsidR="0001395E">
        <w:t>priming</w:t>
      </w:r>
      <w:r w:rsidR="00E86557">
        <w:t xml:space="preserve"> and </w:t>
      </w:r>
      <w:r w:rsidR="003A0E81">
        <w:t xml:space="preserve">exhibit </w:t>
      </w:r>
      <w:r w:rsidR="00E86557">
        <w:t>a gene expression profile</w:t>
      </w:r>
      <w:r w:rsidR="0001395E">
        <w:t xml:space="preserve"> </w:t>
      </w:r>
      <w:r w:rsidR="00E86557">
        <w:t>indicative of</w:t>
      </w:r>
      <w:r w:rsidR="0001395E">
        <w:t xml:space="preserve"> innate memory </w:t>
      </w:r>
      <w:r w:rsidR="00100697">
        <w:fldChar w:fldCharType="begin">
          <w:fldData xml:space="preserve">PEVuZE5vdGU+PENpdGU+PEF1dGhvcj5NYXJ0aW5lei1Hb256YWxlejwvQXV0aG9yPjxZZWFyPjIw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</w:fldData>
        </w:fldChar>
      </w:r>
      <w:r w:rsidR="00100697">
        <w:instrText xml:space="preserve"> ADDIN EN.CITE </w:instrText>
      </w:r>
      <w:r w:rsidR="00100697">
        <w:fldChar w:fldCharType="begin">
          <w:fldData xml:space="preserve">PEVuZE5vdGU+PENpdGU+PEF1dGhvcj5NYXJ0aW5lei1Hb256YWxlejwvQXV0aG9yPjxZZWFyPjIw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</w:fldData>
        </w:fldChar>
      </w:r>
      <w:r w:rsidR="00100697">
        <w:instrText xml:space="preserve"> ADDIN EN.CITE.DATA </w:instrText>
      </w:r>
      <w:r w:rsidR="00100697">
        <w:fldChar w:fldCharType="end"/>
      </w:r>
      <w:r w:rsidR="00100697">
        <w:fldChar w:fldCharType="separate"/>
      </w:r>
      <w:r w:rsidR="00100697">
        <w:rPr>
          <w:noProof/>
        </w:rPr>
        <w:t>[5]</w:t>
      </w:r>
      <w:r w:rsidR="00100697">
        <w:fldChar w:fldCharType="end"/>
      </w:r>
      <w:r w:rsidR="00BB2BFF">
        <w:t>.</w:t>
      </w:r>
      <w:r w:rsidR="00A25ABB">
        <w:t xml:space="preserve">  Given the </w:t>
      </w:r>
      <w:r w:rsidR="005E3EC9">
        <w:t xml:space="preserve">epigenetic </w:t>
      </w:r>
      <w:r w:rsidR="00A25ABB">
        <w:t>plasticity of innate responses of other cells to microbial ligands</w:t>
      </w:r>
      <w:r w:rsidR="000508B2">
        <w:t xml:space="preserve"> (‘</w:t>
      </w:r>
      <w:r w:rsidR="00A25ABB">
        <w:t>innate training</w:t>
      </w:r>
      <w:r w:rsidR="000508B2">
        <w:t>’)</w:t>
      </w:r>
      <w:r w:rsidR="00A25ABB">
        <w:t xml:space="preserve"> it would be interesting to know if the altered properties of allergen-experienced </w:t>
      </w:r>
      <w:r w:rsidR="00456BA2">
        <w:t>ILC2s or innately activated T</w:t>
      </w:r>
      <w:r w:rsidR="00456BA2" w:rsidRPr="00456BA2">
        <w:rPr>
          <w:vertAlign w:val="subscript"/>
        </w:rPr>
        <w:t>H</w:t>
      </w:r>
      <w:r w:rsidR="00456BA2">
        <w:t>2 cells</w:t>
      </w:r>
      <w:r w:rsidR="00A25ABB">
        <w:t xml:space="preserve"> extend to the acquisition of new functions too</w:t>
      </w:r>
      <w:r w:rsidR="003673F1">
        <w:t>, although currently available data suggest that this might not be the case</w:t>
      </w:r>
      <w:r w:rsidR="00456BA2">
        <w:t>, at least for ILC2s</w:t>
      </w:r>
      <w:r w:rsidR="007C702B">
        <w:t xml:space="preserve"> </w:t>
      </w:r>
      <w:r w:rsidR="00100697">
        <w:fldChar w:fldCharType="begin">
          <w:fldData xml:space="preserve">PEVuZE5vdGU+PENpdGU+PEF1dGhvcj5NYXJ0aW5lei1Hb256YWxlejwvQXV0aG9yPjxZZWFyPjIw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</w:fldData>
        </w:fldChar>
      </w:r>
      <w:r w:rsidR="00100697">
        <w:instrText xml:space="preserve"> ADDIN EN.CITE </w:instrText>
      </w:r>
      <w:r w:rsidR="00100697">
        <w:fldChar w:fldCharType="begin">
          <w:fldData xml:space="preserve">PEVuZE5vdGU+PENpdGU+PEF1dGhvcj5NYXJ0aW5lei1Hb256YWxlejwvQXV0aG9yPjxZZWFyPjIw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</w:fldData>
        </w:fldChar>
      </w:r>
      <w:r w:rsidR="00100697">
        <w:instrText xml:space="preserve"> ADDIN EN.CITE.DATA </w:instrText>
      </w:r>
      <w:r w:rsidR="00100697">
        <w:fldChar w:fldCharType="end"/>
      </w:r>
      <w:r w:rsidR="00100697">
        <w:fldChar w:fldCharType="separate"/>
      </w:r>
      <w:r w:rsidR="00100697">
        <w:rPr>
          <w:noProof/>
        </w:rPr>
        <w:t>[5]</w:t>
      </w:r>
      <w:r w:rsidR="00100697">
        <w:fldChar w:fldCharType="end"/>
      </w:r>
      <w:r w:rsidR="00A25ABB">
        <w:t>.</w:t>
      </w:r>
      <w:r w:rsidR="00BB2BFF">
        <w:t xml:space="preserve">  </w:t>
      </w:r>
      <w:r w:rsidR="00F92D92">
        <w:t>The</w:t>
      </w:r>
      <w:r w:rsidR="003673F1">
        <w:t xml:space="preserve"> events described above</w:t>
      </w:r>
      <w:r w:rsidR="00F92D92">
        <w:t xml:space="preserve"> may be the mechanisms which underlie the ability of group 1 HDM allergens to foster sensitisation to effete bystanders such as ovalbumin</w:t>
      </w:r>
      <w:r w:rsidR="00942993">
        <w:t xml:space="preserve"> </w:t>
      </w:r>
      <w:r w:rsidR="00100697">
        <w:fldChar w:fldCharType="begin">
          <w:fldData xml:space="preserve">PEVuZE5vdGU+PENpdGU+PEF1dGhvcj5Hb3VnaDwvQXV0aG9yPjxZZWFyPjIwMDE8L1llYXI+PFJl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</w:fldData>
        </w:fldChar>
      </w:r>
      <w:r w:rsidR="00556AF0">
        <w:instrText xml:space="preserve"> ADDIN EN.CITE </w:instrText>
      </w:r>
      <w:r w:rsidR="00556AF0">
        <w:fldChar w:fldCharType="begin">
          <w:fldData xml:space="preserve">PEVuZE5vdGU+PENpdGU+PEF1dGhvcj5Hb3VnaDwvQXV0aG9yPjxZZWFyPjIwMDE8L1llYXI+PFJl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</w:fldData>
        </w:fldChar>
      </w:r>
      <w:r w:rsidR="00556AF0">
        <w:instrText xml:space="preserve"> ADDIN EN.CITE.DATA </w:instrText>
      </w:r>
      <w:r w:rsidR="00556AF0">
        <w:fldChar w:fldCharType="end"/>
      </w:r>
      <w:r w:rsidR="00100697">
        <w:fldChar w:fldCharType="separate"/>
      </w:r>
      <w:r w:rsidR="00556AF0">
        <w:rPr>
          <w:noProof/>
        </w:rPr>
        <w:t>[102]</w:t>
      </w:r>
      <w:r w:rsidR="00100697">
        <w:fldChar w:fldCharType="end"/>
      </w:r>
      <w:r w:rsidR="00C72754">
        <w:t>.</w:t>
      </w:r>
      <w:r w:rsidR="007C702B">
        <w:t xml:space="preserve">  Present understanding of the possible roles of the overlapping innate priming effects of ILC2 cells and T</w:t>
      </w:r>
      <w:r w:rsidR="007C702B" w:rsidRPr="002239BE">
        <w:rPr>
          <w:vertAlign w:val="subscript"/>
        </w:rPr>
        <w:t>H</w:t>
      </w:r>
      <w:r w:rsidR="007E5677">
        <w:t>2 cells suggest that either perinatally</w:t>
      </w:r>
      <w:r w:rsidR="00F2448F">
        <w:t>,</w:t>
      </w:r>
      <w:r w:rsidR="007E5677">
        <w:t xml:space="preserve"> or in</w:t>
      </w:r>
      <w:r w:rsidR="007C702B">
        <w:t xml:space="preserve"> naïve mice lacking any allergenic exposure</w:t>
      </w:r>
      <w:r w:rsidR="00F2448F">
        <w:t>,</w:t>
      </w:r>
      <w:r w:rsidR="007C702B">
        <w:t xml:space="preserve"> it is the </w:t>
      </w:r>
      <w:r w:rsidR="00164ED7">
        <w:t xml:space="preserve">IL-33-driven </w:t>
      </w:r>
      <w:r w:rsidR="007C702B">
        <w:t>ILC2 population</w:t>
      </w:r>
      <w:r w:rsidR="007E5677">
        <w:t xml:space="preserve"> </w:t>
      </w:r>
      <w:r w:rsidR="007C702B">
        <w:t>which may facilitate the HDM allergen</w:t>
      </w:r>
      <w:r w:rsidR="00164ED7">
        <w:t>-dependent</w:t>
      </w:r>
      <w:r w:rsidR="007C702B">
        <w:t xml:space="preserve"> priming of responses to </w:t>
      </w:r>
      <w:r w:rsidR="00164ED7">
        <w:t xml:space="preserve">otherwise effete </w:t>
      </w:r>
      <w:r w:rsidR="007C702B">
        <w:t>allergens, whereas in mice with sensitisation already developed it may be the</w:t>
      </w:r>
      <w:r w:rsidR="007E5677">
        <w:t xml:space="preserve"> IL-33-dependent,</w:t>
      </w:r>
      <w:r w:rsidR="007C702B">
        <w:t xml:space="preserve"> innate responses of T</w:t>
      </w:r>
      <w:r w:rsidR="007C702B" w:rsidRPr="007C702B">
        <w:rPr>
          <w:vertAlign w:val="subscript"/>
        </w:rPr>
        <w:t>H</w:t>
      </w:r>
      <w:r w:rsidR="007C702B">
        <w:t>2 cells which dominate</w:t>
      </w:r>
      <w:r w:rsidR="00F2448F">
        <w:t xml:space="preserve"> </w:t>
      </w:r>
      <w:r w:rsidR="00100697">
        <w:fldChar w:fldCharType="begin">
          <w:fldData xml:space="preserve">PEVuZE5vdGU+PENpdGU+PEF1dGhvcj5TYWx1enpvPC9BdXRob3I+PFllYXI+MjAxNzwvWWVhcj48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</w:fldData>
        </w:fldChar>
      </w:r>
      <w:r w:rsidR="00556AF0">
        <w:instrText xml:space="preserve"> ADDIN EN.CITE </w:instrText>
      </w:r>
      <w:r w:rsidR="00556AF0">
        <w:fldChar w:fldCharType="begin">
          <w:fldData xml:space="preserve">PEVuZE5vdGU+PENpdGU+PEF1dGhvcj5TYWx1enpvPC9BdXRob3I+PFllYXI+MjAxNzwvWWVhcj48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</w:fldData>
        </w:fldChar>
      </w:r>
      <w:r w:rsidR="00556AF0">
        <w:instrText xml:space="preserve"> ADDIN EN.CITE.DATA </w:instrText>
      </w:r>
      <w:r w:rsidR="00556AF0">
        <w:fldChar w:fldCharType="end"/>
      </w:r>
      <w:r w:rsidR="00100697">
        <w:fldChar w:fldCharType="separate"/>
      </w:r>
      <w:r w:rsidR="00556AF0">
        <w:rPr>
          <w:noProof/>
        </w:rPr>
        <w:t>[6, 165, 166]</w:t>
      </w:r>
      <w:r w:rsidR="00100697">
        <w:fldChar w:fldCharType="end"/>
      </w:r>
      <w:r w:rsidR="007C702B">
        <w:t>.</w:t>
      </w:r>
      <w:r w:rsidR="00C72754">
        <w:t xml:space="preserve">  </w:t>
      </w:r>
      <w:r w:rsidR="007C702B">
        <w:t xml:space="preserve">Whatever the balance between these, and </w:t>
      </w:r>
      <w:r w:rsidR="000508B2">
        <w:t xml:space="preserve">any </w:t>
      </w:r>
      <w:r w:rsidR="007C702B">
        <w:t>other contributor</w:t>
      </w:r>
      <w:r w:rsidR="000508B2">
        <w:t>y events</w:t>
      </w:r>
      <w:r w:rsidR="007C702B">
        <w:t>, t</w:t>
      </w:r>
      <w:r w:rsidR="00C72754">
        <w:t xml:space="preserve">heir ultimate reliance on the protease activity of </w:t>
      </w:r>
      <w:r w:rsidR="00DB1EF5">
        <w:t xml:space="preserve">HDM allergen is suggested by the efficacy </w:t>
      </w:r>
      <w:r w:rsidR="00164ED7">
        <w:t>with which</w:t>
      </w:r>
      <w:r w:rsidR="00DB1EF5">
        <w:t xml:space="preserve"> </w:t>
      </w:r>
      <w:r w:rsidR="00E94BA3">
        <w:t>protease inhibitors prevent this polysensitisation</w:t>
      </w:r>
      <w:r w:rsidR="004A20DC">
        <w:t xml:space="preserve"> (</w:t>
      </w:r>
      <w:r w:rsidR="004A20DC">
        <w:rPr>
          <w:b/>
        </w:rPr>
        <w:t>Figure 6A,B</w:t>
      </w:r>
      <w:r w:rsidR="004A20DC">
        <w:t>)</w:t>
      </w:r>
      <w:r w:rsidR="00100697">
        <w:fldChar w:fldCharType="begin"/>
      </w:r>
      <w:r w:rsidR="00100697">
        <w:instrText xml:space="preserve"> ADDIN EN.CITE &lt;EndNote&gt;&lt;Cite&gt;&lt;Author&gt;Zhang&lt;/Author&gt;&lt;Year&gt;In Press&lt;/Year&gt;&lt;RecNum&gt;71&lt;/RecNum&gt;&lt;DisplayText&gt;[9]&lt;/DisplayText&gt;&lt;record&gt;&lt;rec-number&gt;71&lt;/rec-number&gt;&lt;foreign-keys&gt;&lt;key app="EN" db-id="5dsfra2d8xd5t6ez9tlv2wdm0rza9pve9tv9" timestamp="1527867922"&gt;71&lt;/key&gt;&lt;/foreign-keys&gt;&lt;ref-type name="Journal Article"&gt;17&lt;/ref-type&gt;&lt;contributors&gt;&lt;authors&gt;&lt;author&gt;Zhang, J.&lt;/author&gt;&lt;author&gt;Chen, J.&lt;/author&gt;&lt;author&gt;Zuo, J.&lt;/author&gt;&lt;author&gt;Newton, G. K.&lt;/author&gt;&lt;author&gt;Perrior, T. R.&lt;/author&gt;&lt;author&gt;Garrod, D. R.&lt;/author&gt;&lt;author&gt;Robinson, C.&lt;/author&gt;&lt;/authors&gt;&lt;/contributors&gt;&lt;titles&gt;&lt;title&gt;Allergen Delivery Inhibitors: Characterisation of Potent and Selective Inhibitors of Der p 1 and their Attenuation of Airway Responses to House Dust Mite Allergens in vitro and in vivo &lt;/title&gt;&lt;secondary-title&gt;Int J Mol Sci&lt;/secondary-title&gt;&lt;/titles&gt;&lt;periodical&gt;&lt;full-title&gt;Int J Mol Sci&lt;/full-title&gt;&lt;/periodical&gt;&lt;dates&gt;&lt;year&gt;In Press&lt;/year&gt;&lt;/dates&gt;&lt;urls&gt;&lt;/urls&gt;&lt;/record&gt;&lt;/Cite&gt;&lt;/EndNote&gt;</w:instrText>
      </w:r>
      <w:r w:rsidR="00100697">
        <w:fldChar w:fldCharType="separate"/>
      </w:r>
      <w:r w:rsidR="00100697">
        <w:rPr>
          <w:noProof/>
        </w:rPr>
        <w:t>[9]</w:t>
      </w:r>
      <w:r w:rsidR="00100697">
        <w:fldChar w:fldCharType="end"/>
      </w:r>
      <w:r w:rsidR="00E94BA3">
        <w:t>.</w:t>
      </w:r>
      <w:r w:rsidR="00D14D8E">
        <w:t xml:space="preserve"> </w:t>
      </w:r>
    </w:p>
    <w:p w14:paraId="4F34949B" w14:textId="161E693B" w:rsidR="00A613B2" w:rsidRDefault="00A613B2" w:rsidP="00055F5D">
      <w:pPr>
        <w:spacing w:line="480" w:lineRule="auto"/>
      </w:pPr>
    </w:p>
    <w:p w14:paraId="085DEB74" w14:textId="6D03AD8F" w:rsidR="00A613B2" w:rsidRDefault="00A613B2" w:rsidP="00055F5D">
      <w:pPr>
        <w:spacing w:line="480" w:lineRule="auto"/>
      </w:pPr>
      <w:r>
        <w:rPr>
          <w:b/>
        </w:rPr>
        <w:t>Concluding Remarks</w:t>
      </w:r>
    </w:p>
    <w:p w14:paraId="38B37365" w14:textId="5A3EF3F0" w:rsidR="003F782B" w:rsidRDefault="00A613B2" w:rsidP="00055F5D">
      <w:pPr>
        <w:spacing w:line="480" w:lineRule="auto"/>
      </w:pPr>
      <w:r>
        <w:t xml:space="preserve">The past 25 years have seen a radical transformation </w:t>
      </w:r>
      <w:r w:rsidR="00BA2B8A">
        <w:t>of</w:t>
      </w:r>
      <w:r>
        <w:t xml:space="preserve"> our understanding of allergy, </w:t>
      </w:r>
      <w:r w:rsidR="00007853">
        <w:t>its</w:t>
      </w:r>
      <w:r>
        <w:t xml:space="preserve"> causes and underlying mechanisms.  We have moved from a concept do</w:t>
      </w:r>
      <w:r w:rsidR="00B53E71">
        <w:t xml:space="preserve">minated by mast cells and IgE to one where the </w:t>
      </w:r>
      <w:r w:rsidR="00C36159">
        <w:t xml:space="preserve">underlying </w:t>
      </w:r>
      <w:r w:rsidR="00B53E71">
        <w:t xml:space="preserve">engine of disease consists of a sophisticated network of cellular and molecular interactions </w:t>
      </w:r>
      <w:r w:rsidR="00B603D8">
        <w:t>which begin with</w:t>
      </w:r>
      <w:r w:rsidR="00B53E71">
        <w:t xml:space="preserve"> epithelial cells and their neighbours</w:t>
      </w:r>
      <w:r w:rsidR="00666D0B">
        <w:t xml:space="preserve">.  </w:t>
      </w:r>
      <w:r w:rsidR="000508B2">
        <w:t>Such</w:t>
      </w:r>
      <w:r w:rsidR="00522BF6">
        <w:t xml:space="preserve"> cellular</w:t>
      </w:r>
      <w:r w:rsidR="00666D0B">
        <w:t xml:space="preserve"> interactions are facilitated by</w:t>
      </w:r>
      <w:r w:rsidR="00B53E71">
        <w:t xml:space="preserve"> environmental allergen exposure and may be modified by a variety of genetic predisposing factors (barrier integrity, key mediator polymorphisms, abnormalities in checkpoint and countermeasure systems).  These advances have paralleled the </w:t>
      </w:r>
      <w:r w:rsidR="00BA2B8A">
        <w:t>wider</w:t>
      </w:r>
      <w:r w:rsidR="00B53E71">
        <w:t xml:space="preserve"> renaissance of innate </w:t>
      </w:r>
      <w:r w:rsidR="00B53E71">
        <w:lastRenderedPageBreak/>
        <w:t>immunity</w:t>
      </w:r>
      <w:r w:rsidR="00BA2B8A">
        <w:t xml:space="preserve"> and the development of concepts such as innate ‘training’ which have obvious </w:t>
      </w:r>
      <w:r w:rsidR="00561F39">
        <w:t>relevance to</w:t>
      </w:r>
      <w:r w:rsidR="00BA2B8A">
        <w:t xml:space="preserve"> diseases with chronic mechanisms.</w:t>
      </w:r>
      <w:r w:rsidR="00B53E71">
        <w:t xml:space="preserve">  In terms of </w:t>
      </w:r>
      <w:r w:rsidR="00935B7F">
        <w:t>defining</w:t>
      </w:r>
      <w:r w:rsidR="00B53E71">
        <w:t xml:space="preserve"> the molecular basis of allergenicity</w:t>
      </w:r>
      <w:r w:rsidR="000508B2">
        <w:t xml:space="preserve">, </w:t>
      </w:r>
      <w:r w:rsidR="005727AE">
        <w:t>an</w:t>
      </w:r>
      <w:r w:rsidR="00CB443C">
        <w:t xml:space="preserve"> </w:t>
      </w:r>
      <w:r w:rsidR="00631E67">
        <w:t xml:space="preserve">understanding </w:t>
      </w:r>
      <w:r w:rsidR="00CB443C">
        <w:t xml:space="preserve">of </w:t>
      </w:r>
      <w:r w:rsidR="00631E67">
        <w:t xml:space="preserve">the </w:t>
      </w:r>
      <w:r w:rsidR="004A20DC">
        <w:t>intrinsic</w:t>
      </w:r>
      <w:r w:rsidR="00631E67">
        <w:t xml:space="preserve"> bioactivities of allergens has </w:t>
      </w:r>
      <w:r w:rsidR="004A20DC">
        <w:t xml:space="preserve">been shown to have </w:t>
      </w:r>
      <w:r w:rsidR="00631E67">
        <w:t xml:space="preserve">deep relevance to identifying the innate immune pathways which they activate </w:t>
      </w:r>
      <w:r w:rsidR="004A20DC">
        <w:t xml:space="preserve">in humans </w:t>
      </w:r>
      <w:r w:rsidR="000508B2">
        <w:t xml:space="preserve">to cause </w:t>
      </w:r>
      <w:r w:rsidR="00631E67">
        <w:t xml:space="preserve">disease.  This </w:t>
      </w:r>
      <w:r w:rsidR="00886767">
        <w:t>‘</w:t>
      </w:r>
      <w:r w:rsidR="00631E67">
        <w:t>functionalist</w:t>
      </w:r>
      <w:r w:rsidR="00886767">
        <w:t>’</w:t>
      </w:r>
      <w:r w:rsidR="00631E67">
        <w:t xml:space="preserve"> view of allergenicity provides </w:t>
      </w:r>
      <w:r w:rsidR="007611F1">
        <w:t>understanding of</w:t>
      </w:r>
      <w:r w:rsidR="00631E67">
        <w:t xml:space="preserve"> </w:t>
      </w:r>
      <w:r w:rsidR="00AA4773">
        <w:t xml:space="preserve">well-known </w:t>
      </w:r>
      <w:r w:rsidR="00631E67">
        <w:t>allergen phenomena</w:t>
      </w:r>
      <w:r w:rsidR="00AA4773">
        <w:t>, such as the concept of cross-reactive allergens</w:t>
      </w:r>
      <w:r w:rsidR="00F35EEF">
        <w:t xml:space="preserve"> </w:t>
      </w:r>
      <w:r w:rsidR="00100697">
        <w:fldChar w:fldCharType="begin"/>
      </w:r>
      <w:r w:rsidR="00100697">
        <w:instrText xml:space="preserve"> ADDIN EN.CITE &lt;EndNote&gt;&lt;Cite&gt;&lt;Author&gt;Stewart&lt;/Author&gt;&lt;Year&gt;2014&lt;/Year&gt;&lt;RecNum&gt;30&lt;/RecNum&gt;&lt;DisplayText&gt;[3]&lt;/DisplayText&gt;&lt;record&gt;&lt;rec-number&gt;30&lt;/rec-number&gt;&lt;foreign-keys&gt;&lt;key app="EN" db-id="5dsfra2d8xd5t6ez9tlv2wdm0rza9pve9tv9" timestamp="1526575078"&gt;30&lt;/key&gt;&lt;/foreign-keys&gt;&lt;ref-type name="Book Section"&gt;5&lt;/ref-type&gt;&lt;contributors&gt;&lt;authors&gt;&lt;author&gt;Stewart, G. A.&lt;/author&gt;&lt;author&gt;Richardson, J. P.&lt;/author&gt;&lt;author&gt;Zhang, J.&lt;/author&gt;&lt;author&gt;Robinson, C.&lt;/author&gt;&lt;/authors&gt;&lt;secondary-authors&gt;&lt;author&gt;Adkinson, N. F.&lt;/author&gt;&lt;author&gt;Bochner, B. S.&lt;/author&gt;&lt;author&gt;Burks, A. W.&lt;/author&gt;&lt;author&gt;Busse, W. W.&lt;/author&gt;&lt;author&gt;Holgate, S. T.&lt;/author&gt;&lt;author&gt;Lemanske, R. F.&lt;/author&gt;&lt;author&gt;O&amp;apos;Hehir, R. E.&lt;/author&gt;&lt;/secondary-authors&gt;&lt;/contributors&gt;&lt;titles&gt;&lt;title&gt;The structure and function of allergens&lt;/title&gt;&lt;secondary-title&gt;Middleton&amp;apos;s Allergy - Principles and Practice&lt;/secondary-title&gt;&lt;/titles&gt;&lt;pages&gt;398-429&lt;/pages&gt;&lt;volume&gt;8th&lt;/volume&gt;&lt;reprint-edition&gt;NOT IN FILE&lt;/reprint-edition&gt;&lt;keywords&gt;&lt;keyword&gt;Allergens&lt;/keyword&gt;&lt;keyword&gt;Allergen&lt;/keyword&gt;&lt;/keywords&gt;&lt;dates&gt;&lt;year&gt;2014&lt;/year&gt;&lt;/dates&gt;&lt;pub-location&gt;Philadelphia  &lt;/pub-location&gt;&lt;publisher&gt;Elsevier Saunders&lt;/publisher&gt;&lt;urls&gt;&lt;/urls&gt;&lt;/record&gt;&lt;/Cite&gt;&lt;/EndNote&gt;</w:instrText>
      </w:r>
      <w:r w:rsidR="00100697">
        <w:fldChar w:fldCharType="separate"/>
      </w:r>
      <w:r w:rsidR="00100697">
        <w:rPr>
          <w:noProof/>
        </w:rPr>
        <w:t>[3]</w:t>
      </w:r>
      <w:r w:rsidR="00100697">
        <w:fldChar w:fldCharType="end"/>
      </w:r>
      <w:r w:rsidR="00631E67">
        <w:t xml:space="preserve">.  More significantly, it has begun to provide unique </w:t>
      </w:r>
      <w:r w:rsidR="004A2015">
        <w:t>insights into</w:t>
      </w:r>
      <w:r w:rsidR="00631E67">
        <w:t xml:space="preserve"> serodominance</w:t>
      </w:r>
      <w:r w:rsidR="00DF029A">
        <w:t xml:space="preserve"> and the concept of initiator allergens.  </w:t>
      </w:r>
      <w:r w:rsidR="006829E0">
        <w:t>A corollary of the functional</w:t>
      </w:r>
      <w:r w:rsidR="004A20DC">
        <w:t xml:space="preserve"> molecular</w:t>
      </w:r>
      <w:r w:rsidR="006829E0">
        <w:t xml:space="preserve"> hegemony of allergens and elucidation of the innate mechanisms they operate is the identification of novel molecular targets which lie upstream from the events </w:t>
      </w:r>
      <w:r w:rsidR="00BD49F9">
        <w:t>against</w:t>
      </w:r>
      <w:r w:rsidR="004A20DC">
        <w:t xml:space="preserve"> which</w:t>
      </w:r>
      <w:r w:rsidR="006829E0">
        <w:t xml:space="preserve"> </w:t>
      </w:r>
      <w:r w:rsidR="00322DDE">
        <w:t xml:space="preserve">existing </w:t>
      </w:r>
      <w:r w:rsidR="006829E0">
        <w:t>small molecule therap</w:t>
      </w:r>
      <w:r w:rsidR="00322DDE">
        <w:t>ies or</w:t>
      </w:r>
      <w:r w:rsidR="00561F39">
        <w:t xml:space="preserve"> emerging</w:t>
      </w:r>
      <w:r w:rsidR="00322DDE">
        <w:t xml:space="preserve"> biologic</w:t>
      </w:r>
      <w:r w:rsidR="003F51F7">
        <w:t>s</w:t>
      </w:r>
      <w:r w:rsidR="004A20DC">
        <w:t xml:space="preserve"> are directed</w:t>
      </w:r>
      <w:r w:rsidR="006829E0">
        <w:t xml:space="preserve">.  </w:t>
      </w:r>
      <w:r w:rsidR="00EB1806">
        <w:t>A</w:t>
      </w:r>
      <w:r w:rsidR="006829E0">
        <w:t xml:space="preserve"> challenge</w:t>
      </w:r>
      <w:r w:rsidR="00EB1806">
        <w:t xml:space="preserve"> in making novel interventions through regulation of these</w:t>
      </w:r>
      <w:r w:rsidR="006829E0">
        <w:t xml:space="preserve"> checkpoints will be </w:t>
      </w:r>
      <w:r w:rsidR="00EB1806">
        <w:t>the identification of those which match</w:t>
      </w:r>
      <w:r w:rsidR="006829E0">
        <w:t xml:space="preserve"> strong disease relevance </w:t>
      </w:r>
      <w:r w:rsidR="00EB1806">
        <w:t>with</w:t>
      </w:r>
      <w:r w:rsidR="006829E0">
        <w:t xml:space="preserve"> an acceptable safety profile.  However, </w:t>
      </w:r>
      <w:r w:rsidR="00522BF6">
        <w:t>interventions directed towards</w:t>
      </w:r>
      <w:r w:rsidR="00601AE1">
        <w:t xml:space="preserve"> </w:t>
      </w:r>
      <w:r w:rsidR="006829E0">
        <w:t xml:space="preserve">the </w:t>
      </w:r>
      <w:r w:rsidR="00561F39">
        <w:t xml:space="preserve">innate effector </w:t>
      </w:r>
      <w:r w:rsidR="006829E0">
        <w:t xml:space="preserve">pathways themselves are just one option.  As </w:t>
      </w:r>
      <w:r w:rsidR="004A2015">
        <w:t xml:space="preserve">recently </w:t>
      </w:r>
      <w:r w:rsidR="006829E0">
        <w:t>described</w:t>
      </w:r>
      <w:r w:rsidR="004A2015">
        <w:t xml:space="preserve"> [9]</w:t>
      </w:r>
      <w:r w:rsidR="006829E0">
        <w:t>, a small</w:t>
      </w:r>
      <w:r w:rsidR="00601AE1">
        <w:t>-</w:t>
      </w:r>
      <w:r w:rsidR="006829E0">
        <w:t>molecule intervention against a carefully selected allergen target</w:t>
      </w:r>
      <w:r w:rsidR="004063B5">
        <w:t xml:space="preserve"> whose merits we have reviewed here</w:t>
      </w:r>
      <w:r w:rsidR="008F503E">
        <w:t xml:space="preserve"> and elsewhere </w:t>
      </w:r>
      <w:r w:rsidR="00100697">
        <w:fldChar w:fldCharType="begin"/>
      </w:r>
      <w:r w:rsidR="00100697">
        <w:instrText xml:space="preserve"> ADDIN EN.CITE &lt;EndNote&gt;&lt;Cite&gt;&lt;Author&gt;Zhang&lt;/Author&gt;&lt;Year&gt;2018&lt;/Year&gt;&lt;RecNum&gt;40&lt;/RecNum&gt;&lt;DisplayText&gt;[7]&lt;/DisplayText&gt;&lt;record&gt;&lt;rec-number&gt;40&lt;/rec-number&gt;&lt;foreign-keys&gt;&lt;key app="EN" db-id="5dsfra2d8xd5t6ez9tlv2wdm0rza9pve9tv9" timestamp="1526575079"&gt;40&lt;/key&gt;&lt;/foreign-keys&gt;&lt;ref-type name="Journal Article"&gt;17&lt;/ref-type&gt;&lt;contributors&gt;&lt;authors&gt;&lt;author&gt;Zhang, J.&lt;/author&gt;&lt;author&gt;Chen, J.&lt;/author&gt;&lt;author&gt;Newton, G. K.&lt;/author&gt;&lt;author&gt;Perrior, T. R.&lt;/author&gt;&lt;author&gt;Robinson, C.&lt;/author&gt;&lt;/authors&gt;&lt;/contributors&gt;&lt;titles&gt;&lt;title&gt;Allergen Delivery Inhibitors: A rationale for targeting sentinel innate immune signaling of Group 1 house dust mite allergens through structure-based protease inhibitor design &lt;/title&gt;&lt;secondary-title&gt;Molecular Pharmacology&lt;/secondary-title&gt;&lt;/titles&gt;&lt;periodical&gt;&lt;full-title&gt;Molecular Pharmacology&lt;/full-title&gt;&lt;/periodical&gt;&lt;pages&gt;1007-1030&lt;/pages&gt;&lt;volume&gt;94&lt;/volume&gt;&lt;dates&gt;&lt;year&gt;2018&lt;/year&gt;&lt;/dates&gt;&lt;urls&gt;&lt;/urls&gt;&lt;electronic-resource-num&gt;https://doi.org/10.1124/mol.118.112730&lt;/electronic-resource-num&gt;&lt;/record&gt;&lt;/Cite&gt;&lt;/EndNote&gt;</w:instrText>
      </w:r>
      <w:r w:rsidR="00100697">
        <w:fldChar w:fldCharType="separate"/>
      </w:r>
      <w:r w:rsidR="00100697">
        <w:rPr>
          <w:noProof/>
        </w:rPr>
        <w:t>[7]</w:t>
      </w:r>
      <w:r w:rsidR="00100697">
        <w:fldChar w:fldCharType="end"/>
      </w:r>
      <w:r w:rsidR="006829E0">
        <w:t xml:space="preserve"> provides a range of benefits </w:t>
      </w:r>
      <w:r w:rsidR="004A2015">
        <w:t>suggestive of an interestingly different therapeutic profile relevant to clinical needs</w:t>
      </w:r>
      <w:r w:rsidR="006829E0">
        <w:t>.</w:t>
      </w:r>
      <w:r w:rsidR="004063B5">
        <w:t xml:space="preserve"> </w:t>
      </w:r>
      <w:r w:rsidR="002D4257">
        <w:t xml:space="preserve"> </w:t>
      </w:r>
    </w:p>
    <w:p w14:paraId="05F65481" w14:textId="77777777" w:rsidR="003F782B" w:rsidRDefault="003F782B" w:rsidP="00055F5D">
      <w:pPr>
        <w:spacing w:line="480" w:lineRule="auto"/>
      </w:pPr>
    </w:p>
    <w:p w14:paraId="104983C1" w14:textId="52498D4B" w:rsidR="004A2015" w:rsidRDefault="00204EDA" w:rsidP="00055F5D">
      <w:pPr>
        <w:spacing w:line="480" w:lineRule="auto"/>
      </w:pPr>
      <w:r>
        <w:t>While our purpose in this article has been to provide an overview focussed on group 1 HDM allergens, it is evident that several of the protease-dependent mechanisms described for these HDM allergens apply to protease allergens</w:t>
      </w:r>
      <w:r w:rsidR="00A42CFB" w:rsidRPr="00A42CFB">
        <w:t xml:space="preserve"> </w:t>
      </w:r>
      <w:r w:rsidR="00A42CFB">
        <w:t xml:space="preserve">from </w:t>
      </w:r>
      <w:r w:rsidR="007329F7">
        <w:t>entirely different</w:t>
      </w:r>
      <w:r w:rsidR="00A42CFB">
        <w:t xml:space="preserve"> sources</w:t>
      </w:r>
      <w:r w:rsidR="00694B9C">
        <w:t xml:space="preserve">.  The </w:t>
      </w:r>
      <w:r w:rsidR="00660F0E">
        <w:t>centrality of these mechanisms to allergic</w:t>
      </w:r>
      <w:r w:rsidR="00BD1AA8">
        <w:t xml:space="preserve"> disease suggests that proteolytic activity</w:t>
      </w:r>
      <w:r w:rsidR="00F20653">
        <w:t xml:space="preserve">, which is confined to a discrete </w:t>
      </w:r>
      <w:r w:rsidR="005F218C">
        <w:t>part of</w:t>
      </w:r>
      <w:r w:rsidR="002742BD">
        <w:t xml:space="preserve"> the</w:t>
      </w:r>
      <w:r w:rsidR="00F20653">
        <w:t xml:space="preserve"> allerg</w:t>
      </w:r>
      <w:r w:rsidR="002742BD">
        <w:t>ome</w:t>
      </w:r>
      <w:r w:rsidR="00156FEF">
        <w:t>, is</w:t>
      </w:r>
      <w:r w:rsidR="002742BD">
        <w:t xml:space="preserve"> </w:t>
      </w:r>
      <w:r w:rsidR="007C5B7A">
        <w:t xml:space="preserve">important </w:t>
      </w:r>
      <w:r w:rsidR="003D1355">
        <w:t>in</w:t>
      </w:r>
      <w:r w:rsidR="001509E0">
        <w:t xml:space="preserve"> molecular hegemony.  Consequently, they </w:t>
      </w:r>
      <w:r w:rsidR="00E260FA">
        <w:t xml:space="preserve">have </w:t>
      </w:r>
      <w:r w:rsidR="001509E0">
        <w:t>attract</w:t>
      </w:r>
      <w:r w:rsidR="00E260FA">
        <w:t>ed</w:t>
      </w:r>
      <w:r w:rsidR="001509E0">
        <w:t xml:space="preserve"> interest</w:t>
      </w:r>
      <w:r w:rsidR="00E260FA">
        <w:t xml:space="preserve"> as innovative </w:t>
      </w:r>
      <w:r w:rsidR="001509E0">
        <w:t>therapeutic targets</w:t>
      </w:r>
      <w:r w:rsidR="0045786D">
        <w:t xml:space="preserve"> and their inhibition has been shown to be associated with unexpected effects [</w:t>
      </w:r>
      <w:r w:rsidR="007C21D4">
        <w:t xml:space="preserve">7, </w:t>
      </w:r>
      <w:r w:rsidR="0045786D">
        <w:t>9</w:t>
      </w:r>
      <w:r w:rsidR="001778CF">
        <w:t>, 10</w:t>
      </w:r>
      <w:r w:rsidR="0045786D">
        <w:t>].</w:t>
      </w:r>
      <w:r w:rsidR="00156FEF">
        <w:t xml:space="preserve"> </w:t>
      </w:r>
    </w:p>
    <w:p w14:paraId="76DD2766" w14:textId="77777777" w:rsidR="004A2015" w:rsidRDefault="004A2015" w:rsidP="00055F5D">
      <w:pPr>
        <w:spacing w:line="480" w:lineRule="auto"/>
      </w:pPr>
    </w:p>
    <w:p w14:paraId="3F5CFA86" w14:textId="752E6D92" w:rsidR="00A613B2" w:rsidRDefault="002D4257" w:rsidP="00055F5D">
      <w:pPr>
        <w:spacing w:line="480" w:lineRule="auto"/>
      </w:pPr>
      <w:r>
        <w:lastRenderedPageBreak/>
        <w:t xml:space="preserve">This returns us to an important </w:t>
      </w:r>
      <w:r w:rsidR="00CE4DA7">
        <w:t xml:space="preserve">practical point which is often overlooked in the thirst for </w:t>
      </w:r>
      <w:r w:rsidR="00C22CE4">
        <w:t xml:space="preserve">new knowledge.  </w:t>
      </w:r>
      <w:r w:rsidR="007E6EBB">
        <w:t>A</w:t>
      </w:r>
      <w:r w:rsidR="005534DD">
        <w:t xml:space="preserve">llergic mechanisms have a significant reliance on </w:t>
      </w:r>
      <w:r w:rsidR="002A4701">
        <w:t>bioactive components of complex mixtures</w:t>
      </w:r>
      <w:r w:rsidR="00F817B1">
        <w:t xml:space="preserve"> of unknown and variable composition</w:t>
      </w:r>
      <w:r w:rsidR="002A4701">
        <w:t xml:space="preserve"> acting in synergy</w:t>
      </w:r>
      <w:r w:rsidR="007E6EBB">
        <w:t xml:space="preserve"> </w:t>
      </w:r>
      <w:r w:rsidR="00F619B2">
        <w:t xml:space="preserve">to produce their effects </w:t>
      </w:r>
      <w:r w:rsidR="007E6EBB">
        <w:t xml:space="preserve">and this </w:t>
      </w:r>
      <w:r w:rsidR="006040BF">
        <w:t>justifies the use of mixed allergens in</w:t>
      </w:r>
      <w:r w:rsidR="00F619B2">
        <w:t xml:space="preserve"> many</w:t>
      </w:r>
      <w:r w:rsidR="006040BF">
        <w:t xml:space="preserve"> biological experiments</w:t>
      </w:r>
      <w:r w:rsidR="00F619B2">
        <w:t>.  However</w:t>
      </w:r>
      <w:r w:rsidR="0011444C">
        <w:t xml:space="preserve">, commercial allergen extracts </w:t>
      </w:r>
      <w:r w:rsidR="00B4782A">
        <w:t xml:space="preserve">can </w:t>
      </w:r>
      <w:r w:rsidR="0011444C">
        <w:t>vary significantly in their composition</w:t>
      </w:r>
      <w:r w:rsidR="00214E00">
        <w:t xml:space="preserve"> which affects their</w:t>
      </w:r>
      <w:r w:rsidR="0011444C">
        <w:t xml:space="preserve"> bioactivity profiles</w:t>
      </w:r>
      <w:r w:rsidR="00CE44E1">
        <w:t>,</w:t>
      </w:r>
      <w:r w:rsidR="00D8269A">
        <w:t xml:space="preserve"> and these may be modified further by the inclusion of additives to </w:t>
      </w:r>
      <w:r w:rsidR="009A476A">
        <w:t>promote stability</w:t>
      </w:r>
      <w:r w:rsidR="00CE44E1">
        <w:t xml:space="preserve"> of products destined for </w:t>
      </w:r>
      <w:r w:rsidR="008F503E">
        <w:t xml:space="preserve">clinical </w:t>
      </w:r>
      <w:r w:rsidR="00CE44E1">
        <w:t>use</w:t>
      </w:r>
      <w:r w:rsidR="009A476A">
        <w:t>.</w:t>
      </w:r>
      <w:r w:rsidR="00E66789">
        <w:t xml:space="preserve">  Th</w:t>
      </w:r>
      <w:r w:rsidR="00C346F0">
        <w:t>ese factors</w:t>
      </w:r>
      <w:r w:rsidR="00E66789">
        <w:t xml:space="preserve"> introduce many potential traps for the unwary</w:t>
      </w:r>
      <w:r w:rsidR="008F503E">
        <w:t>, as demonstrated by literature precedent, but these technical problems are addressable with appropriate awareness</w:t>
      </w:r>
      <w:r w:rsidR="00F9511A">
        <w:t xml:space="preserve">.  Even with ‘purified’ allergens we have seen </w:t>
      </w:r>
      <w:r w:rsidR="00875E15">
        <w:t xml:space="preserve">biological mis-steps arising from the use of </w:t>
      </w:r>
      <w:r w:rsidR="000525ED">
        <w:t>some</w:t>
      </w:r>
      <w:r w:rsidR="00875E15">
        <w:t xml:space="preserve"> reagents.  </w:t>
      </w:r>
      <w:r w:rsidR="000D09DE">
        <w:t>With the advent of better tools</w:t>
      </w:r>
      <w:r w:rsidR="00073B15">
        <w:t xml:space="preserve"> there will be improved prospects for meaningful progress, and – at least in the case of the group 1 HDM allergens – the </w:t>
      </w:r>
      <w:r w:rsidR="00561F39">
        <w:t xml:space="preserve">structure-based </w:t>
      </w:r>
      <w:r w:rsidR="00981342">
        <w:t xml:space="preserve">design of </w:t>
      </w:r>
      <w:r w:rsidR="00561F39">
        <w:t>potent</w:t>
      </w:r>
      <w:r w:rsidR="00981342">
        <w:t xml:space="preserve"> inhibitors provides the first truly selective tools with which to </w:t>
      </w:r>
      <w:r w:rsidR="003D1355">
        <w:t>further explore</w:t>
      </w:r>
      <w:r w:rsidR="00981342">
        <w:t xml:space="preserve"> the biology of </w:t>
      </w:r>
      <w:r w:rsidR="00E25E0C">
        <w:t>these globally significant allergens</w:t>
      </w:r>
      <w:r w:rsidR="008F503E">
        <w:t xml:space="preserve"> </w:t>
      </w:r>
      <w:r w:rsidR="00100697">
        <w:fldChar w:fldCharType="begin">
          <w:fldData xml:space="preserve">PEVuZE5vdGU+PENpdGU+PEF1dGhvcj5OZXd0b248L0F1dGhvcj48WWVhcj4yMDE0PC9ZZWFyPjxS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==
</w:fldData>
        </w:fldChar>
      </w:r>
      <w:r w:rsidR="00100697">
        <w:instrText xml:space="preserve"> ADDIN EN.CITE </w:instrText>
      </w:r>
      <w:r w:rsidR="00100697">
        <w:fldChar w:fldCharType="begin">
          <w:fldData xml:space="preserve">PEVuZE5vdGU+PENpdGU+PEF1dGhvcj5OZXd0b248L0F1dGhvcj48WWVhcj4yMDE0PC9ZZWFyPjxS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==
</w:fldData>
        </w:fldChar>
      </w:r>
      <w:r w:rsidR="00100697">
        <w:instrText xml:space="preserve"> ADDIN EN.CITE.DATA </w:instrText>
      </w:r>
      <w:r w:rsidR="00100697">
        <w:fldChar w:fldCharType="end"/>
      </w:r>
      <w:r w:rsidR="00100697">
        <w:fldChar w:fldCharType="separate"/>
      </w:r>
      <w:r w:rsidR="00100697">
        <w:rPr>
          <w:noProof/>
        </w:rPr>
        <w:t>[7, 10, 11]</w:t>
      </w:r>
      <w:r w:rsidR="00100697">
        <w:fldChar w:fldCharType="end"/>
      </w:r>
      <w:r w:rsidR="00E25E0C">
        <w:t>.</w:t>
      </w:r>
      <w:r w:rsidR="00875E15">
        <w:t xml:space="preserve"> </w:t>
      </w:r>
      <w:r w:rsidR="00115A0F">
        <w:t xml:space="preserve"> </w:t>
      </w:r>
      <w:r w:rsidR="004063B5">
        <w:t xml:space="preserve"> </w:t>
      </w:r>
    </w:p>
    <w:p w14:paraId="0F22B678" w14:textId="77777777" w:rsidR="002C1CF8" w:rsidRDefault="002C1CF8" w:rsidP="00055F5D">
      <w:pPr>
        <w:spacing w:line="480" w:lineRule="auto"/>
      </w:pPr>
      <w:bookmarkStart w:id="0" w:name="_GoBack"/>
      <w:bookmarkEnd w:id="0"/>
    </w:p>
    <w:p w14:paraId="49111978" w14:textId="4EA74767" w:rsidR="00C86CA2" w:rsidRDefault="00C86CA2" w:rsidP="00C86CA2">
      <w:pPr>
        <w:spacing w:line="480" w:lineRule="auto"/>
        <w:rPr>
          <w:b/>
        </w:rPr>
      </w:pPr>
      <w:r>
        <w:rPr>
          <w:b/>
        </w:rPr>
        <w:t>Author Contributions:</w:t>
      </w:r>
    </w:p>
    <w:p w14:paraId="300ADDFF" w14:textId="43E09137" w:rsidR="00C86CA2" w:rsidRPr="00C81FDC" w:rsidRDefault="00AE16B9" w:rsidP="00C86CA2">
      <w:pPr>
        <w:spacing w:line="480" w:lineRule="auto"/>
      </w:pPr>
      <w:r>
        <w:t>Writing-Review &amp; Editing</w:t>
      </w:r>
      <w:r w:rsidR="00C279C1">
        <w:t>, J.Z. (Jihui Zhang), J.C. (Jie Chen)</w:t>
      </w:r>
      <w:r w:rsidR="00E0069A">
        <w:t xml:space="preserve">, C.R. (Clive Robinson).  </w:t>
      </w:r>
      <w:r w:rsidR="00E75000">
        <w:t>Funding Acquisition, C.R.</w:t>
      </w:r>
    </w:p>
    <w:p w14:paraId="641CB54E" w14:textId="77777777" w:rsidR="00C86CA2" w:rsidRDefault="00C86CA2" w:rsidP="00055F5D">
      <w:pPr>
        <w:spacing w:line="480" w:lineRule="auto"/>
        <w:rPr>
          <w:b/>
        </w:rPr>
      </w:pPr>
    </w:p>
    <w:p w14:paraId="41BEE246" w14:textId="026B2951" w:rsidR="002C1CF8" w:rsidRDefault="00C86CA2" w:rsidP="00055F5D">
      <w:pPr>
        <w:spacing w:line="480" w:lineRule="auto"/>
        <w:rPr>
          <w:b/>
        </w:rPr>
      </w:pPr>
      <w:r>
        <w:rPr>
          <w:b/>
        </w:rPr>
        <w:t>Funding:</w:t>
      </w:r>
    </w:p>
    <w:p w14:paraId="6700E1F5" w14:textId="72F42C04" w:rsidR="002C1CF8" w:rsidRDefault="002C1CF8" w:rsidP="002C1CF8">
      <w:r>
        <w:t xml:space="preserve">Work in the authors’ laboratory was supported by an award under the Wellcome Trust Seeding Drug Discovery Initiative (Award 087650, to CR).  </w:t>
      </w:r>
    </w:p>
    <w:p w14:paraId="2C04F588" w14:textId="77777777" w:rsidR="002C1CF8" w:rsidRDefault="002C1CF8" w:rsidP="00055F5D">
      <w:pPr>
        <w:spacing w:line="480" w:lineRule="auto"/>
        <w:rPr>
          <w:b/>
        </w:rPr>
      </w:pPr>
    </w:p>
    <w:p w14:paraId="650C44E6" w14:textId="74B3DAB6" w:rsidR="00D21165" w:rsidRDefault="00D21165" w:rsidP="00D21165">
      <w:pPr>
        <w:spacing w:line="480" w:lineRule="auto"/>
        <w:rPr>
          <w:b/>
        </w:rPr>
      </w:pPr>
      <w:r>
        <w:rPr>
          <w:b/>
        </w:rPr>
        <w:t>Acknowledgements:</w:t>
      </w:r>
    </w:p>
    <w:p w14:paraId="22BC2996" w14:textId="40E316D1" w:rsidR="00D21165" w:rsidRDefault="00D21165" w:rsidP="00D21165">
      <w:r>
        <w:t xml:space="preserve">We would like to thank all members </w:t>
      </w:r>
      <w:r w:rsidR="009A3170">
        <w:t xml:space="preserve">of the Robinson lab for their contributions to </w:t>
      </w:r>
      <w:r w:rsidR="00865056">
        <w:t>the field described in this review</w:t>
      </w:r>
      <w:r>
        <w:t xml:space="preserve">.  </w:t>
      </w:r>
    </w:p>
    <w:p w14:paraId="40AA0DD2" w14:textId="0870E8CF" w:rsidR="002C1CF8" w:rsidRDefault="002C1CF8" w:rsidP="00055F5D">
      <w:pPr>
        <w:spacing w:line="480" w:lineRule="auto"/>
      </w:pPr>
    </w:p>
    <w:p w14:paraId="09D3EF35" w14:textId="0F2F3383" w:rsidR="00865056" w:rsidRDefault="00865056" w:rsidP="00865056">
      <w:pPr>
        <w:spacing w:line="480" w:lineRule="auto"/>
        <w:rPr>
          <w:b/>
        </w:rPr>
      </w:pPr>
      <w:r>
        <w:rPr>
          <w:b/>
        </w:rPr>
        <w:t>Conflicts of Interest:</w:t>
      </w:r>
    </w:p>
    <w:p w14:paraId="228C71E3" w14:textId="63391265" w:rsidR="00865056" w:rsidRDefault="00865056" w:rsidP="00865056">
      <w:r>
        <w:t xml:space="preserve">The authors declare no conflict of interest.  </w:t>
      </w:r>
    </w:p>
    <w:p w14:paraId="6E9FF702" w14:textId="77777777" w:rsidR="00865056" w:rsidRPr="002C1CF8" w:rsidRDefault="00865056" w:rsidP="00055F5D">
      <w:pPr>
        <w:spacing w:line="480" w:lineRule="auto"/>
      </w:pPr>
    </w:p>
    <w:p w14:paraId="7DE0F4FC" w14:textId="7D55DA14" w:rsidR="00552AB5" w:rsidRDefault="00552AB5">
      <w:r>
        <w:br w:type="page"/>
      </w:r>
    </w:p>
    <w:p w14:paraId="3A34B787" w14:textId="67619BEC" w:rsidR="00552AB5" w:rsidRDefault="00552AB5" w:rsidP="00552AB5">
      <w:pPr>
        <w:spacing w:line="480" w:lineRule="auto"/>
      </w:pPr>
      <w:r>
        <w:rPr>
          <w:b/>
        </w:rPr>
        <w:lastRenderedPageBreak/>
        <w:t>Table 1</w:t>
      </w:r>
      <w:r>
        <w:t>.  Similarity matrix</w:t>
      </w:r>
      <w:r w:rsidR="001D7CAB">
        <w:t xml:space="preserve"> showing percentage identity between the mature protease forms of</w:t>
      </w:r>
      <w:r>
        <w:t xml:space="preserve"> HDM group 1 allergens from </w:t>
      </w:r>
      <w:r w:rsidRPr="002A663A">
        <w:rPr>
          <w:i/>
        </w:rPr>
        <w:t>Dermatophagoides</w:t>
      </w:r>
      <w:r>
        <w:t xml:space="preserve"> and </w:t>
      </w:r>
      <w:r w:rsidRPr="002A663A">
        <w:rPr>
          <w:i/>
        </w:rPr>
        <w:t xml:space="preserve">Euroglyphus </w:t>
      </w:r>
      <w:r>
        <w:t>species and cathepsin (cat) family members.</w:t>
      </w:r>
    </w:p>
    <w:p w14:paraId="13717DFA" w14:textId="77777777" w:rsidR="00552AB5" w:rsidRDefault="00552AB5" w:rsidP="00552AB5">
      <w:pPr>
        <w:spacing w:line="480" w:lineRule="auto"/>
      </w:pPr>
    </w:p>
    <w:tbl>
      <w:tblPr>
        <w:tblStyle w:val="TableGrid"/>
        <w:tblW w:w="0" w:type="auto"/>
        <w:tblLook w:val="04A0" w:firstRow="1" w:lastRow="0" w:firstColumn="1" w:lastColumn="0" w:noHBand="0" w:noVBand="1"/>
      </w:tblPr>
      <w:tblGrid>
        <w:gridCol w:w="1129"/>
        <w:gridCol w:w="851"/>
        <w:gridCol w:w="860"/>
        <w:gridCol w:w="841"/>
        <w:gridCol w:w="850"/>
        <w:gridCol w:w="851"/>
        <w:gridCol w:w="850"/>
        <w:gridCol w:w="851"/>
        <w:gridCol w:w="850"/>
      </w:tblGrid>
      <w:tr w:rsidR="00552AB5" w:rsidRPr="00727A1E" w14:paraId="050ABC11" w14:textId="77777777" w:rsidTr="00296013">
        <w:tc>
          <w:tcPr>
            <w:tcW w:w="1129" w:type="dxa"/>
          </w:tcPr>
          <w:p w14:paraId="03FAA1B0" w14:textId="77777777" w:rsidR="00552AB5" w:rsidRPr="0070535C" w:rsidRDefault="00552AB5" w:rsidP="00296013">
            <w:pPr>
              <w:rPr>
                <w:rFonts w:eastAsia="SimSun" w:cs="SimSun"/>
                <w:color w:val="000000"/>
                <w:kern w:val="0"/>
                <w:sz w:val="20"/>
                <w:szCs w:val="20"/>
              </w:rPr>
            </w:pPr>
          </w:p>
        </w:tc>
        <w:tc>
          <w:tcPr>
            <w:tcW w:w="851" w:type="dxa"/>
          </w:tcPr>
          <w:p w14:paraId="41198373"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Der p 1</w:t>
            </w:r>
          </w:p>
        </w:tc>
        <w:tc>
          <w:tcPr>
            <w:tcW w:w="860" w:type="dxa"/>
          </w:tcPr>
          <w:p w14:paraId="0AD4BA8E"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Der f 1</w:t>
            </w:r>
          </w:p>
        </w:tc>
        <w:tc>
          <w:tcPr>
            <w:tcW w:w="841" w:type="dxa"/>
          </w:tcPr>
          <w:p w14:paraId="1E05A305"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Eur m 1</w:t>
            </w:r>
          </w:p>
        </w:tc>
        <w:tc>
          <w:tcPr>
            <w:tcW w:w="850" w:type="dxa"/>
          </w:tcPr>
          <w:p w14:paraId="594BAA97"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cat B</w:t>
            </w:r>
          </w:p>
        </w:tc>
        <w:tc>
          <w:tcPr>
            <w:tcW w:w="851" w:type="dxa"/>
          </w:tcPr>
          <w:p w14:paraId="46DC5067"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cat K</w:t>
            </w:r>
          </w:p>
        </w:tc>
        <w:tc>
          <w:tcPr>
            <w:tcW w:w="850" w:type="dxa"/>
          </w:tcPr>
          <w:p w14:paraId="0D054854"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cat L2</w:t>
            </w:r>
          </w:p>
        </w:tc>
        <w:tc>
          <w:tcPr>
            <w:tcW w:w="851" w:type="dxa"/>
          </w:tcPr>
          <w:p w14:paraId="1EB467E1"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cat S</w:t>
            </w:r>
          </w:p>
        </w:tc>
        <w:tc>
          <w:tcPr>
            <w:tcW w:w="850" w:type="dxa"/>
          </w:tcPr>
          <w:p w14:paraId="0A01E068" w14:textId="6A5CC37A"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 xml:space="preserve">cat </w:t>
            </w:r>
            <w:r w:rsidR="000525ED">
              <w:rPr>
                <w:rFonts w:eastAsia="SimSun" w:cs="SimSun"/>
                <w:color w:val="000000"/>
                <w:kern w:val="0"/>
                <w:sz w:val="20"/>
                <w:szCs w:val="20"/>
              </w:rPr>
              <w:t>Z</w:t>
            </w:r>
          </w:p>
        </w:tc>
      </w:tr>
      <w:tr w:rsidR="00552AB5" w:rsidRPr="00727A1E" w14:paraId="637548A3" w14:textId="77777777" w:rsidTr="00296013">
        <w:tc>
          <w:tcPr>
            <w:tcW w:w="1129" w:type="dxa"/>
          </w:tcPr>
          <w:p w14:paraId="07DD9A31" w14:textId="77777777" w:rsidR="00552AB5" w:rsidRPr="0070535C" w:rsidRDefault="00552AB5" w:rsidP="00296013">
            <w:pPr>
              <w:rPr>
                <w:rFonts w:eastAsia="SimSun" w:cs="SimSun"/>
                <w:color w:val="000000"/>
                <w:kern w:val="0"/>
                <w:sz w:val="20"/>
                <w:szCs w:val="20"/>
              </w:rPr>
            </w:pPr>
            <w:r w:rsidRPr="0070535C">
              <w:rPr>
                <w:rFonts w:eastAsia="SimSun" w:cs="SimSun"/>
                <w:color w:val="000000"/>
                <w:kern w:val="0"/>
                <w:sz w:val="20"/>
                <w:szCs w:val="20"/>
              </w:rPr>
              <w:t>Der p 1</w:t>
            </w:r>
          </w:p>
        </w:tc>
        <w:tc>
          <w:tcPr>
            <w:tcW w:w="851" w:type="dxa"/>
          </w:tcPr>
          <w:p w14:paraId="5B70FE40"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100</w:t>
            </w:r>
          </w:p>
        </w:tc>
        <w:tc>
          <w:tcPr>
            <w:tcW w:w="860" w:type="dxa"/>
          </w:tcPr>
          <w:p w14:paraId="18D6BCC9"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82</w:t>
            </w:r>
          </w:p>
        </w:tc>
        <w:tc>
          <w:tcPr>
            <w:tcW w:w="841" w:type="dxa"/>
          </w:tcPr>
          <w:p w14:paraId="01153534"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85</w:t>
            </w:r>
          </w:p>
        </w:tc>
        <w:tc>
          <w:tcPr>
            <w:tcW w:w="850" w:type="dxa"/>
          </w:tcPr>
          <w:p w14:paraId="25A6B8A0"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25</w:t>
            </w:r>
          </w:p>
        </w:tc>
        <w:tc>
          <w:tcPr>
            <w:tcW w:w="851" w:type="dxa"/>
          </w:tcPr>
          <w:p w14:paraId="08059677"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4</w:t>
            </w:r>
          </w:p>
        </w:tc>
        <w:tc>
          <w:tcPr>
            <w:tcW w:w="850" w:type="dxa"/>
          </w:tcPr>
          <w:p w14:paraId="596A0505"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1</w:t>
            </w:r>
          </w:p>
        </w:tc>
        <w:tc>
          <w:tcPr>
            <w:tcW w:w="851" w:type="dxa"/>
          </w:tcPr>
          <w:p w14:paraId="534F7256"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1</w:t>
            </w:r>
          </w:p>
        </w:tc>
        <w:tc>
          <w:tcPr>
            <w:tcW w:w="850" w:type="dxa"/>
          </w:tcPr>
          <w:p w14:paraId="29E22369"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25</w:t>
            </w:r>
          </w:p>
        </w:tc>
      </w:tr>
      <w:tr w:rsidR="00552AB5" w:rsidRPr="00727A1E" w14:paraId="403CEA7D" w14:textId="77777777" w:rsidTr="00296013">
        <w:tc>
          <w:tcPr>
            <w:tcW w:w="1129" w:type="dxa"/>
          </w:tcPr>
          <w:p w14:paraId="257078B9" w14:textId="77777777" w:rsidR="00552AB5" w:rsidRPr="0070535C" w:rsidRDefault="00552AB5" w:rsidP="00296013">
            <w:pPr>
              <w:rPr>
                <w:rFonts w:eastAsia="SimSun" w:cs="SimSun"/>
                <w:color w:val="000000"/>
                <w:kern w:val="0"/>
                <w:sz w:val="20"/>
                <w:szCs w:val="20"/>
              </w:rPr>
            </w:pPr>
            <w:r w:rsidRPr="0070535C">
              <w:rPr>
                <w:rFonts w:eastAsia="SimSun" w:cs="SimSun"/>
                <w:color w:val="000000"/>
                <w:kern w:val="0"/>
                <w:sz w:val="20"/>
                <w:szCs w:val="20"/>
              </w:rPr>
              <w:t>Der f 1</w:t>
            </w:r>
          </w:p>
        </w:tc>
        <w:tc>
          <w:tcPr>
            <w:tcW w:w="851" w:type="dxa"/>
          </w:tcPr>
          <w:p w14:paraId="66D40D13"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82</w:t>
            </w:r>
          </w:p>
        </w:tc>
        <w:tc>
          <w:tcPr>
            <w:tcW w:w="860" w:type="dxa"/>
          </w:tcPr>
          <w:p w14:paraId="700670C2"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100</w:t>
            </w:r>
          </w:p>
        </w:tc>
        <w:tc>
          <w:tcPr>
            <w:tcW w:w="841" w:type="dxa"/>
          </w:tcPr>
          <w:p w14:paraId="4220C108"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85</w:t>
            </w:r>
          </w:p>
        </w:tc>
        <w:tc>
          <w:tcPr>
            <w:tcW w:w="850" w:type="dxa"/>
          </w:tcPr>
          <w:p w14:paraId="7D9A21CD"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26</w:t>
            </w:r>
          </w:p>
        </w:tc>
        <w:tc>
          <w:tcPr>
            <w:tcW w:w="851" w:type="dxa"/>
          </w:tcPr>
          <w:p w14:paraId="1D0FA3C5"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4</w:t>
            </w:r>
          </w:p>
        </w:tc>
        <w:tc>
          <w:tcPr>
            <w:tcW w:w="850" w:type="dxa"/>
          </w:tcPr>
          <w:p w14:paraId="7C0A7E6D"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3</w:t>
            </w:r>
          </w:p>
        </w:tc>
        <w:tc>
          <w:tcPr>
            <w:tcW w:w="851" w:type="dxa"/>
          </w:tcPr>
          <w:p w14:paraId="39A10ED7"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0</w:t>
            </w:r>
          </w:p>
        </w:tc>
        <w:tc>
          <w:tcPr>
            <w:tcW w:w="850" w:type="dxa"/>
          </w:tcPr>
          <w:p w14:paraId="72C30FAA"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27</w:t>
            </w:r>
          </w:p>
        </w:tc>
      </w:tr>
      <w:tr w:rsidR="00552AB5" w:rsidRPr="00727A1E" w14:paraId="7E43E25F" w14:textId="77777777" w:rsidTr="00296013">
        <w:tc>
          <w:tcPr>
            <w:tcW w:w="1129" w:type="dxa"/>
          </w:tcPr>
          <w:p w14:paraId="7BFC8F74" w14:textId="77777777" w:rsidR="00552AB5" w:rsidRPr="0070535C" w:rsidRDefault="00552AB5" w:rsidP="00296013">
            <w:pPr>
              <w:rPr>
                <w:rFonts w:eastAsia="SimSun" w:cs="SimSun"/>
                <w:color w:val="000000"/>
                <w:kern w:val="0"/>
                <w:sz w:val="20"/>
                <w:szCs w:val="20"/>
              </w:rPr>
            </w:pPr>
            <w:r w:rsidRPr="0070535C">
              <w:rPr>
                <w:rFonts w:eastAsia="SimSun" w:cs="SimSun"/>
                <w:color w:val="000000"/>
                <w:kern w:val="0"/>
                <w:sz w:val="20"/>
                <w:szCs w:val="20"/>
              </w:rPr>
              <w:t>Eur m 1</w:t>
            </w:r>
          </w:p>
        </w:tc>
        <w:tc>
          <w:tcPr>
            <w:tcW w:w="851" w:type="dxa"/>
          </w:tcPr>
          <w:p w14:paraId="23185160"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85</w:t>
            </w:r>
          </w:p>
        </w:tc>
        <w:tc>
          <w:tcPr>
            <w:tcW w:w="860" w:type="dxa"/>
          </w:tcPr>
          <w:p w14:paraId="76F689A4"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85</w:t>
            </w:r>
          </w:p>
        </w:tc>
        <w:tc>
          <w:tcPr>
            <w:tcW w:w="841" w:type="dxa"/>
          </w:tcPr>
          <w:p w14:paraId="6B0B5A80"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100</w:t>
            </w:r>
          </w:p>
        </w:tc>
        <w:tc>
          <w:tcPr>
            <w:tcW w:w="850" w:type="dxa"/>
          </w:tcPr>
          <w:p w14:paraId="2D9BDF81"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25</w:t>
            </w:r>
          </w:p>
        </w:tc>
        <w:tc>
          <w:tcPr>
            <w:tcW w:w="851" w:type="dxa"/>
          </w:tcPr>
          <w:p w14:paraId="4FDA2D35"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4</w:t>
            </w:r>
          </w:p>
        </w:tc>
        <w:tc>
          <w:tcPr>
            <w:tcW w:w="850" w:type="dxa"/>
          </w:tcPr>
          <w:p w14:paraId="00051FD4"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2</w:t>
            </w:r>
          </w:p>
        </w:tc>
        <w:tc>
          <w:tcPr>
            <w:tcW w:w="851" w:type="dxa"/>
          </w:tcPr>
          <w:p w14:paraId="5FA2A5C3"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0</w:t>
            </w:r>
          </w:p>
        </w:tc>
        <w:tc>
          <w:tcPr>
            <w:tcW w:w="850" w:type="dxa"/>
          </w:tcPr>
          <w:p w14:paraId="7DBE07F3"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25</w:t>
            </w:r>
          </w:p>
        </w:tc>
      </w:tr>
      <w:tr w:rsidR="00552AB5" w:rsidRPr="00727A1E" w14:paraId="62C5F884" w14:textId="77777777" w:rsidTr="00296013">
        <w:tc>
          <w:tcPr>
            <w:tcW w:w="1129" w:type="dxa"/>
          </w:tcPr>
          <w:p w14:paraId="0D504256" w14:textId="77777777" w:rsidR="00552AB5" w:rsidRPr="0070535C" w:rsidRDefault="00552AB5" w:rsidP="00296013">
            <w:pPr>
              <w:rPr>
                <w:rFonts w:eastAsia="SimSun" w:cs="SimSun"/>
                <w:color w:val="000000"/>
                <w:kern w:val="0"/>
                <w:sz w:val="20"/>
                <w:szCs w:val="20"/>
              </w:rPr>
            </w:pPr>
            <w:r w:rsidRPr="0070535C">
              <w:rPr>
                <w:rFonts w:eastAsia="SimSun" w:cs="SimSun"/>
                <w:color w:val="000000"/>
                <w:kern w:val="0"/>
                <w:sz w:val="20"/>
                <w:szCs w:val="20"/>
              </w:rPr>
              <w:t>cat B</w:t>
            </w:r>
          </w:p>
        </w:tc>
        <w:tc>
          <w:tcPr>
            <w:tcW w:w="851" w:type="dxa"/>
          </w:tcPr>
          <w:p w14:paraId="5B0D9F67"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25</w:t>
            </w:r>
          </w:p>
        </w:tc>
        <w:tc>
          <w:tcPr>
            <w:tcW w:w="860" w:type="dxa"/>
          </w:tcPr>
          <w:p w14:paraId="34A91B2B"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26</w:t>
            </w:r>
          </w:p>
        </w:tc>
        <w:tc>
          <w:tcPr>
            <w:tcW w:w="841" w:type="dxa"/>
          </w:tcPr>
          <w:p w14:paraId="568417E9"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25</w:t>
            </w:r>
          </w:p>
        </w:tc>
        <w:tc>
          <w:tcPr>
            <w:tcW w:w="850" w:type="dxa"/>
          </w:tcPr>
          <w:p w14:paraId="249636F0"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100</w:t>
            </w:r>
          </w:p>
        </w:tc>
        <w:tc>
          <w:tcPr>
            <w:tcW w:w="851" w:type="dxa"/>
          </w:tcPr>
          <w:p w14:paraId="31C6613E"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28</w:t>
            </w:r>
          </w:p>
        </w:tc>
        <w:tc>
          <w:tcPr>
            <w:tcW w:w="850" w:type="dxa"/>
          </w:tcPr>
          <w:p w14:paraId="228D4903"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0</w:t>
            </w:r>
          </w:p>
        </w:tc>
        <w:tc>
          <w:tcPr>
            <w:tcW w:w="851" w:type="dxa"/>
          </w:tcPr>
          <w:p w14:paraId="2136C87D"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3</w:t>
            </w:r>
          </w:p>
        </w:tc>
        <w:tc>
          <w:tcPr>
            <w:tcW w:w="850" w:type="dxa"/>
          </w:tcPr>
          <w:p w14:paraId="4DB6396D"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24</w:t>
            </w:r>
          </w:p>
        </w:tc>
      </w:tr>
      <w:tr w:rsidR="00552AB5" w:rsidRPr="00727A1E" w14:paraId="73E57A6B" w14:textId="77777777" w:rsidTr="00296013">
        <w:tc>
          <w:tcPr>
            <w:tcW w:w="1129" w:type="dxa"/>
          </w:tcPr>
          <w:p w14:paraId="5FDBCBB3" w14:textId="77777777" w:rsidR="00552AB5" w:rsidRPr="0070535C" w:rsidRDefault="00552AB5" w:rsidP="00296013">
            <w:pPr>
              <w:rPr>
                <w:rFonts w:eastAsia="SimSun" w:cs="SimSun"/>
                <w:color w:val="000000"/>
                <w:kern w:val="0"/>
                <w:sz w:val="20"/>
                <w:szCs w:val="20"/>
              </w:rPr>
            </w:pPr>
            <w:r w:rsidRPr="0070535C">
              <w:rPr>
                <w:rFonts w:eastAsia="SimSun" w:cs="SimSun"/>
                <w:color w:val="000000"/>
                <w:kern w:val="0"/>
                <w:sz w:val="20"/>
                <w:szCs w:val="20"/>
              </w:rPr>
              <w:t>cat K</w:t>
            </w:r>
          </w:p>
        </w:tc>
        <w:tc>
          <w:tcPr>
            <w:tcW w:w="851" w:type="dxa"/>
          </w:tcPr>
          <w:p w14:paraId="0E227383"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4</w:t>
            </w:r>
          </w:p>
        </w:tc>
        <w:tc>
          <w:tcPr>
            <w:tcW w:w="860" w:type="dxa"/>
          </w:tcPr>
          <w:p w14:paraId="5AB62821"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4</w:t>
            </w:r>
          </w:p>
        </w:tc>
        <w:tc>
          <w:tcPr>
            <w:tcW w:w="841" w:type="dxa"/>
          </w:tcPr>
          <w:p w14:paraId="192E5507"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4</w:t>
            </w:r>
          </w:p>
        </w:tc>
        <w:tc>
          <w:tcPr>
            <w:tcW w:w="850" w:type="dxa"/>
          </w:tcPr>
          <w:p w14:paraId="2180BB9F"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28</w:t>
            </w:r>
          </w:p>
        </w:tc>
        <w:tc>
          <w:tcPr>
            <w:tcW w:w="851" w:type="dxa"/>
          </w:tcPr>
          <w:p w14:paraId="62AA8093"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100</w:t>
            </w:r>
          </w:p>
        </w:tc>
        <w:tc>
          <w:tcPr>
            <w:tcW w:w="850" w:type="dxa"/>
          </w:tcPr>
          <w:p w14:paraId="421381FC"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59</w:t>
            </w:r>
          </w:p>
        </w:tc>
        <w:tc>
          <w:tcPr>
            <w:tcW w:w="851" w:type="dxa"/>
          </w:tcPr>
          <w:p w14:paraId="016E80AF"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58</w:t>
            </w:r>
          </w:p>
        </w:tc>
        <w:tc>
          <w:tcPr>
            <w:tcW w:w="850" w:type="dxa"/>
          </w:tcPr>
          <w:p w14:paraId="074B6EC7"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28</w:t>
            </w:r>
          </w:p>
        </w:tc>
      </w:tr>
      <w:tr w:rsidR="00552AB5" w:rsidRPr="00727A1E" w14:paraId="1A8890C7" w14:textId="77777777" w:rsidTr="00296013">
        <w:tc>
          <w:tcPr>
            <w:tcW w:w="1129" w:type="dxa"/>
          </w:tcPr>
          <w:p w14:paraId="45965411" w14:textId="77777777" w:rsidR="00552AB5" w:rsidRPr="0070535C" w:rsidRDefault="00552AB5" w:rsidP="00296013">
            <w:pPr>
              <w:rPr>
                <w:rFonts w:eastAsia="SimSun" w:cs="SimSun"/>
                <w:color w:val="000000"/>
                <w:kern w:val="0"/>
                <w:sz w:val="20"/>
                <w:szCs w:val="20"/>
              </w:rPr>
            </w:pPr>
            <w:r w:rsidRPr="0070535C">
              <w:rPr>
                <w:rFonts w:eastAsia="SimSun" w:cs="SimSun"/>
                <w:color w:val="000000"/>
                <w:kern w:val="0"/>
                <w:sz w:val="20"/>
                <w:szCs w:val="20"/>
              </w:rPr>
              <w:t>cat L2</w:t>
            </w:r>
          </w:p>
        </w:tc>
        <w:tc>
          <w:tcPr>
            <w:tcW w:w="851" w:type="dxa"/>
          </w:tcPr>
          <w:p w14:paraId="3323F5B4"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1</w:t>
            </w:r>
          </w:p>
        </w:tc>
        <w:tc>
          <w:tcPr>
            <w:tcW w:w="860" w:type="dxa"/>
          </w:tcPr>
          <w:p w14:paraId="0595D8F4"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3</w:t>
            </w:r>
          </w:p>
        </w:tc>
        <w:tc>
          <w:tcPr>
            <w:tcW w:w="841" w:type="dxa"/>
          </w:tcPr>
          <w:p w14:paraId="60B0C4F5"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2</w:t>
            </w:r>
          </w:p>
        </w:tc>
        <w:tc>
          <w:tcPr>
            <w:tcW w:w="850" w:type="dxa"/>
          </w:tcPr>
          <w:p w14:paraId="7880CD4F"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0</w:t>
            </w:r>
          </w:p>
        </w:tc>
        <w:tc>
          <w:tcPr>
            <w:tcW w:w="851" w:type="dxa"/>
          </w:tcPr>
          <w:p w14:paraId="00513588"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59</w:t>
            </w:r>
          </w:p>
        </w:tc>
        <w:tc>
          <w:tcPr>
            <w:tcW w:w="850" w:type="dxa"/>
          </w:tcPr>
          <w:p w14:paraId="467F5030"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100</w:t>
            </w:r>
          </w:p>
        </w:tc>
        <w:tc>
          <w:tcPr>
            <w:tcW w:w="851" w:type="dxa"/>
          </w:tcPr>
          <w:p w14:paraId="1D341A9B"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58</w:t>
            </w:r>
          </w:p>
        </w:tc>
        <w:tc>
          <w:tcPr>
            <w:tcW w:w="850" w:type="dxa"/>
          </w:tcPr>
          <w:p w14:paraId="72ED7403"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0</w:t>
            </w:r>
          </w:p>
        </w:tc>
      </w:tr>
      <w:tr w:rsidR="00552AB5" w:rsidRPr="00727A1E" w14:paraId="43CB467F" w14:textId="77777777" w:rsidTr="00296013">
        <w:tc>
          <w:tcPr>
            <w:tcW w:w="1129" w:type="dxa"/>
          </w:tcPr>
          <w:p w14:paraId="0426D52C" w14:textId="77777777" w:rsidR="00552AB5" w:rsidRPr="0070535C" w:rsidRDefault="00552AB5" w:rsidP="00296013">
            <w:pPr>
              <w:rPr>
                <w:rFonts w:eastAsia="SimSun" w:cs="SimSun"/>
                <w:color w:val="000000"/>
                <w:kern w:val="0"/>
                <w:sz w:val="20"/>
                <w:szCs w:val="20"/>
              </w:rPr>
            </w:pPr>
            <w:r w:rsidRPr="0070535C">
              <w:rPr>
                <w:rFonts w:eastAsia="SimSun" w:cs="SimSun"/>
                <w:color w:val="000000"/>
                <w:kern w:val="0"/>
                <w:sz w:val="20"/>
                <w:szCs w:val="20"/>
              </w:rPr>
              <w:t>cat S</w:t>
            </w:r>
          </w:p>
        </w:tc>
        <w:tc>
          <w:tcPr>
            <w:tcW w:w="851" w:type="dxa"/>
          </w:tcPr>
          <w:p w14:paraId="60CCB945"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1</w:t>
            </w:r>
          </w:p>
        </w:tc>
        <w:tc>
          <w:tcPr>
            <w:tcW w:w="860" w:type="dxa"/>
          </w:tcPr>
          <w:p w14:paraId="28EC866D"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0</w:t>
            </w:r>
          </w:p>
        </w:tc>
        <w:tc>
          <w:tcPr>
            <w:tcW w:w="841" w:type="dxa"/>
          </w:tcPr>
          <w:p w14:paraId="14EDCED4"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0</w:t>
            </w:r>
          </w:p>
        </w:tc>
        <w:tc>
          <w:tcPr>
            <w:tcW w:w="850" w:type="dxa"/>
          </w:tcPr>
          <w:p w14:paraId="02245C95"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3</w:t>
            </w:r>
          </w:p>
        </w:tc>
        <w:tc>
          <w:tcPr>
            <w:tcW w:w="851" w:type="dxa"/>
          </w:tcPr>
          <w:p w14:paraId="48007122"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58</w:t>
            </w:r>
          </w:p>
        </w:tc>
        <w:tc>
          <w:tcPr>
            <w:tcW w:w="850" w:type="dxa"/>
          </w:tcPr>
          <w:p w14:paraId="5400F740"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58</w:t>
            </w:r>
          </w:p>
        </w:tc>
        <w:tc>
          <w:tcPr>
            <w:tcW w:w="851" w:type="dxa"/>
          </w:tcPr>
          <w:p w14:paraId="441A312F"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100</w:t>
            </w:r>
          </w:p>
        </w:tc>
        <w:tc>
          <w:tcPr>
            <w:tcW w:w="850" w:type="dxa"/>
          </w:tcPr>
          <w:p w14:paraId="3BDDB73C"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1</w:t>
            </w:r>
          </w:p>
        </w:tc>
      </w:tr>
      <w:tr w:rsidR="00552AB5" w:rsidRPr="00727A1E" w14:paraId="4E4F697A" w14:textId="77777777" w:rsidTr="00296013">
        <w:tc>
          <w:tcPr>
            <w:tcW w:w="1129" w:type="dxa"/>
          </w:tcPr>
          <w:p w14:paraId="685C5DD6" w14:textId="123174F0" w:rsidR="00552AB5" w:rsidRPr="0070535C" w:rsidRDefault="00552AB5" w:rsidP="00296013">
            <w:pPr>
              <w:rPr>
                <w:rFonts w:eastAsia="SimSun" w:cs="SimSun"/>
                <w:color w:val="000000"/>
                <w:kern w:val="0"/>
                <w:sz w:val="20"/>
                <w:szCs w:val="20"/>
              </w:rPr>
            </w:pPr>
            <w:r w:rsidRPr="0070535C">
              <w:rPr>
                <w:rFonts w:eastAsia="SimSun" w:cs="SimSun"/>
                <w:color w:val="000000"/>
                <w:kern w:val="0"/>
                <w:sz w:val="20"/>
                <w:szCs w:val="20"/>
              </w:rPr>
              <w:t xml:space="preserve">cat </w:t>
            </w:r>
            <w:r w:rsidR="000525ED">
              <w:rPr>
                <w:rFonts w:eastAsia="SimSun" w:cs="SimSun"/>
                <w:color w:val="000000"/>
                <w:kern w:val="0"/>
                <w:sz w:val="20"/>
                <w:szCs w:val="20"/>
              </w:rPr>
              <w:t>Z</w:t>
            </w:r>
          </w:p>
        </w:tc>
        <w:tc>
          <w:tcPr>
            <w:tcW w:w="851" w:type="dxa"/>
          </w:tcPr>
          <w:p w14:paraId="3A88C391"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25</w:t>
            </w:r>
          </w:p>
        </w:tc>
        <w:tc>
          <w:tcPr>
            <w:tcW w:w="860" w:type="dxa"/>
          </w:tcPr>
          <w:p w14:paraId="2BC36FF0"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27</w:t>
            </w:r>
          </w:p>
        </w:tc>
        <w:tc>
          <w:tcPr>
            <w:tcW w:w="841" w:type="dxa"/>
          </w:tcPr>
          <w:p w14:paraId="03AA1100"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25</w:t>
            </w:r>
          </w:p>
        </w:tc>
        <w:tc>
          <w:tcPr>
            <w:tcW w:w="850" w:type="dxa"/>
          </w:tcPr>
          <w:p w14:paraId="2E5AD311"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24</w:t>
            </w:r>
          </w:p>
        </w:tc>
        <w:tc>
          <w:tcPr>
            <w:tcW w:w="851" w:type="dxa"/>
          </w:tcPr>
          <w:p w14:paraId="6D5FF124"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28</w:t>
            </w:r>
          </w:p>
        </w:tc>
        <w:tc>
          <w:tcPr>
            <w:tcW w:w="850" w:type="dxa"/>
          </w:tcPr>
          <w:p w14:paraId="14B2D43D"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0</w:t>
            </w:r>
          </w:p>
        </w:tc>
        <w:tc>
          <w:tcPr>
            <w:tcW w:w="851" w:type="dxa"/>
          </w:tcPr>
          <w:p w14:paraId="2B84D9D7"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31</w:t>
            </w:r>
          </w:p>
        </w:tc>
        <w:tc>
          <w:tcPr>
            <w:tcW w:w="850" w:type="dxa"/>
          </w:tcPr>
          <w:p w14:paraId="22A5D0FE" w14:textId="77777777" w:rsidR="00552AB5" w:rsidRPr="0070535C" w:rsidRDefault="00552AB5" w:rsidP="00296013">
            <w:pPr>
              <w:jc w:val="center"/>
              <w:rPr>
                <w:rFonts w:eastAsia="SimSun" w:cs="SimSun"/>
                <w:color w:val="000000"/>
                <w:kern w:val="0"/>
                <w:sz w:val="20"/>
                <w:szCs w:val="20"/>
              </w:rPr>
            </w:pPr>
            <w:r w:rsidRPr="0070535C">
              <w:rPr>
                <w:rFonts w:eastAsia="SimSun" w:cs="SimSun"/>
                <w:color w:val="000000"/>
                <w:kern w:val="0"/>
                <w:sz w:val="20"/>
                <w:szCs w:val="20"/>
              </w:rPr>
              <w:t>100</w:t>
            </w:r>
          </w:p>
        </w:tc>
      </w:tr>
    </w:tbl>
    <w:p w14:paraId="578E58EB" w14:textId="77777777" w:rsidR="00552AB5" w:rsidRPr="00055F5D" w:rsidRDefault="00552AB5" w:rsidP="00552AB5">
      <w:pPr>
        <w:spacing w:line="480" w:lineRule="auto"/>
      </w:pPr>
    </w:p>
    <w:p w14:paraId="1ADAB928" w14:textId="77777777" w:rsidR="00552AB5" w:rsidRDefault="00552AB5">
      <w:r>
        <w:br w:type="page"/>
      </w:r>
    </w:p>
    <w:p w14:paraId="48BD7AD4" w14:textId="21F6FFA9" w:rsidR="00552AB5" w:rsidRDefault="00552AB5" w:rsidP="00552AB5">
      <w:r>
        <w:rPr>
          <w:b/>
        </w:rPr>
        <w:lastRenderedPageBreak/>
        <w:t xml:space="preserve">Figure 1.  </w:t>
      </w:r>
      <w:r>
        <w:t>Structure of Der p 1</w:t>
      </w:r>
      <w:r w:rsidR="00296013">
        <w:t xml:space="preserve"> (PDB: 2AS8; Der p 1.0105 isoform) with positions of catalytic residues shown.</w:t>
      </w:r>
      <w:r w:rsidR="00AE5A5C">
        <w:t xml:space="preserve">  For clarity, a surface has been rendered </w:t>
      </w:r>
      <w:r w:rsidR="00FE2C46">
        <w:t>over part of the substrate binding groove.</w:t>
      </w:r>
    </w:p>
    <w:p w14:paraId="271A03A2" w14:textId="671473E1" w:rsidR="00BB265B" w:rsidRDefault="00BB265B" w:rsidP="00552AB5"/>
    <w:p w14:paraId="64212850" w14:textId="7466006C" w:rsidR="00BB265B" w:rsidRDefault="00BB265B" w:rsidP="00552AB5">
      <w:r w:rsidRPr="00BB265B">
        <w:rPr>
          <w:b/>
        </w:rPr>
        <w:t>Figure 2.</w:t>
      </w:r>
      <w:r>
        <w:t xml:space="preserve">  Multiple sequence alignments for the mature forms of HDM group 1 allergens from </w:t>
      </w:r>
      <w:r>
        <w:rPr>
          <w:i/>
        </w:rPr>
        <w:t>Dermatophagoides</w:t>
      </w:r>
      <w:r>
        <w:t xml:space="preserve"> and </w:t>
      </w:r>
      <w:r>
        <w:rPr>
          <w:i/>
        </w:rPr>
        <w:t>Euroglyphus</w:t>
      </w:r>
      <w:r>
        <w:t xml:space="preserve"> species with cathepsin family representatives</w:t>
      </w:r>
      <w:r w:rsidR="002D4F39">
        <w:t xml:space="preserve"> (cat B, K</w:t>
      </w:r>
      <w:r w:rsidR="00DA4E06">
        <w:t>, L2, S and Z)</w:t>
      </w:r>
      <w:r>
        <w:t>.</w:t>
      </w:r>
      <w:r w:rsidR="003866BC">
        <w:t xml:space="preserve">  </w:t>
      </w:r>
      <w:r w:rsidR="00FE2C46">
        <w:t xml:space="preserve"> Grap</w:t>
      </w:r>
      <w:r w:rsidR="00567E5E">
        <w:t xml:space="preserve">hical representations of conservation and quality were created </w:t>
      </w:r>
      <w:r w:rsidR="004446F6">
        <w:t>using C</w:t>
      </w:r>
      <w:r w:rsidR="00B30094">
        <w:t>lustal</w:t>
      </w:r>
      <w:r w:rsidR="004446F6">
        <w:t xml:space="preserve"> Omega</w:t>
      </w:r>
      <w:r w:rsidR="00B30094">
        <w:t xml:space="preserve"> and J</w:t>
      </w:r>
      <w:r w:rsidR="003A6059">
        <w:t>al</w:t>
      </w:r>
      <w:r w:rsidR="00B30094">
        <w:t>view</w:t>
      </w:r>
      <w:r w:rsidR="00A23CD4">
        <w:t>.</w:t>
      </w:r>
      <w:r w:rsidR="002932A5">
        <w:t xml:space="preserve">  Threshold for conservation was set at 30%.</w:t>
      </w:r>
      <w:r w:rsidR="00296013">
        <w:t xml:space="preserve"> </w:t>
      </w:r>
      <w:r w:rsidR="007B0C05">
        <w:t xml:space="preserve"> </w:t>
      </w:r>
      <w:r w:rsidR="00296013">
        <w:t>Red rectangles and circles denote catalytic triad residues.</w:t>
      </w:r>
    </w:p>
    <w:p w14:paraId="281DE099" w14:textId="77777777" w:rsidR="00552AB5" w:rsidRDefault="00552AB5" w:rsidP="00552AB5"/>
    <w:p w14:paraId="1D3E0F4C" w14:textId="1AC88D73" w:rsidR="00552AB5" w:rsidRDefault="00552AB5" w:rsidP="00552AB5">
      <w:r>
        <w:rPr>
          <w:b/>
        </w:rPr>
        <w:t xml:space="preserve">Figure </w:t>
      </w:r>
      <w:r w:rsidR="00BB265B">
        <w:rPr>
          <w:b/>
        </w:rPr>
        <w:t>3</w:t>
      </w:r>
      <w:r>
        <w:rPr>
          <w:b/>
        </w:rPr>
        <w:t>.</w:t>
      </w:r>
      <w:r>
        <w:t xml:space="preserve">  Mechanisms of signalling crosstalk between GPCRs and EGFR</w:t>
      </w:r>
      <w:r w:rsidR="00D35251">
        <w:t xml:space="preserve"> </w:t>
      </w:r>
      <w:r w:rsidR="00D35251" w:rsidRPr="009D2ECA">
        <w:t xml:space="preserve">(Abbreviations: </w:t>
      </w:r>
      <w:r w:rsidR="007B0C05" w:rsidRPr="009D2ECA">
        <w:t>GPCR</w:t>
      </w:r>
      <w:r w:rsidR="003D2B65" w:rsidRPr="009D2ECA">
        <w:t>, G-protein coupled receptor; PI</w:t>
      </w:r>
      <w:r w:rsidR="00F002A1">
        <w:t xml:space="preserve"> </w:t>
      </w:r>
      <w:r w:rsidR="003D2B65" w:rsidRPr="009D2ECA">
        <w:t>3-kinase, phosphoinos</w:t>
      </w:r>
      <w:r w:rsidR="00871443" w:rsidRPr="009D2ECA">
        <w:t>itide</w:t>
      </w:r>
      <w:r w:rsidR="00F002A1">
        <w:t xml:space="preserve"> </w:t>
      </w:r>
      <w:r w:rsidR="00871443" w:rsidRPr="009D2ECA">
        <w:t>3-kinase, PDK 1</w:t>
      </w:r>
      <w:r w:rsidR="0083130A" w:rsidRPr="009D2ECA">
        <w:t>, phosphoinositide</w:t>
      </w:r>
      <w:r w:rsidR="000F4CC8" w:rsidRPr="009D2ECA">
        <w:t>-dependent protein kinase 1; src</w:t>
      </w:r>
      <w:r w:rsidR="00B20A84" w:rsidRPr="009D2ECA">
        <w:t xml:space="preserve">, </w:t>
      </w:r>
      <w:r w:rsidR="009562D1" w:rsidRPr="009D2ECA">
        <w:t xml:space="preserve">proto-oncogene tyrosine-protein kinase src; </w:t>
      </w:r>
      <w:r w:rsidR="005C3164" w:rsidRPr="009D2ECA">
        <w:t>ADAM, a disintegrin and metalloprotease; EGF/EGFR, epidermal growth factor</w:t>
      </w:r>
      <w:r w:rsidR="009D2ECA" w:rsidRPr="009D2ECA">
        <w:t>/receptor).</w:t>
      </w:r>
      <w:r w:rsidR="00D35251" w:rsidRPr="009D2ECA">
        <w:t xml:space="preserve">  </w:t>
      </w:r>
    </w:p>
    <w:p w14:paraId="70DD958C" w14:textId="77777777" w:rsidR="00552AB5" w:rsidRDefault="00552AB5" w:rsidP="00552AB5"/>
    <w:p w14:paraId="7FBF0BE0" w14:textId="12681BF9" w:rsidR="00552AB5" w:rsidRDefault="00552AB5" w:rsidP="00552AB5">
      <w:r>
        <w:rPr>
          <w:b/>
        </w:rPr>
        <w:t xml:space="preserve">Figure </w:t>
      </w:r>
      <w:r w:rsidR="001D6072">
        <w:rPr>
          <w:b/>
        </w:rPr>
        <w:t>4</w:t>
      </w:r>
      <w:r>
        <w:rPr>
          <w:b/>
        </w:rPr>
        <w:t>.</w:t>
      </w:r>
      <w:r>
        <w:t xml:space="preserve">  Effects of LY294002</w:t>
      </w:r>
      <w:r w:rsidR="00261AEC">
        <w:t xml:space="preserve"> (PI</w:t>
      </w:r>
      <w:r w:rsidR="00F002A1">
        <w:t xml:space="preserve"> </w:t>
      </w:r>
      <w:r w:rsidR="009C4811">
        <w:t>3-kinase inhibitor)</w:t>
      </w:r>
      <w:r>
        <w:t xml:space="preserve"> and PD 98059 </w:t>
      </w:r>
      <w:r w:rsidR="009C4811">
        <w:t xml:space="preserve">(mitogen activated protein kinase kinase inhibitor) </w:t>
      </w:r>
      <w:r>
        <w:t xml:space="preserve">on HDM-allergen stimulation of ROS generation in human airway epithelial cell line </w:t>
      </w:r>
      <w:r w:rsidR="00582E80">
        <w:t>C</w:t>
      </w:r>
      <w:r>
        <w:t xml:space="preserve">alu-3.  Data are shown as mean ± s.e. (n=8). </w:t>
      </w:r>
      <w:r w:rsidR="003F6835">
        <w:t xml:space="preserve"> *P&lt;0.001 </w:t>
      </w:r>
      <w:r w:rsidR="003F6835">
        <w:rPr>
          <w:i/>
        </w:rPr>
        <w:t>v</w:t>
      </w:r>
      <w:r w:rsidR="008A0981">
        <w:rPr>
          <w:i/>
        </w:rPr>
        <w:t>s</w:t>
      </w:r>
      <w:r w:rsidR="003F6835">
        <w:rPr>
          <w:i/>
        </w:rPr>
        <w:t xml:space="preserve"> </w:t>
      </w:r>
      <w:r w:rsidR="003F6835">
        <w:t>vehicle controls</w:t>
      </w:r>
      <w:r w:rsidR="007D2FEF">
        <w:t xml:space="preserve">; **P&lt;0.001 </w:t>
      </w:r>
      <w:r w:rsidR="007D2FEF">
        <w:rPr>
          <w:i/>
        </w:rPr>
        <w:t>v</w:t>
      </w:r>
      <w:r w:rsidR="008A0981">
        <w:rPr>
          <w:i/>
        </w:rPr>
        <w:t>s</w:t>
      </w:r>
      <w:r w:rsidR="007D2FEF">
        <w:t xml:space="preserve"> allergen-activated cells (1-way ANOVA </w:t>
      </w:r>
      <w:r w:rsidR="00A772CA">
        <w:t>with post hoc testing by Student Newman Keuls proc</w:t>
      </w:r>
      <w:r w:rsidR="008D04C7">
        <w:t xml:space="preserve">edure).  </w:t>
      </w:r>
      <w:r>
        <w:t xml:space="preserve"> ROS production was quantified in cells loaded with dihydrorhodamine 123 as described in</w:t>
      </w:r>
      <w:r w:rsidR="00EF5AC6">
        <w:t xml:space="preserve"> </w:t>
      </w:r>
      <w:r w:rsidR="00100697">
        <w:fldChar w:fldCharType="begin">
          <w:fldData xml:space="preserve">PEVuZE5vdGU+PENpdGU+PEF1dGhvcj5aaGFuZzwvQXV0aG9yPjxZZWFyPjIwMTY8L1llYXI+PFJl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</w:fldData>
        </w:fldChar>
      </w:r>
      <w:r w:rsidR="00556AF0">
        <w:instrText xml:space="preserve"> ADDIN EN.CITE </w:instrText>
      </w:r>
      <w:r w:rsidR="00556AF0">
        <w:fldChar w:fldCharType="begin">
          <w:fldData xml:space="preserve">PEVuZE5vdGU+PENpdGU+PEF1dGhvcj5aaGFuZzwvQXV0aG9yPjxZZWFyPjIwMTY8L1llYXI+PFJl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</w:fldData>
        </w:fldChar>
      </w:r>
      <w:r w:rsidR="00556AF0">
        <w:instrText xml:space="preserve"> ADDIN EN.CITE.DATA </w:instrText>
      </w:r>
      <w:r w:rsidR="00556AF0">
        <w:fldChar w:fldCharType="end"/>
      </w:r>
      <w:r w:rsidR="00100697">
        <w:fldChar w:fldCharType="separate"/>
      </w:r>
      <w:r w:rsidR="00556AF0">
        <w:rPr>
          <w:noProof/>
        </w:rPr>
        <w:t>[78, 103]</w:t>
      </w:r>
      <w:r w:rsidR="00100697">
        <w:fldChar w:fldCharType="end"/>
      </w:r>
      <w:r>
        <w:t>.</w:t>
      </w:r>
    </w:p>
    <w:p w14:paraId="540DF9C3" w14:textId="7448CDFF" w:rsidR="00BD49F9" w:rsidRDefault="00BD49F9" w:rsidP="00552AB5"/>
    <w:p w14:paraId="52F74CC4" w14:textId="7E2374EF" w:rsidR="00BD49F9" w:rsidRDefault="00BD49F9" w:rsidP="00552AB5">
      <w:pPr>
        <w:rPr>
          <w:b/>
        </w:rPr>
      </w:pPr>
      <w:r>
        <w:rPr>
          <w:b/>
        </w:rPr>
        <w:t xml:space="preserve">Figure 5.  </w:t>
      </w:r>
      <w:r w:rsidR="00F002A1" w:rsidRPr="00F002A1">
        <w:t xml:space="preserve">Schematic </w:t>
      </w:r>
      <w:r w:rsidR="00F002A1">
        <w:t>repres</w:t>
      </w:r>
      <w:r w:rsidR="004C3A11">
        <w:t>entation of a range of innate events triggered in airway epithelial cells by group 1 HDM allergens</w:t>
      </w:r>
      <w:r w:rsidR="00B70276">
        <w:t xml:space="preserve"> such as Der p 1</w:t>
      </w:r>
      <w:r w:rsidR="004C3A11">
        <w:t>.  Proteolytic cleavage of tight junctions and adherens junctions facilitates transepithelial allergen delivery.  Prothrombinase activity of the allergen leads to the canonical cleavage of PAR1 and PAR4, initiating</w:t>
      </w:r>
      <w:r w:rsidR="000C5C59">
        <w:t xml:space="preserve"> a signalling cycle when enables the activation of TLR4 with the subsequent generation of ROS and the upregulation of inflammatory gene expression.</w:t>
      </w:r>
      <w:r w:rsidR="004C3A11">
        <w:t xml:space="preserve">   Inactivation of airway defences (antiproteases and surfactant proteins) augment the</w:t>
      </w:r>
      <w:r w:rsidR="000C5C59">
        <w:t xml:space="preserve"> effects outlined above.</w:t>
      </w:r>
      <w:r w:rsidR="004C3A11">
        <w:t xml:space="preserve"> </w:t>
      </w:r>
      <w:r w:rsidR="000C5C59">
        <w:t xml:space="preserve"> The release of the alarmin IL-33 from epithelial cells is facilitated by ROS and ATP and can be converted to a super-active form following cleavage by Der p 1.</w:t>
      </w:r>
    </w:p>
    <w:p w14:paraId="1CA64D8E" w14:textId="77777777" w:rsidR="00F002A1" w:rsidRDefault="00F002A1" w:rsidP="00552AB5">
      <w:pPr>
        <w:rPr>
          <w:b/>
        </w:rPr>
      </w:pPr>
    </w:p>
    <w:p w14:paraId="03F642B5" w14:textId="606A88F3" w:rsidR="00BD49F9" w:rsidRPr="00B70276" w:rsidRDefault="00BD49F9" w:rsidP="00552AB5">
      <w:r>
        <w:rPr>
          <w:b/>
        </w:rPr>
        <w:t>Figure 6.  A</w:t>
      </w:r>
      <w:r w:rsidR="00B70276">
        <w:rPr>
          <w:b/>
        </w:rPr>
        <w:t xml:space="preserve"> </w:t>
      </w:r>
      <w:r w:rsidR="00B70276">
        <w:t>Schematic representation of the consequences of the activation of innate signalling mechanisms in airway epithelial cells by group 1 HDM allergens.  Please refer to text for full description of how the protease-initiated release of epithelial mediators co-ordinates a response of effector cells implicated in the initiation and progression of allergy.</w:t>
      </w:r>
      <w:r>
        <w:t xml:space="preserve">  </w:t>
      </w:r>
      <w:r>
        <w:rPr>
          <w:b/>
        </w:rPr>
        <w:t>B</w:t>
      </w:r>
      <w:r w:rsidR="00B70276">
        <w:rPr>
          <w:b/>
        </w:rPr>
        <w:t xml:space="preserve">  </w:t>
      </w:r>
      <w:r w:rsidR="00B70276" w:rsidRPr="00B70276">
        <w:t>Effects</w:t>
      </w:r>
      <w:r w:rsidR="00B70276">
        <w:rPr>
          <w:b/>
        </w:rPr>
        <w:t xml:space="preserve"> </w:t>
      </w:r>
      <w:r w:rsidR="00B70276" w:rsidRPr="00B70276">
        <w:t xml:space="preserve">of </w:t>
      </w:r>
      <w:r w:rsidR="00B70276">
        <w:t xml:space="preserve">ADI compounds on the events depicted in </w:t>
      </w:r>
      <w:r w:rsidR="00B70276">
        <w:rPr>
          <w:b/>
        </w:rPr>
        <w:t>A</w:t>
      </w:r>
      <w:r w:rsidR="00B70276">
        <w:t xml:space="preserve"> with inhibited pathways dimmed out.</w:t>
      </w:r>
      <w:r w:rsidR="00B70276" w:rsidRPr="00B70276">
        <w:t xml:space="preserve"> </w:t>
      </w:r>
    </w:p>
    <w:p w14:paraId="4EE545B9" w14:textId="29EAE5E1" w:rsidR="00552AB5" w:rsidRDefault="00552AB5">
      <w:r>
        <w:br w:type="page"/>
      </w:r>
    </w:p>
    <w:p w14:paraId="3381AA4D" w14:textId="297CDC2F" w:rsidR="00E67871" w:rsidRDefault="00873316" w:rsidP="00055F5D">
      <w:pPr>
        <w:spacing w:line="480" w:lineRule="auto"/>
        <w:rPr>
          <w:b/>
        </w:rPr>
      </w:pPr>
      <w:r>
        <w:rPr>
          <w:b/>
        </w:rPr>
        <w:lastRenderedPageBreak/>
        <w:t>Figure 1.</w:t>
      </w:r>
    </w:p>
    <w:p w14:paraId="58C21A6E" w14:textId="5250AF81" w:rsidR="00873316" w:rsidRPr="00873316" w:rsidRDefault="00416C70" w:rsidP="00055F5D">
      <w:pPr>
        <w:spacing w:line="480" w:lineRule="auto"/>
        <w:rPr>
          <w:b/>
        </w:rPr>
      </w:pPr>
      <w:r>
        <w:rPr>
          <w:b/>
          <w:noProof/>
          <w:lang w:eastAsia="en-GB"/>
        </w:rPr>
        <w:drawing>
          <wp:inline distT="0" distB="0" distL="0" distR="0" wp14:anchorId="7C69C0BA" wp14:editId="48366666">
            <wp:extent cx="5731510" cy="311340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view Figure 1.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3113405"/>
                    </a:xfrm>
                    <a:prstGeom prst="rect">
                      <a:avLst/>
                    </a:prstGeom>
                  </pic:spPr>
                </pic:pic>
              </a:graphicData>
            </a:graphic>
          </wp:inline>
        </w:drawing>
      </w:r>
    </w:p>
    <w:p w14:paraId="0F993085" w14:textId="77777777" w:rsidR="00B93FDE" w:rsidRPr="00103625" w:rsidRDefault="00B93FDE" w:rsidP="00055F5D">
      <w:pPr>
        <w:spacing w:line="480" w:lineRule="auto"/>
      </w:pPr>
    </w:p>
    <w:p w14:paraId="0FD93349" w14:textId="77777777" w:rsidR="00943A2F" w:rsidRPr="00030E21" w:rsidRDefault="00943A2F" w:rsidP="00055F5D">
      <w:pPr>
        <w:spacing w:line="480" w:lineRule="auto"/>
      </w:pPr>
    </w:p>
    <w:p w14:paraId="1A21778A" w14:textId="35E7214D" w:rsidR="00873316" w:rsidRDefault="00873316">
      <w:r>
        <w:br w:type="page"/>
      </w:r>
    </w:p>
    <w:p w14:paraId="7EF56A19" w14:textId="53FB19C4" w:rsidR="003E23F4" w:rsidRDefault="00494B66" w:rsidP="00055F5D">
      <w:pPr>
        <w:spacing w:line="480" w:lineRule="auto"/>
        <w:rPr>
          <w:b/>
        </w:rPr>
      </w:pPr>
      <w:r>
        <w:rPr>
          <w:b/>
          <w:noProof/>
          <w:lang w:eastAsia="en-GB"/>
        </w:rPr>
        <w:lastRenderedPageBreak/>
        <w:drawing>
          <wp:anchor distT="0" distB="0" distL="114300" distR="114300" simplePos="0" relativeHeight="251657728" behindDoc="0" locked="0" layoutInCell="1" allowOverlap="1" wp14:anchorId="05E71EEC" wp14:editId="27EE349E">
            <wp:simplePos x="0" y="0"/>
            <wp:positionH relativeFrom="page">
              <wp:align>left</wp:align>
            </wp:positionH>
            <wp:positionV relativeFrom="paragraph">
              <wp:posOffset>275806</wp:posOffset>
            </wp:positionV>
            <wp:extent cx="7539355" cy="6029325"/>
            <wp:effectExtent l="0" t="0" r="4445"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png"/>
                    <pic:cNvPicPr/>
                  </pic:nvPicPr>
                  <pic:blipFill rotWithShape="1">
                    <a:blip r:embed="rId11">
                      <a:extLst>
                        <a:ext uri="{28A0092B-C50C-407E-A947-70E740481C1C}">
                          <a14:useLocalDpi xmlns:a14="http://schemas.microsoft.com/office/drawing/2010/main" val="0"/>
                        </a:ext>
                      </a:extLst>
                    </a:blip>
                    <a:srcRect l="44580" r="31868"/>
                    <a:stretch/>
                  </pic:blipFill>
                  <pic:spPr bwMode="auto">
                    <a:xfrm>
                      <a:off x="0" y="0"/>
                      <a:ext cx="7551166" cy="603880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73316">
        <w:rPr>
          <w:b/>
        </w:rPr>
        <w:t>Figure 2.</w:t>
      </w:r>
    </w:p>
    <w:p w14:paraId="0A45DD97" w14:textId="11F08A6C" w:rsidR="00494B66" w:rsidRDefault="00494B66" w:rsidP="00055F5D">
      <w:pPr>
        <w:spacing w:line="480" w:lineRule="auto"/>
      </w:pPr>
    </w:p>
    <w:p w14:paraId="215596C0" w14:textId="1EB63B35" w:rsidR="00873316" w:rsidRDefault="00873316" w:rsidP="00055F5D">
      <w:pPr>
        <w:spacing w:line="480" w:lineRule="auto"/>
      </w:pPr>
    </w:p>
    <w:p w14:paraId="10F39891" w14:textId="2EAC7561" w:rsidR="00D35251" w:rsidRDefault="00D35251">
      <w:r>
        <w:br w:type="page"/>
      </w:r>
    </w:p>
    <w:p w14:paraId="291FCA14" w14:textId="14232308" w:rsidR="003E23F4" w:rsidRDefault="00D35251" w:rsidP="00055F5D">
      <w:pPr>
        <w:spacing w:line="480" w:lineRule="auto"/>
      </w:pPr>
      <w:r>
        <w:rPr>
          <w:b/>
        </w:rPr>
        <w:lastRenderedPageBreak/>
        <w:t>Figure 3.</w:t>
      </w:r>
    </w:p>
    <w:p w14:paraId="32842F9B" w14:textId="77777777" w:rsidR="00D35251" w:rsidRDefault="00D35251" w:rsidP="00055F5D">
      <w:pPr>
        <w:spacing w:line="480" w:lineRule="auto"/>
      </w:pPr>
    </w:p>
    <w:p w14:paraId="50F9496D" w14:textId="79BF4C15" w:rsidR="00D35251" w:rsidRDefault="00D35251" w:rsidP="00055F5D">
      <w:pPr>
        <w:spacing w:line="480" w:lineRule="auto"/>
      </w:pPr>
      <w:r>
        <w:rPr>
          <w:noProof/>
          <w:lang w:eastAsia="en-GB"/>
        </w:rPr>
        <w:drawing>
          <wp:inline distT="0" distB="0" distL="0" distR="0" wp14:anchorId="3AD6B565" wp14:editId="4D26D4FE">
            <wp:extent cx="5516424" cy="3986454"/>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iple pass mechanism.png"/>
                    <pic:cNvPicPr/>
                  </pic:nvPicPr>
                  <pic:blipFill>
                    <a:blip r:embed="rId12">
                      <a:extLst>
                        <a:ext uri="{28A0092B-C50C-407E-A947-70E740481C1C}">
                          <a14:useLocalDpi xmlns:a14="http://schemas.microsoft.com/office/drawing/2010/main" val="0"/>
                        </a:ext>
                      </a:extLst>
                    </a:blip>
                    <a:stretch>
                      <a:fillRect/>
                    </a:stretch>
                  </pic:blipFill>
                  <pic:spPr>
                    <a:xfrm>
                      <a:off x="0" y="0"/>
                      <a:ext cx="5516424" cy="3986454"/>
                    </a:xfrm>
                    <a:prstGeom prst="rect">
                      <a:avLst/>
                    </a:prstGeom>
                  </pic:spPr>
                </pic:pic>
              </a:graphicData>
            </a:graphic>
          </wp:inline>
        </w:drawing>
      </w:r>
    </w:p>
    <w:p w14:paraId="161532C2" w14:textId="77777777" w:rsidR="00416C70" w:rsidRDefault="00416C70">
      <w:r>
        <w:br w:type="page"/>
      </w:r>
    </w:p>
    <w:p w14:paraId="67CCC346" w14:textId="77777777" w:rsidR="00416C70" w:rsidRDefault="00416C70">
      <w:r>
        <w:rPr>
          <w:b/>
        </w:rPr>
        <w:lastRenderedPageBreak/>
        <w:t>Figure 4.</w:t>
      </w:r>
    </w:p>
    <w:p w14:paraId="12885B1F" w14:textId="77777777" w:rsidR="00416C70" w:rsidRDefault="00416C70"/>
    <w:p w14:paraId="6057B6A1" w14:textId="20A7D0A1" w:rsidR="00873316" w:rsidRDefault="00416C70">
      <w:r>
        <w:rPr>
          <w:noProof/>
          <w:lang w:eastAsia="en-GB"/>
        </w:rPr>
        <w:drawing>
          <wp:inline distT="0" distB="0" distL="0" distR="0" wp14:anchorId="60FB665C" wp14:editId="4519A14F">
            <wp:extent cx="5095835" cy="318184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view Figure 4.png"/>
                    <pic:cNvPicPr/>
                  </pic:nvPicPr>
                  <pic:blipFill>
                    <a:blip r:embed="rId13">
                      <a:extLst>
                        <a:ext uri="{28A0092B-C50C-407E-A947-70E740481C1C}">
                          <a14:useLocalDpi xmlns:a14="http://schemas.microsoft.com/office/drawing/2010/main" val="0"/>
                        </a:ext>
                      </a:extLst>
                    </a:blip>
                    <a:stretch>
                      <a:fillRect/>
                    </a:stretch>
                  </pic:blipFill>
                  <pic:spPr>
                    <a:xfrm>
                      <a:off x="0" y="0"/>
                      <a:ext cx="5095835" cy="3181849"/>
                    </a:xfrm>
                    <a:prstGeom prst="rect">
                      <a:avLst/>
                    </a:prstGeom>
                  </pic:spPr>
                </pic:pic>
              </a:graphicData>
            </a:graphic>
          </wp:inline>
        </w:drawing>
      </w:r>
      <w:r w:rsidR="00873316">
        <w:br w:type="page"/>
      </w:r>
    </w:p>
    <w:p w14:paraId="714B3B1B" w14:textId="77777777" w:rsidR="006F685C" w:rsidRDefault="006F685C" w:rsidP="00055F5D">
      <w:pPr>
        <w:spacing w:line="480" w:lineRule="auto"/>
      </w:pPr>
    </w:p>
    <w:p w14:paraId="1F4FAB38" w14:textId="1CAC1BA5" w:rsidR="00F76B37" w:rsidRPr="00F76B37" w:rsidRDefault="00552AB5" w:rsidP="002932A5">
      <w:pPr>
        <w:spacing w:line="480" w:lineRule="auto"/>
      </w:pPr>
      <w:r w:rsidRPr="00055F5D">
        <w:t xml:space="preserve"> </w:t>
      </w:r>
      <w:r w:rsidR="00100697">
        <w:rPr>
          <w:rFonts w:ascii="Calibri" w:hAnsi="Calibri"/>
          <w:noProof/>
          <w:lang w:val="en-US"/>
        </w:rPr>
        <w:fldChar w:fldCharType="begin"/>
      </w:r>
      <w:r w:rsidR="00100697">
        <w:instrText xml:space="preserve"> ADDIN EN.REFLIST </w:instrText>
      </w:r>
      <w:r w:rsidR="00100697">
        <w:rPr>
          <w:rFonts w:ascii="Calibri" w:hAnsi="Calibri"/>
          <w:noProof/>
          <w:lang w:val="en-US"/>
        </w:rPr>
        <w:fldChar w:fldCharType="separate"/>
      </w:r>
      <w:r w:rsidR="00F76B37" w:rsidRPr="00F76B37">
        <w:t>References</w:t>
      </w:r>
    </w:p>
    <w:p w14:paraId="11EBC6DB" w14:textId="77777777" w:rsidR="00F76B37" w:rsidRPr="00F76B37" w:rsidRDefault="00F76B37" w:rsidP="00F76B37">
      <w:pPr>
        <w:pStyle w:val="EndNoteBibliographyTitle"/>
      </w:pPr>
    </w:p>
    <w:p w14:paraId="52C06EBE" w14:textId="24B221A4" w:rsidR="00F76B37" w:rsidRDefault="00F76B37" w:rsidP="00F76B37">
      <w:pPr>
        <w:pStyle w:val="EndNoteBibliography"/>
        <w:spacing w:after="0"/>
        <w:ind w:left="720" w:hanging="720"/>
      </w:pPr>
      <w:r w:rsidRPr="00F76B37">
        <w:t>1.</w:t>
      </w:r>
      <w:r w:rsidRPr="00F76B37">
        <w:tab/>
        <w:t>Matricardi, P. M.; Kleine-Tebbe, J.; Hoffmann, H. J.; Valenta, R.; Hilger, C.; Hofmaier, S.; Aalberse, R. C.; Agache, I.; Asero, R.; Ballmer-Weber, B.; Barber, D.; Beyer, K.; Biedermann, T.; Bilo, M. B.; Blank, S.; Bohle, B.; Bosshard, P. P.; Breiteneder, H.; Brough, H. A.; Caraballo, L.; Caubet, J. C.; Crameri, R.; Davies, J. M.; Douladiris, N.; Ebisawa, M.; PA, E. I.; Fernandez-Rivas, M.; Ferreira, F.; Gadermaier, G.; Glatz, M.; Hamilton, R. G.; Hawranek, T.; Hellings, P.; Hoffmann-Sommergruber, K.; Jakob, T.; Jappe, U.; Jutel, M.; Kamath, S. D.; Knol, E. F.; Korosec, P.; Kuehn, A.; Lack, G.; Lopata, A. L.; Makela, M.; Morisset, M.; Niederberger, V.; Nowak-Wegrzyn, A. H.; Papadopoulos, N. G.; Pastorello, E. A.; Pauli, G.; Platts-Mills, T.; Posa, D.; Poulsen, L. K.; Raulf, M.; Sastre, J.; Scala, E.; Schmid, J. M.; Schmid-Grendelmeier, P.; van Hage, M.; van Ree, R.; Vieths, S.; Weber, R.; Wickman, M.; Muraro, A.; Ollert, M., EAACI Molecular Allergology User's Guide.</w:t>
      </w:r>
      <w:r w:rsidR="00334DEF">
        <w:t xml:space="preserve"> </w:t>
      </w:r>
      <w:r w:rsidRPr="00F76B37">
        <w:t xml:space="preserve"> </w:t>
      </w:r>
      <w:r w:rsidRPr="00F76B37">
        <w:rPr>
          <w:i/>
        </w:rPr>
        <w:t>Pediatric</w:t>
      </w:r>
      <w:r w:rsidR="00334DEF">
        <w:rPr>
          <w:i/>
        </w:rPr>
        <w:t xml:space="preserve"> A</w:t>
      </w:r>
      <w:r w:rsidRPr="00F76B37">
        <w:rPr>
          <w:i/>
        </w:rPr>
        <w:t xml:space="preserve">llergy </w:t>
      </w:r>
      <w:r w:rsidR="00334DEF">
        <w:rPr>
          <w:i/>
        </w:rPr>
        <w:t>I</w:t>
      </w:r>
      <w:r w:rsidRPr="00F76B37">
        <w:rPr>
          <w:i/>
        </w:rPr>
        <w:t xml:space="preserve">mmunol </w:t>
      </w:r>
      <w:r w:rsidRPr="00F76B37">
        <w:rPr>
          <w:b/>
        </w:rPr>
        <w:t>2016,</w:t>
      </w:r>
      <w:r w:rsidRPr="00F76B37">
        <w:t xml:space="preserve"> 27 Suppl 23, 1-250.</w:t>
      </w:r>
    </w:p>
    <w:p w14:paraId="6ECD573D" w14:textId="77777777" w:rsidR="00334DEF" w:rsidRPr="00F76B37" w:rsidRDefault="00334DEF" w:rsidP="00F76B37">
      <w:pPr>
        <w:pStyle w:val="EndNoteBibliography"/>
        <w:spacing w:after="0"/>
        <w:ind w:left="720" w:hanging="720"/>
      </w:pPr>
    </w:p>
    <w:p w14:paraId="397CE9E9" w14:textId="596DE468" w:rsidR="00F76B37" w:rsidRDefault="00F76B37" w:rsidP="00F76B37">
      <w:pPr>
        <w:pStyle w:val="EndNoteBibliography"/>
        <w:spacing w:after="0"/>
        <w:ind w:left="720" w:hanging="720"/>
      </w:pPr>
      <w:r w:rsidRPr="00F76B37">
        <w:t>2.</w:t>
      </w:r>
      <w:r w:rsidRPr="00F76B37">
        <w:tab/>
        <w:t xml:space="preserve">Wickman, M.; Lupinek, C.; Andersson, N.; Belgrave, D.; Asarnoj, A.; Benet, M.; Pinart, M.; Wieser, S.; Garcia-Aymerich, J.; Baar, A.; Pershagen, G.; Simpson, A.; Kull, I.; Bergstrom, A.; Melen, E.; Hamsten, C.; Anto, J. M.; Bousquet, J.; Custovic, A.; Valenta, R.; van Hage, M., Detection of IgE Reactivity to a Handful of Allergen Molecules in Early Childhood Predicts Respiratory Allergy in Adolescence. </w:t>
      </w:r>
      <w:r w:rsidR="00334DEF">
        <w:t xml:space="preserve"> </w:t>
      </w:r>
      <w:r w:rsidRPr="00F76B37">
        <w:rPr>
          <w:i/>
        </w:rPr>
        <w:t xml:space="preserve">EBioMedicine </w:t>
      </w:r>
      <w:r w:rsidRPr="00F76B37">
        <w:rPr>
          <w:b/>
        </w:rPr>
        <w:t>2017,</w:t>
      </w:r>
      <w:r w:rsidRPr="00F76B37">
        <w:t xml:space="preserve"> 26, 91-99.</w:t>
      </w:r>
    </w:p>
    <w:p w14:paraId="74CC372E" w14:textId="77777777" w:rsidR="00334DEF" w:rsidRPr="00F76B37" w:rsidRDefault="00334DEF" w:rsidP="00F76B37">
      <w:pPr>
        <w:pStyle w:val="EndNoteBibliography"/>
        <w:spacing w:after="0"/>
        <w:ind w:left="720" w:hanging="720"/>
      </w:pPr>
    </w:p>
    <w:p w14:paraId="3BEA6201" w14:textId="69AC890F" w:rsidR="00F76B37" w:rsidRDefault="00F76B37" w:rsidP="00F76B37">
      <w:pPr>
        <w:pStyle w:val="EndNoteBibliography"/>
        <w:spacing w:after="0"/>
        <w:ind w:left="720" w:hanging="720"/>
      </w:pPr>
      <w:r w:rsidRPr="00F76B37">
        <w:t>3.</w:t>
      </w:r>
      <w:r w:rsidRPr="00F76B37">
        <w:tab/>
        <w:t xml:space="preserve">Stewart, G. A.; Richardson, J. P.; Zhang, J.; Robinson, C., The structure and function of allergens. In </w:t>
      </w:r>
      <w:r w:rsidRPr="00F76B37">
        <w:rPr>
          <w:i/>
        </w:rPr>
        <w:t>Middleton's Allergy - Principles and Practice</w:t>
      </w:r>
      <w:r w:rsidRPr="00F76B37">
        <w:t>, Adkinson, N. F.; Bochner, B. S.; Burks, A. W.; Busse, W. W.; Holgate, S. T.; Lemanske, R. F.; O'Hehir, R. E., Eds. Elsevier Saunders: Philadelphia  2014; 8</w:t>
      </w:r>
      <w:r w:rsidRPr="00334DEF">
        <w:rPr>
          <w:vertAlign w:val="superscript"/>
        </w:rPr>
        <w:t>th</w:t>
      </w:r>
      <w:r w:rsidR="00334DEF">
        <w:t xml:space="preserve"> Edition</w:t>
      </w:r>
      <w:r w:rsidRPr="00F76B37">
        <w:t>, pp 398-429.</w:t>
      </w:r>
    </w:p>
    <w:p w14:paraId="1B1304F4" w14:textId="77777777" w:rsidR="00334DEF" w:rsidRPr="00F76B37" w:rsidRDefault="00334DEF" w:rsidP="00F76B37">
      <w:pPr>
        <w:pStyle w:val="EndNoteBibliography"/>
        <w:spacing w:after="0"/>
        <w:ind w:left="720" w:hanging="720"/>
      </w:pPr>
    </w:p>
    <w:p w14:paraId="5DA3908D" w14:textId="08DEC10E" w:rsidR="00F76B37" w:rsidRDefault="00F76B37" w:rsidP="00F76B37">
      <w:pPr>
        <w:pStyle w:val="EndNoteBibliography"/>
        <w:spacing w:after="0"/>
        <w:ind w:left="720" w:hanging="720"/>
      </w:pPr>
      <w:r w:rsidRPr="00F76B37">
        <w:t>4.</w:t>
      </w:r>
      <w:r w:rsidRPr="00F76B37">
        <w:tab/>
        <w:t xml:space="preserve">Dittrich, A. M.; Chen, H. C.; Xu, L.; Ranney, P.; Connolly, S.; Yarovinsky, T. O.; Bottomly, H. K., A new mechanism for inhalational priming: IL-4 bypasses innate immune signals. </w:t>
      </w:r>
      <w:r w:rsidR="00040C9D">
        <w:t xml:space="preserve"> </w:t>
      </w:r>
      <w:r w:rsidRPr="00F76B37">
        <w:rPr>
          <w:i/>
        </w:rPr>
        <w:t xml:space="preserve">J </w:t>
      </w:r>
      <w:r w:rsidR="00040C9D">
        <w:rPr>
          <w:i/>
        </w:rPr>
        <w:t>I</w:t>
      </w:r>
      <w:r w:rsidRPr="00F76B37">
        <w:rPr>
          <w:i/>
        </w:rPr>
        <w:t xml:space="preserve">mmunol </w:t>
      </w:r>
      <w:r w:rsidRPr="00F76B37">
        <w:rPr>
          <w:b/>
        </w:rPr>
        <w:t>2008,</w:t>
      </w:r>
      <w:r w:rsidRPr="00F76B37">
        <w:t xml:space="preserve"> 181, 7307-15.</w:t>
      </w:r>
    </w:p>
    <w:p w14:paraId="2F8F0D0B" w14:textId="77777777" w:rsidR="00040C9D" w:rsidRPr="00F76B37" w:rsidRDefault="00040C9D" w:rsidP="00F76B37">
      <w:pPr>
        <w:pStyle w:val="EndNoteBibliography"/>
        <w:spacing w:after="0"/>
        <w:ind w:left="720" w:hanging="720"/>
      </w:pPr>
    </w:p>
    <w:p w14:paraId="63EA47B3" w14:textId="25BF9934" w:rsidR="00F76B37" w:rsidRDefault="00F76B37" w:rsidP="00F76B37">
      <w:pPr>
        <w:pStyle w:val="EndNoteBibliography"/>
        <w:spacing w:after="0"/>
        <w:ind w:left="720" w:hanging="720"/>
      </w:pPr>
      <w:r w:rsidRPr="00F76B37">
        <w:t>5.</w:t>
      </w:r>
      <w:r w:rsidRPr="00F76B37">
        <w:tab/>
        <w:t>Martinez-Gonzalez, I.; Matha, L.; Steer, C. A.; Ghaedi, M.; Poon, G. F.; Takei, F., Allergen-Experienced Group 2 Innate Lymphoid Cells Acquire Memory-like Properties and Enhance Allergic Lung Inflammation.</w:t>
      </w:r>
      <w:r w:rsidR="00040C9D">
        <w:t xml:space="preserve"> </w:t>
      </w:r>
      <w:r w:rsidRPr="00F76B37">
        <w:t xml:space="preserve"> </w:t>
      </w:r>
      <w:r w:rsidRPr="00F76B37">
        <w:rPr>
          <w:i/>
        </w:rPr>
        <w:t xml:space="preserve">Immunity </w:t>
      </w:r>
      <w:r w:rsidRPr="00F76B37">
        <w:rPr>
          <w:b/>
        </w:rPr>
        <w:t>2016,</w:t>
      </w:r>
      <w:r w:rsidRPr="00F76B37">
        <w:t xml:space="preserve"> 45, 198-208.</w:t>
      </w:r>
    </w:p>
    <w:p w14:paraId="0CF08232" w14:textId="77777777" w:rsidR="00040C9D" w:rsidRPr="00F76B37" w:rsidRDefault="00040C9D" w:rsidP="00F76B37">
      <w:pPr>
        <w:pStyle w:val="EndNoteBibliography"/>
        <w:spacing w:after="0"/>
        <w:ind w:left="720" w:hanging="720"/>
      </w:pPr>
    </w:p>
    <w:p w14:paraId="3E5CB2BE" w14:textId="22A17CFD" w:rsidR="00F76B37" w:rsidRDefault="00F76B37" w:rsidP="00F76B37">
      <w:pPr>
        <w:pStyle w:val="EndNoteBibliography"/>
        <w:spacing w:after="0"/>
        <w:ind w:left="720" w:hanging="720"/>
      </w:pPr>
      <w:r w:rsidRPr="00F76B37">
        <w:t>6.</w:t>
      </w:r>
      <w:r w:rsidRPr="00F76B37">
        <w:tab/>
        <w:t>Guo, L.; Huang, Y.; Chen, X.; Hu-Li, J.; Urban, J. F., Jr.; Paul, W. E., Innate immunological function of TH2 cells in vivo.</w:t>
      </w:r>
      <w:r w:rsidR="00040C9D">
        <w:t xml:space="preserve"> </w:t>
      </w:r>
      <w:r w:rsidRPr="00F76B37">
        <w:t xml:space="preserve"> </w:t>
      </w:r>
      <w:r w:rsidRPr="00F76B37">
        <w:rPr>
          <w:i/>
        </w:rPr>
        <w:t xml:space="preserve">Nature </w:t>
      </w:r>
      <w:r w:rsidR="00040C9D">
        <w:rPr>
          <w:i/>
        </w:rPr>
        <w:t>I</w:t>
      </w:r>
      <w:r w:rsidRPr="00F76B37">
        <w:rPr>
          <w:i/>
        </w:rPr>
        <w:t xml:space="preserve">mmunol </w:t>
      </w:r>
      <w:r w:rsidRPr="00F76B37">
        <w:rPr>
          <w:b/>
        </w:rPr>
        <w:t>2015,</w:t>
      </w:r>
      <w:r w:rsidRPr="00F76B37">
        <w:t xml:space="preserve"> 16, 1051-9.</w:t>
      </w:r>
    </w:p>
    <w:p w14:paraId="3CE3CBF5" w14:textId="77777777" w:rsidR="00040C9D" w:rsidRPr="00F76B37" w:rsidRDefault="00040C9D" w:rsidP="00F76B37">
      <w:pPr>
        <w:pStyle w:val="EndNoteBibliography"/>
        <w:spacing w:after="0"/>
        <w:ind w:left="720" w:hanging="720"/>
      </w:pPr>
    </w:p>
    <w:p w14:paraId="631A158E" w14:textId="589C26BD" w:rsidR="00F76B37" w:rsidRDefault="00F76B37" w:rsidP="00F76B37">
      <w:pPr>
        <w:pStyle w:val="EndNoteBibliography"/>
        <w:spacing w:after="0"/>
        <w:ind w:left="720" w:hanging="720"/>
      </w:pPr>
      <w:r w:rsidRPr="00F76B37">
        <w:t>7.</w:t>
      </w:r>
      <w:r w:rsidRPr="00F76B37">
        <w:tab/>
        <w:t xml:space="preserve">Zhang, J.; Chen, J.; Newton, G. K.; Perrior, T. R.; Robinson, C., Allergen Delivery Inhibitors: A rationale for targeting sentinel innate immune signaling of </w:t>
      </w:r>
      <w:r w:rsidR="00040C9D">
        <w:t>g</w:t>
      </w:r>
      <w:r w:rsidRPr="00F76B37">
        <w:t>roup 1 house dust mite allergens through structure-based protease inhibitor design</w:t>
      </w:r>
      <w:r w:rsidR="00040C9D">
        <w:t xml:space="preserve">. </w:t>
      </w:r>
      <w:r w:rsidRPr="00F76B37">
        <w:t xml:space="preserve"> </w:t>
      </w:r>
      <w:r w:rsidRPr="00F76B37">
        <w:rPr>
          <w:i/>
        </w:rPr>
        <w:t xml:space="preserve">Mol Pharmacol </w:t>
      </w:r>
      <w:r w:rsidRPr="00F76B37">
        <w:rPr>
          <w:b/>
        </w:rPr>
        <w:t>2018,</w:t>
      </w:r>
      <w:r w:rsidRPr="00F76B37">
        <w:t xml:space="preserve"> 94, 1007-1030.</w:t>
      </w:r>
    </w:p>
    <w:p w14:paraId="7986F95F" w14:textId="77777777" w:rsidR="00040C9D" w:rsidRPr="00F76B37" w:rsidRDefault="00040C9D" w:rsidP="00F76B37">
      <w:pPr>
        <w:pStyle w:val="EndNoteBibliography"/>
        <w:spacing w:after="0"/>
        <w:ind w:left="720" w:hanging="720"/>
      </w:pPr>
    </w:p>
    <w:p w14:paraId="471C1676" w14:textId="2FC11A4C" w:rsidR="00F76B37" w:rsidRDefault="00F76B37" w:rsidP="00F76B37">
      <w:pPr>
        <w:pStyle w:val="EndNoteBibliography"/>
        <w:spacing w:after="0"/>
        <w:ind w:left="720" w:hanging="720"/>
      </w:pPr>
      <w:r w:rsidRPr="00F76B37">
        <w:t>8.</w:t>
      </w:r>
      <w:r w:rsidRPr="00F76B37">
        <w:tab/>
        <w:t xml:space="preserve">Platts-Mills, T. A. E., Indoor Allergens. In </w:t>
      </w:r>
      <w:r w:rsidRPr="00F76B37">
        <w:rPr>
          <w:i/>
        </w:rPr>
        <w:t>Middleton's Allergy. Principles and Practice</w:t>
      </w:r>
      <w:r w:rsidRPr="00F76B37">
        <w:t xml:space="preserve">, Mosby Elsevier: 2009; </w:t>
      </w:r>
      <w:r w:rsidR="00040C9D">
        <w:t>7</w:t>
      </w:r>
      <w:r w:rsidR="00040C9D" w:rsidRPr="00040C9D">
        <w:rPr>
          <w:vertAlign w:val="superscript"/>
        </w:rPr>
        <w:t>th</w:t>
      </w:r>
      <w:r w:rsidR="00040C9D">
        <w:t xml:space="preserve"> Edition.</w:t>
      </w:r>
      <w:r w:rsidRPr="00F76B37">
        <w:t xml:space="preserve">  pp 539-555.</w:t>
      </w:r>
    </w:p>
    <w:p w14:paraId="1E1A99CC" w14:textId="77777777" w:rsidR="00040C9D" w:rsidRPr="00F76B37" w:rsidRDefault="00040C9D" w:rsidP="00F76B37">
      <w:pPr>
        <w:pStyle w:val="EndNoteBibliography"/>
        <w:spacing w:after="0"/>
        <w:ind w:left="720" w:hanging="720"/>
      </w:pPr>
    </w:p>
    <w:p w14:paraId="4B92C5B7" w14:textId="7E24D328" w:rsidR="00F76B37" w:rsidRDefault="00F76B37" w:rsidP="00F76B37">
      <w:pPr>
        <w:pStyle w:val="EndNoteBibliography"/>
        <w:spacing w:after="0"/>
        <w:ind w:left="720" w:hanging="720"/>
      </w:pPr>
      <w:r w:rsidRPr="00F76B37">
        <w:t>9.</w:t>
      </w:r>
      <w:r w:rsidRPr="00F76B37">
        <w:tab/>
        <w:t xml:space="preserve">Zhang, J.; Chen, J.; Zuo, J.; Newton, G. K.; Perrior, T. R.; Garrod, D. R.; Robinson, C., Allergen Delivery Inhibitors: Characterisation of </w:t>
      </w:r>
      <w:r w:rsidR="00040C9D">
        <w:t>p</w:t>
      </w:r>
      <w:r w:rsidRPr="00F76B37">
        <w:t xml:space="preserve">otent and </w:t>
      </w:r>
      <w:r w:rsidR="00040C9D">
        <w:t>s</w:t>
      </w:r>
      <w:r w:rsidRPr="00F76B37">
        <w:t xml:space="preserve">elective </w:t>
      </w:r>
      <w:r w:rsidR="00040C9D">
        <w:t>i</w:t>
      </w:r>
      <w:r w:rsidRPr="00F76B37">
        <w:t xml:space="preserve">nhibitors of Der p 1 and their </w:t>
      </w:r>
      <w:r w:rsidR="00040C9D">
        <w:t>a</w:t>
      </w:r>
      <w:r w:rsidRPr="00F76B37">
        <w:t xml:space="preserve">ttenuation of </w:t>
      </w:r>
      <w:r w:rsidR="00040C9D">
        <w:t>a</w:t>
      </w:r>
      <w:r w:rsidRPr="00F76B37">
        <w:t xml:space="preserve">irway </w:t>
      </w:r>
      <w:r w:rsidR="00040C9D">
        <w:t>r</w:t>
      </w:r>
      <w:r w:rsidRPr="00F76B37">
        <w:t xml:space="preserve">esponses to </w:t>
      </w:r>
      <w:r w:rsidR="00040C9D">
        <w:t>h</w:t>
      </w:r>
      <w:r w:rsidRPr="00F76B37">
        <w:t xml:space="preserve">ouse </w:t>
      </w:r>
      <w:r w:rsidR="00040C9D">
        <w:t>d</w:t>
      </w:r>
      <w:r w:rsidRPr="00F76B37">
        <w:t xml:space="preserve">ust </w:t>
      </w:r>
      <w:r w:rsidR="00040C9D">
        <w:t>m</w:t>
      </w:r>
      <w:r w:rsidRPr="00F76B37">
        <w:t xml:space="preserve">ite </w:t>
      </w:r>
      <w:r w:rsidR="00040C9D">
        <w:t>a</w:t>
      </w:r>
      <w:r w:rsidRPr="00F76B37">
        <w:t>llergens in vitro and in vivo</w:t>
      </w:r>
      <w:r w:rsidR="00040C9D">
        <w:t>.</w:t>
      </w:r>
      <w:r w:rsidRPr="00F76B37">
        <w:t xml:space="preserve"> </w:t>
      </w:r>
      <w:r w:rsidRPr="00F76B37">
        <w:rPr>
          <w:i/>
        </w:rPr>
        <w:t xml:space="preserve">Int J Mol Sci </w:t>
      </w:r>
      <w:r w:rsidR="00E55FB3">
        <w:rPr>
          <w:b/>
        </w:rPr>
        <w:t>2018</w:t>
      </w:r>
      <w:r w:rsidR="005E5987">
        <w:rPr>
          <w:b/>
        </w:rPr>
        <w:t xml:space="preserve">, </w:t>
      </w:r>
      <w:r w:rsidR="005E5987">
        <w:t>19(10) 3166</w:t>
      </w:r>
      <w:r w:rsidRPr="00F76B37">
        <w:t>.</w:t>
      </w:r>
      <w:r w:rsidR="000D4F19">
        <w:t xml:space="preserve">  1-34.  doi.org/10.3390/ijms19103166</w:t>
      </w:r>
      <w:r w:rsidR="00FA054D">
        <w:t>.</w:t>
      </w:r>
    </w:p>
    <w:p w14:paraId="07940CEA" w14:textId="77777777" w:rsidR="00CA7845" w:rsidRPr="00F76B37" w:rsidRDefault="00CA7845" w:rsidP="00F76B37">
      <w:pPr>
        <w:pStyle w:val="EndNoteBibliography"/>
        <w:spacing w:after="0"/>
        <w:ind w:left="720" w:hanging="720"/>
      </w:pPr>
    </w:p>
    <w:p w14:paraId="224D326A" w14:textId="0A1DE832" w:rsidR="00F76B37" w:rsidRDefault="00F76B37" w:rsidP="00F76B37">
      <w:pPr>
        <w:pStyle w:val="EndNoteBibliography"/>
        <w:spacing w:after="0"/>
        <w:ind w:left="720" w:hanging="720"/>
      </w:pPr>
      <w:r w:rsidRPr="00F76B37">
        <w:t>10.</w:t>
      </w:r>
      <w:r w:rsidRPr="00F76B37">
        <w:tab/>
        <w:t xml:space="preserve">Newton, G. K.; Perrior, T. R.; Jenkins, K.; Major, M. R.; Key, R. E.; Stewart, M. R.; Firth-Clark, S.; Lloyd, S. M.; Zhang, J.; Francis-Newton, N. J.; Richardson, J. P.; Chen, J.; Lai, P.; Garrod, D. R.; Robinson, C., The discovery of potent, selective, and reversible inhibitors of the house dust mite peptidase allergen Der p 1: an innovative approach to the treatment of allergic asthma. </w:t>
      </w:r>
      <w:r w:rsidR="00040C9D">
        <w:t xml:space="preserve"> </w:t>
      </w:r>
      <w:r w:rsidRPr="00F76B37">
        <w:rPr>
          <w:i/>
        </w:rPr>
        <w:t>J</w:t>
      </w:r>
      <w:r w:rsidR="00040C9D">
        <w:rPr>
          <w:i/>
        </w:rPr>
        <w:t xml:space="preserve"> M</w:t>
      </w:r>
      <w:r w:rsidRPr="00F76B37">
        <w:rPr>
          <w:i/>
        </w:rPr>
        <w:t xml:space="preserve">ed </w:t>
      </w:r>
      <w:r w:rsidR="00040C9D">
        <w:rPr>
          <w:i/>
        </w:rPr>
        <w:t>C</w:t>
      </w:r>
      <w:r w:rsidRPr="00F76B37">
        <w:rPr>
          <w:i/>
        </w:rPr>
        <w:t xml:space="preserve">hem </w:t>
      </w:r>
      <w:r w:rsidRPr="00F76B37">
        <w:rPr>
          <w:b/>
        </w:rPr>
        <w:t>2014,</w:t>
      </w:r>
      <w:r w:rsidRPr="00F76B37">
        <w:t xml:space="preserve"> 57, 9447-62.</w:t>
      </w:r>
    </w:p>
    <w:p w14:paraId="38616C7E" w14:textId="77777777" w:rsidR="00040C9D" w:rsidRPr="00F76B37" w:rsidRDefault="00040C9D" w:rsidP="00F76B37">
      <w:pPr>
        <w:pStyle w:val="EndNoteBibliography"/>
        <w:spacing w:after="0"/>
        <w:ind w:left="720" w:hanging="720"/>
      </w:pPr>
    </w:p>
    <w:p w14:paraId="38D0A4C0" w14:textId="16B92983" w:rsidR="00F76B37" w:rsidRDefault="00F76B37" w:rsidP="00F76B37">
      <w:pPr>
        <w:pStyle w:val="EndNoteBibliography"/>
        <w:spacing w:after="0"/>
        <w:ind w:left="720" w:hanging="720"/>
      </w:pPr>
      <w:r w:rsidRPr="00F76B37">
        <w:t>11.</w:t>
      </w:r>
      <w:r w:rsidRPr="00F76B37">
        <w:tab/>
        <w:t xml:space="preserve">Robinson, C.; Zhang, J.; Newton, G. K.; Perrior, T. R., Nonhuman targets in allergic lung conditions. </w:t>
      </w:r>
      <w:r w:rsidR="00040C9D">
        <w:t xml:space="preserve"> </w:t>
      </w:r>
      <w:r w:rsidRPr="00F76B37">
        <w:rPr>
          <w:i/>
        </w:rPr>
        <w:t>Future</w:t>
      </w:r>
      <w:r w:rsidR="00040C9D">
        <w:rPr>
          <w:i/>
        </w:rPr>
        <w:t xml:space="preserve"> </w:t>
      </w:r>
      <w:r w:rsidRPr="00F76B37">
        <w:rPr>
          <w:i/>
        </w:rPr>
        <w:t xml:space="preserve">Med Chem </w:t>
      </w:r>
      <w:r w:rsidRPr="00F76B37">
        <w:rPr>
          <w:b/>
        </w:rPr>
        <w:t>2013,</w:t>
      </w:r>
      <w:r w:rsidRPr="00F76B37">
        <w:t xml:space="preserve"> 5, 147-161.</w:t>
      </w:r>
    </w:p>
    <w:p w14:paraId="6D418ADD" w14:textId="77777777" w:rsidR="00040C9D" w:rsidRPr="00F76B37" w:rsidRDefault="00040C9D" w:rsidP="00F76B37">
      <w:pPr>
        <w:pStyle w:val="EndNoteBibliography"/>
        <w:spacing w:after="0"/>
        <w:ind w:left="720" w:hanging="720"/>
      </w:pPr>
    </w:p>
    <w:p w14:paraId="282E349D" w14:textId="20048994" w:rsidR="00F76B37" w:rsidRDefault="00F76B37" w:rsidP="00F76B37">
      <w:pPr>
        <w:pStyle w:val="EndNoteBibliography"/>
        <w:spacing w:after="0"/>
        <w:ind w:left="720" w:hanging="720"/>
      </w:pPr>
      <w:r w:rsidRPr="00F76B37">
        <w:t>12.</w:t>
      </w:r>
      <w:r w:rsidRPr="00F76B37">
        <w:tab/>
        <w:t xml:space="preserve">Zhang, J.; Hamilton, J. M.; Garrod, D. R.; Robinson, C., Interactions between mature Der p 1 and its free prodomain indicate membership of a new family of C1 peptidases. </w:t>
      </w:r>
      <w:r w:rsidRPr="00F76B37">
        <w:rPr>
          <w:i/>
        </w:rPr>
        <w:t xml:space="preserve">Allergy </w:t>
      </w:r>
      <w:r w:rsidRPr="00F76B37">
        <w:rPr>
          <w:b/>
        </w:rPr>
        <w:t>2007,</w:t>
      </w:r>
      <w:r w:rsidRPr="00F76B37">
        <w:t xml:space="preserve"> 62, 1302-1309.</w:t>
      </w:r>
    </w:p>
    <w:p w14:paraId="67BB85AF" w14:textId="77777777" w:rsidR="00040C9D" w:rsidRPr="00F76B37" w:rsidRDefault="00040C9D" w:rsidP="00F76B37">
      <w:pPr>
        <w:pStyle w:val="EndNoteBibliography"/>
        <w:spacing w:after="0"/>
        <w:ind w:left="720" w:hanging="720"/>
      </w:pPr>
    </w:p>
    <w:p w14:paraId="385D25FF" w14:textId="12323643" w:rsidR="00F76B37" w:rsidRDefault="00F76B37" w:rsidP="00F76B37">
      <w:pPr>
        <w:pStyle w:val="EndNoteBibliography"/>
        <w:spacing w:after="0"/>
        <w:ind w:left="720" w:hanging="720"/>
      </w:pPr>
      <w:r w:rsidRPr="00F76B37">
        <w:t>13.</w:t>
      </w:r>
      <w:r w:rsidRPr="00F76B37">
        <w:tab/>
        <w:t>Meno, K.; Thorsted, P. B.; Ipsen, H.; Kristensen, O.; Larsen, J. N.; Spangfort, M. D.; Gajhede, M.; Lund, K., The crystal structure of recombinant proDer p 1, a major house dust mite proteolytic allergen.</w:t>
      </w:r>
      <w:r w:rsidR="00040C9D">
        <w:t xml:space="preserve"> </w:t>
      </w:r>
      <w:r w:rsidRPr="00F76B37">
        <w:t xml:space="preserve"> </w:t>
      </w:r>
      <w:r w:rsidRPr="00F76B37">
        <w:rPr>
          <w:i/>
        </w:rPr>
        <w:t xml:space="preserve">J Immunol </w:t>
      </w:r>
      <w:r w:rsidRPr="00F76B37">
        <w:rPr>
          <w:b/>
        </w:rPr>
        <w:t>2005,</w:t>
      </w:r>
      <w:r w:rsidRPr="00F76B37">
        <w:t xml:space="preserve"> 175, 3835-3845.</w:t>
      </w:r>
    </w:p>
    <w:p w14:paraId="2B5864BC" w14:textId="77777777" w:rsidR="00040C9D" w:rsidRPr="00F76B37" w:rsidRDefault="00040C9D" w:rsidP="00F76B37">
      <w:pPr>
        <w:pStyle w:val="EndNoteBibliography"/>
        <w:spacing w:after="0"/>
        <w:ind w:left="720" w:hanging="720"/>
      </w:pPr>
    </w:p>
    <w:p w14:paraId="2F68BAB5" w14:textId="2F677568" w:rsidR="00F76B37" w:rsidRDefault="00F76B37" w:rsidP="00F76B37">
      <w:pPr>
        <w:pStyle w:val="EndNoteBibliography"/>
        <w:spacing w:after="0"/>
        <w:ind w:left="720" w:hanging="720"/>
      </w:pPr>
      <w:r w:rsidRPr="00F76B37">
        <w:t>14.</w:t>
      </w:r>
      <w:r w:rsidRPr="00F76B37">
        <w:tab/>
        <w:t xml:space="preserve">Takai, T.; Kato, T.; Yasueda, H.; Okumura, K.; Ogawa, H., Analysis of the structure and allergenicity of recombinant pro- and mature Der p 1 and Der f 1: major conformational IgE epitopes blocked by prodomains. </w:t>
      </w:r>
      <w:r w:rsidR="00040C9D">
        <w:t xml:space="preserve"> </w:t>
      </w:r>
      <w:r w:rsidRPr="00F76B37">
        <w:rPr>
          <w:i/>
        </w:rPr>
        <w:t>J</w:t>
      </w:r>
      <w:r w:rsidR="00040C9D">
        <w:rPr>
          <w:i/>
        </w:rPr>
        <w:t xml:space="preserve"> A</w:t>
      </w:r>
      <w:r w:rsidRPr="00F76B37">
        <w:rPr>
          <w:i/>
        </w:rPr>
        <w:t xml:space="preserve">llergy </w:t>
      </w:r>
      <w:r w:rsidR="00040C9D">
        <w:rPr>
          <w:i/>
        </w:rPr>
        <w:t>C</w:t>
      </w:r>
      <w:r w:rsidRPr="00F76B37">
        <w:rPr>
          <w:i/>
        </w:rPr>
        <w:t>lin</w:t>
      </w:r>
      <w:r w:rsidR="00040C9D">
        <w:rPr>
          <w:i/>
        </w:rPr>
        <w:t xml:space="preserve"> I</w:t>
      </w:r>
      <w:r w:rsidRPr="00F76B37">
        <w:rPr>
          <w:i/>
        </w:rPr>
        <w:t xml:space="preserve">mmunol </w:t>
      </w:r>
      <w:r w:rsidRPr="00F76B37">
        <w:rPr>
          <w:b/>
        </w:rPr>
        <w:t>2005,</w:t>
      </w:r>
      <w:r w:rsidRPr="00F76B37">
        <w:t xml:space="preserve"> 115, 555-63.</w:t>
      </w:r>
    </w:p>
    <w:p w14:paraId="72A829F5" w14:textId="77777777" w:rsidR="00040C9D" w:rsidRPr="00F76B37" w:rsidRDefault="00040C9D" w:rsidP="00F76B37">
      <w:pPr>
        <w:pStyle w:val="EndNoteBibliography"/>
        <w:spacing w:after="0"/>
        <w:ind w:left="720" w:hanging="720"/>
      </w:pPr>
    </w:p>
    <w:p w14:paraId="371F9F3B" w14:textId="263BC7FF" w:rsidR="00F76B37" w:rsidRDefault="00F76B37" w:rsidP="00F76B37">
      <w:pPr>
        <w:pStyle w:val="EndNoteBibliography"/>
        <w:spacing w:after="0"/>
        <w:ind w:left="720" w:hanging="720"/>
      </w:pPr>
      <w:r w:rsidRPr="00F76B37">
        <w:t>15.</w:t>
      </w:r>
      <w:r w:rsidRPr="00F76B37">
        <w:tab/>
        <w:t xml:space="preserve">Chruszcz, M.; Pomes, A.; Glesner, J.; Vailes, L. D.; Osinski, T.; Porebski, P. J.; Majorek, K. A.; Heymann, P. W.; Platts-Mills, T. A.; Minor, W.; Chapman, M. D., Molecular determinants for antibody binding on group 1 house dust mite allergens. </w:t>
      </w:r>
      <w:r w:rsidR="00040C9D">
        <w:t xml:space="preserve"> </w:t>
      </w:r>
      <w:r w:rsidRPr="00F76B37">
        <w:rPr>
          <w:i/>
        </w:rPr>
        <w:t>J</w:t>
      </w:r>
      <w:r w:rsidR="00040C9D">
        <w:rPr>
          <w:i/>
        </w:rPr>
        <w:t xml:space="preserve"> B</w:t>
      </w:r>
      <w:r w:rsidRPr="00F76B37">
        <w:rPr>
          <w:i/>
        </w:rPr>
        <w:t>iol</w:t>
      </w:r>
      <w:r w:rsidR="00040C9D">
        <w:rPr>
          <w:i/>
        </w:rPr>
        <w:t xml:space="preserve"> C</w:t>
      </w:r>
      <w:r w:rsidRPr="00F76B37">
        <w:rPr>
          <w:i/>
        </w:rPr>
        <w:t xml:space="preserve">hem </w:t>
      </w:r>
      <w:r w:rsidRPr="00F76B37">
        <w:rPr>
          <w:b/>
        </w:rPr>
        <w:t>2012,</w:t>
      </w:r>
      <w:r w:rsidRPr="00F76B37">
        <w:t xml:space="preserve"> 287, 7388-98.</w:t>
      </w:r>
    </w:p>
    <w:p w14:paraId="0F83ACF9" w14:textId="77777777" w:rsidR="00040C9D" w:rsidRPr="00F76B37" w:rsidRDefault="00040C9D" w:rsidP="00F76B37">
      <w:pPr>
        <w:pStyle w:val="EndNoteBibliography"/>
        <w:spacing w:after="0"/>
        <w:ind w:left="720" w:hanging="720"/>
      </w:pPr>
    </w:p>
    <w:p w14:paraId="665B70DE" w14:textId="55A86D9B" w:rsidR="00F76B37" w:rsidRDefault="00F76B37" w:rsidP="00F76B37">
      <w:pPr>
        <w:pStyle w:val="EndNoteBibliography"/>
        <w:spacing w:after="0"/>
        <w:ind w:left="720" w:hanging="720"/>
      </w:pPr>
      <w:r w:rsidRPr="00F76B37">
        <w:t>16.</w:t>
      </w:r>
      <w:r w:rsidRPr="00F76B37">
        <w:tab/>
        <w:t xml:space="preserve">Machado, D. C.; Horton, D.; Harrop, R.; Peachell, P. T.; Helm, B. A., Potential allergens stimulate the release of mediators of the allergic response from cells of mast cell lineage in the absence of sensitization with antigen-specific IgE. </w:t>
      </w:r>
      <w:r w:rsidR="00040C9D">
        <w:t xml:space="preserve"> </w:t>
      </w:r>
      <w:r w:rsidRPr="00F76B37">
        <w:rPr>
          <w:i/>
        </w:rPr>
        <w:t>Eur</w:t>
      </w:r>
      <w:r w:rsidR="00040C9D">
        <w:rPr>
          <w:i/>
        </w:rPr>
        <w:t xml:space="preserve"> J</w:t>
      </w:r>
      <w:r w:rsidRPr="00F76B37">
        <w:rPr>
          <w:i/>
        </w:rPr>
        <w:t xml:space="preserve"> </w:t>
      </w:r>
      <w:r w:rsidR="00040C9D">
        <w:rPr>
          <w:i/>
        </w:rPr>
        <w:t>I</w:t>
      </w:r>
      <w:r w:rsidRPr="00F76B37">
        <w:rPr>
          <w:i/>
        </w:rPr>
        <w:t xml:space="preserve">mmunol </w:t>
      </w:r>
      <w:r w:rsidRPr="00F76B37">
        <w:rPr>
          <w:b/>
        </w:rPr>
        <w:t>1996,</w:t>
      </w:r>
      <w:r w:rsidRPr="00F76B37">
        <w:t xml:space="preserve"> 26, 2972-80.</w:t>
      </w:r>
    </w:p>
    <w:p w14:paraId="2D934F46" w14:textId="77777777" w:rsidR="00040C9D" w:rsidRPr="00F76B37" w:rsidRDefault="00040C9D" w:rsidP="00F76B37">
      <w:pPr>
        <w:pStyle w:val="EndNoteBibliography"/>
        <w:spacing w:after="0"/>
        <w:ind w:left="720" w:hanging="720"/>
      </w:pPr>
    </w:p>
    <w:p w14:paraId="6F82DA07" w14:textId="134DF216" w:rsidR="00F76B37" w:rsidRDefault="00F76B37" w:rsidP="00F76B37">
      <w:pPr>
        <w:pStyle w:val="EndNoteBibliography"/>
        <w:spacing w:after="0"/>
        <w:ind w:left="720" w:hanging="720"/>
      </w:pPr>
      <w:r w:rsidRPr="00F76B37">
        <w:t>17.</w:t>
      </w:r>
      <w:r w:rsidRPr="00F76B37">
        <w:tab/>
        <w:t>Brown, A.; Farmer, K.; MacDonald, L.; Kalsheker, N.; Pritchard, D.; Haslett, C.; Lamb, J.; Sallenave, J. M., House dust mite Der p 1 downregulates defenses of the lung by inactivating elastase inhibitors.</w:t>
      </w:r>
      <w:r w:rsidR="006F2226">
        <w:t xml:space="preserve"> </w:t>
      </w:r>
      <w:r w:rsidRPr="00F76B37">
        <w:t xml:space="preserve"> </w:t>
      </w:r>
      <w:r w:rsidRPr="00F76B37">
        <w:rPr>
          <w:i/>
        </w:rPr>
        <w:t>Am</w:t>
      </w:r>
      <w:r w:rsidR="006F2226">
        <w:rPr>
          <w:i/>
        </w:rPr>
        <w:t xml:space="preserve"> J R</w:t>
      </w:r>
      <w:r w:rsidRPr="00F76B37">
        <w:rPr>
          <w:i/>
        </w:rPr>
        <w:t>espir</w:t>
      </w:r>
      <w:r w:rsidR="006F2226">
        <w:rPr>
          <w:i/>
        </w:rPr>
        <w:t xml:space="preserve"> C</w:t>
      </w:r>
      <w:r w:rsidRPr="00F76B37">
        <w:rPr>
          <w:i/>
        </w:rPr>
        <w:t xml:space="preserve">ell </w:t>
      </w:r>
      <w:r w:rsidR="006F2226">
        <w:rPr>
          <w:i/>
        </w:rPr>
        <w:t>M</w:t>
      </w:r>
      <w:r w:rsidRPr="00F76B37">
        <w:rPr>
          <w:i/>
        </w:rPr>
        <w:t>ol</w:t>
      </w:r>
      <w:r w:rsidR="006F2226">
        <w:rPr>
          <w:i/>
        </w:rPr>
        <w:t xml:space="preserve"> B</w:t>
      </w:r>
      <w:r w:rsidRPr="00F76B37">
        <w:rPr>
          <w:i/>
        </w:rPr>
        <w:t xml:space="preserve">iol </w:t>
      </w:r>
      <w:r w:rsidRPr="00F76B37">
        <w:rPr>
          <w:b/>
        </w:rPr>
        <w:t>2003,</w:t>
      </w:r>
      <w:r w:rsidRPr="00F76B37">
        <w:t xml:space="preserve"> 29, 381-9.</w:t>
      </w:r>
    </w:p>
    <w:p w14:paraId="304CFEF9" w14:textId="77777777" w:rsidR="006F2226" w:rsidRPr="00F76B37" w:rsidRDefault="006F2226" w:rsidP="00F76B37">
      <w:pPr>
        <w:pStyle w:val="EndNoteBibliography"/>
        <w:spacing w:after="0"/>
        <w:ind w:left="720" w:hanging="720"/>
      </w:pPr>
    </w:p>
    <w:p w14:paraId="3B98D2C7" w14:textId="079CBDD2" w:rsidR="00F76B37" w:rsidRDefault="00F76B37" w:rsidP="00F76B37">
      <w:pPr>
        <w:pStyle w:val="EndNoteBibliography"/>
        <w:spacing w:after="0"/>
        <w:ind w:left="720" w:hanging="720"/>
      </w:pPr>
      <w:r w:rsidRPr="00F76B37">
        <w:t>18.</w:t>
      </w:r>
      <w:r w:rsidRPr="00F76B37">
        <w:tab/>
        <w:t xml:space="preserve">Hewitt, C. R.; Horton, H.; Jones, R. M.; Pritchard, D. I., Heterogeneous proteolytic specificity and activity of the house dust mite proteinase allergen Der p I. </w:t>
      </w:r>
      <w:r w:rsidR="006F2226">
        <w:t xml:space="preserve"> </w:t>
      </w:r>
      <w:r w:rsidRPr="00F76B37">
        <w:rPr>
          <w:i/>
        </w:rPr>
        <w:t>Clin</w:t>
      </w:r>
      <w:r w:rsidR="006F2226">
        <w:rPr>
          <w:i/>
        </w:rPr>
        <w:t xml:space="preserve"> E</w:t>
      </w:r>
      <w:r w:rsidRPr="00F76B37">
        <w:rPr>
          <w:i/>
        </w:rPr>
        <w:t>xp</w:t>
      </w:r>
      <w:r w:rsidR="006F2226">
        <w:rPr>
          <w:i/>
        </w:rPr>
        <w:t xml:space="preserve"> A</w:t>
      </w:r>
      <w:r w:rsidRPr="00F76B37">
        <w:rPr>
          <w:i/>
        </w:rPr>
        <w:t xml:space="preserve">llergy </w:t>
      </w:r>
      <w:r w:rsidRPr="00F76B37">
        <w:rPr>
          <w:b/>
        </w:rPr>
        <w:t>1997,</w:t>
      </w:r>
      <w:r w:rsidRPr="00F76B37">
        <w:t xml:space="preserve"> 27, 201-7.</w:t>
      </w:r>
    </w:p>
    <w:p w14:paraId="232AE3C1" w14:textId="77777777" w:rsidR="006F2226" w:rsidRPr="00F76B37" w:rsidRDefault="006F2226" w:rsidP="00F76B37">
      <w:pPr>
        <w:pStyle w:val="EndNoteBibliography"/>
        <w:spacing w:after="0"/>
        <w:ind w:left="720" w:hanging="720"/>
      </w:pPr>
    </w:p>
    <w:p w14:paraId="1E45E549" w14:textId="4C1E2412" w:rsidR="00F76B37" w:rsidRDefault="00F76B37" w:rsidP="00F76B37">
      <w:pPr>
        <w:pStyle w:val="EndNoteBibliography"/>
        <w:spacing w:after="0"/>
        <w:ind w:left="720" w:hanging="720"/>
      </w:pPr>
      <w:r w:rsidRPr="00F76B37">
        <w:t>19.</w:t>
      </w:r>
      <w:r w:rsidRPr="00F76B37">
        <w:tab/>
        <w:t xml:space="preserve">Zhang, J.; Robinson, C., Novel method for the purification of house dust mite allergen Der p 1 and its use in structure-based chemical design of novel inhibitors. In </w:t>
      </w:r>
      <w:r w:rsidRPr="00F76B37">
        <w:rPr>
          <w:i/>
        </w:rPr>
        <w:t>Allergy: Methods and Protocols</w:t>
      </w:r>
      <w:r w:rsidRPr="00F76B37">
        <w:t xml:space="preserve">, </w:t>
      </w:r>
      <w:r w:rsidR="006F2226">
        <w:t>2</w:t>
      </w:r>
      <w:r w:rsidR="006F2226" w:rsidRPr="006F2226">
        <w:rPr>
          <w:vertAlign w:val="superscript"/>
        </w:rPr>
        <w:t>nd</w:t>
      </w:r>
      <w:r w:rsidR="006F2226">
        <w:t xml:space="preserve"> Edition</w:t>
      </w:r>
      <w:r w:rsidRPr="00F76B37">
        <w:t>; Lympany, P.; Jones, M. G., Eds. Springer Science &amp; Business Media: New York, In Press.</w:t>
      </w:r>
    </w:p>
    <w:p w14:paraId="3B5A9D0B" w14:textId="77777777" w:rsidR="006F2226" w:rsidRPr="00F76B37" w:rsidRDefault="006F2226" w:rsidP="00F76B37">
      <w:pPr>
        <w:pStyle w:val="EndNoteBibliography"/>
        <w:spacing w:after="0"/>
        <w:ind w:left="720" w:hanging="720"/>
      </w:pPr>
    </w:p>
    <w:p w14:paraId="2DBBF86A" w14:textId="496538E3" w:rsidR="00F76B37" w:rsidRDefault="00F76B37" w:rsidP="00F76B37">
      <w:pPr>
        <w:pStyle w:val="EndNoteBibliography"/>
        <w:spacing w:after="0"/>
        <w:ind w:left="720" w:hanging="720"/>
      </w:pPr>
      <w:r w:rsidRPr="00F76B37">
        <w:t>20.</w:t>
      </w:r>
      <w:r w:rsidRPr="00F76B37">
        <w:tab/>
        <w:t xml:space="preserve">Ring, P. C.; Wan, H.; Schou, C.; Kroll Kristensen, A.; Roepstorff, P.; Robinson, C., The 18-kDa form of cat allergen Felis domesticus 1 (Fel d 1) is associated with gelatin- and fibronectin-degrading activity. </w:t>
      </w:r>
      <w:r w:rsidR="006F2226">
        <w:t xml:space="preserve"> </w:t>
      </w:r>
      <w:r w:rsidRPr="00F76B37">
        <w:rPr>
          <w:i/>
        </w:rPr>
        <w:t>Clin</w:t>
      </w:r>
      <w:r w:rsidR="006F2226">
        <w:rPr>
          <w:i/>
        </w:rPr>
        <w:t xml:space="preserve"> E</w:t>
      </w:r>
      <w:r w:rsidRPr="00F76B37">
        <w:rPr>
          <w:i/>
        </w:rPr>
        <w:t>xp</w:t>
      </w:r>
      <w:r w:rsidR="006F2226">
        <w:rPr>
          <w:i/>
        </w:rPr>
        <w:t xml:space="preserve"> A</w:t>
      </w:r>
      <w:r w:rsidRPr="00F76B37">
        <w:rPr>
          <w:i/>
        </w:rPr>
        <w:t xml:space="preserve">llergy </w:t>
      </w:r>
      <w:r w:rsidRPr="00F76B37">
        <w:rPr>
          <w:b/>
        </w:rPr>
        <w:t>2000,</w:t>
      </w:r>
      <w:r w:rsidRPr="00F76B37">
        <w:t xml:space="preserve"> 30, 1085-96.</w:t>
      </w:r>
    </w:p>
    <w:p w14:paraId="3A871DD6" w14:textId="77777777" w:rsidR="006F2226" w:rsidRPr="00F76B37" w:rsidRDefault="006F2226" w:rsidP="00F76B37">
      <w:pPr>
        <w:pStyle w:val="EndNoteBibliography"/>
        <w:spacing w:after="0"/>
        <w:ind w:left="720" w:hanging="720"/>
      </w:pPr>
    </w:p>
    <w:p w14:paraId="6FC124C2" w14:textId="7D94AE85" w:rsidR="00F76B37" w:rsidRDefault="00F76B37" w:rsidP="00F76B37">
      <w:pPr>
        <w:pStyle w:val="EndNoteBibliography"/>
        <w:spacing w:after="0"/>
        <w:ind w:left="720" w:hanging="720"/>
      </w:pPr>
      <w:r w:rsidRPr="00F76B37">
        <w:t>21.</w:t>
      </w:r>
      <w:r w:rsidRPr="00F76B37">
        <w:tab/>
        <w:t xml:space="preserve">Lambrecht, B. N.; Hammad, H., The other cells in asthma: dendritic cell and epithelial cell crosstalk. </w:t>
      </w:r>
      <w:r w:rsidR="00BA53A0">
        <w:t xml:space="preserve"> </w:t>
      </w:r>
      <w:r w:rsidRPr="00F76B37">
        <w:rPr>
          <w:i/>
        </w:rPr>
        <w:t>Curr</w:t>
      </w:r>
      <w:r w:rsidR="00BA53A0">
        <w:rPr>
          <w:i/>
        </w:rPr>
        <w:t xml:space="preserve"> O</w:t>
      </w:r>
      <w:r w:rsidRPr="00F76B37">
        <w:rPr>
          <w:i/>
        </w:rPr>
        <w:t xml:space="preserve">pinion </w:t>
      </w:r>
      <w:r w:rsidR="00BA53A0">
        <w:rPr>
          <w:i/>
        </w:rPr>
        <w:t>P</w:t>
      </w:r>
      <w:r w:rsidRPr="00F76B37">
        <w:rPr>
          <w:i/>
        </w:rPr>
        <w:t>ulm</w:t>
      </w:r>
      <w:r w:rsidR="00BA53A0">
        <w:rPr>
          <w:i/>
        </w:rPr>
        <w:t xml:space="preserve"> M</w:t>
      </w:r>
      <w:r w:rsidRPr="00F76B37">
        <w:rPr>
          <w:i/>
        </w:rPr>
        <w:t xml:space="preserve">ed </w:t>
      </w:r>
      <w:r w:rsidRPr="00F76B37">
        <w:rPr>
          <w:b/>
        </w:rPr>
        <w:t>2003,</w:t>
      </w:r>
      <w:r w:rsidRPr="00F76B37">
        <w:t xml:space="preserve"> 9, 34-41.</w:t>
      </w:r>
    </w:p>
    <w:p w14:paraId="4BF82890" w14:textId="77777777" w:rsidR="00BA53A0" w:rsidRPr="00F76B37" w:rsidRDefault="00BA53A0" w:rsidP="00F76B37">
      <w:pPr>
        <w:pStyle w:val="EndNoteBibliography"/>
        <w:spacing w:after="0"/>
        <w:ind w:left="720" w:hanging="720"/>
      </w:pPr>
    </w:p>
    <w:p w14:paraId="468876E4" w14:textId="4FCF1A13" w:rsidR="00F76B37" w:rsidRDefault="00F76B37" w:rsidP="00F76B37">
      <w:pPr>
        <w:pStyle w:val="EndNoteBibliography"/>
        <w:spacing w:after="0"/>
        <w:ind w:left="720" w:hanging="720"/>
      </w:pPr>
      <w:r w:rsidRPr="00F76B37">
        <w:lastRenderedPageBreak/>
        <w:t>22.</w:t>
      </w:r>
      <w:r w:rsidRPr="00F76B37">
        <w:tab/>
        <w:t xml:space="preserve">Lambrecht, B. N.; Hammad, H., The airway epithelium in asthma. </w:t>
      </w:r>
      <w:r w:rsidR="00BA53A0">
        <w:t xml:space="preserve"> </w:t>
      </w:r>
      <w:r w:rsidRPr="00F76B37">
        <w:rPr>
          <w:i/>
        </w:rPr>
        <w:t xml:space="preserve">Nature </w:t>
      </w:r>
      <w:r w:rsidR="00BA53A0">
        <w:rPr>
          <w:i/>
        </w:rPr>
        <w:t>Med</w:t>
      </w:r>
      <w:r w:rsidRPr="00F76B37">
        <w:rPr>
          <w:i/>
        </w:rPr>
        <w:t xml:space="preserve"> </w:t>
      </w:r>
      <w:r w:rsidRPr="00F76B37">
        <w:rPr>
          <w:b/>
        </w:rPr>
        <w:t>2012,</w:t>
      </w:r>
      <w:r w:rsidRPr="00F76B37">
        <w:t xml:space="preserve"> 18, 684-92.</w:t>
      </w:r>
    </w:p>
    <w:p w14:paraId="49B7A044" w14:textId="77777777" w:rsidR="00BA53A0" w:rsidRPr="00F76B37" w:rsidRDefault="00BA53A0" w:rsidP="00F76B37">
      <w:pPr>
        <w:pStyle w:val="EndNoteBibliography"/>
        <w:spacing w:after="0"/>
        <w:ind w:left="720" w:hanging="720"/>
      </w:pPr>
    </w:p>
    <w:p w14:paraId="6570BAEB" w14:textId="607AF3FB" w:rsidR="00F76B37" w:rsidRDefault="00F76B37" w:rsidP="00F76B37">
      <w:pPr>
        <w:pStyle w:val="EndNoteBibliography"/>
        <w:spacing w:after="0"/>
        <w:ind w:left="720" w:hanging="720"/>
      </w:pPr>
      <w:r w:rsidRPr="00F76B37">
        <w:t>23.</w:t>
      </w:r>
      <w:r w:rsidRPr="00F76B37">
        <w:tab/>
        <w:t xml:space="preserve">van Rijt, L. S.; Lambrecht, B. N., Dendritic cells in asthma: a function beyond sensitization. </w:t>
      </w:r>
      <w:r w:rsidR="00BA53A0">
        <w:rPr>
          <w:i/>
        </w:rPr>
        <w:t>Clin Exp Allergy</w:t>
      </w:r>
      <w:r w:rsidRPr="00F76B37">
        <w:rPr>
          <w:i/>
        </w:rPr>
        <w:t xml:space="preserve"> </w:t>
      </w:r>
      <w:r w:rsidRPr="00F76B37">
        <w:rPr>
          <w:b/>
        </w:rPr>
        <w:t>2005,</w:t>
      </w:r>
      <w:r w:rsidRPr="00F76B37">
        <w:t xml:space="preserve"> 35, 1125-34.</w:t>
      </w:r>
    </w:p>
    <w:p w14:paraId="3ABD1732" w14:textId="77777777" w:rsidR="00BA53A0" w:rsidRPr="00F76B37" w:rsidRDefault="00BA53A0" w:rsidP="00F76B37">
      <w:pPr>
        <w:pStyle w:val="EndNoteBibliography"/>
        <w:spacing w:after="0"/>
        <w:ind w:left="720" w:hanging="720"/>
      </w:pPr>
    </w:p>
    <w:p w14:paraId="5B03A403" w14:textId="41D3792C" w:rsidR="00F76B37" w:rsidRDefault="00F76B37" w:rsidP="00F76B37">
      <w:pPr>
        <w:pStyle w:val="EndNoteBibliography"/>
        <w:spacing w:after="0"/>
        <w:ind w:left="720" w:hanging="720"/>
      </w:pPr>
      <w:r w:rsidRPr="00F76B37">
        <w:t>24.</w:t>
      </w:r>
      <w:r w:rsidRPr="00F76B37">
        <w:tab/>
        <w:t xml:space="preserve">Jahnsen, F. L.; Strickland, D. H.; Thomas, J. A.; Tobagus, I. T.; Napoli, S.; Zosky, G. R.; Turner, D. J.; Sly, P. D.; Stumbles, P. A.; Holt, P. G., Accelerated antigen sampling and transport by airway mucosal dendritic cells following inhalation of a bacterial stimulus. </w:t>
      </w:r>
      <w:r w:rsidR="00BA53A0">
        <w:t xml:space="preserve"> </w:t>
      </w:r>
      <w:r w:rsidRPr="00F76B37">
        <w:rPr>
          <w:i/>
        </w:rPr>
        <w:t xml:space="preserve">J </w:t>
      </w:r>
      <w:r w:rsidR="00BA53A0">
        <w:rPr>
          <w:i/>
        </w:rPr>
        <w:t>I</w:t>
      </w:r>
      <w:r w:rsidRPr="00F76B37">
        <w:rPr>
          <w:i/>
        </w:rPr>
        <w:t xml:space="preserve">mmunol </w:t>
      </w:r>
      <w:r w:rsidRPr="00F76B37">
        <w:rPr>
          <w:b/>
        </w:rPr>
        <w:t>2006,</w:t>
      </w:r>
      <w:r w:rsidRPr="00F76B37">
        <w:t xml:space="preserve"> 177, 5861-7.</w:t>
      </w:r>
    </w:p>
    <w:p w14:paraId="4DF9B278" w14:textId="77777777" w:rsidR="00BA53A0" w:rsidRPr="00F76B37" w:rsidRDefault="00BA53A0" w:rsidP="00F76B37">
      <w:pPr>
        <w:pStyle w:val="EndNoteBibliography"/>
        <w:spacing w:after="0"/>
        <w:ind w:left="720" w:hanging="720"/>
      </w:pPr>
    </w:p>
    <w:p w14:paraId="1A0B5B60" w14:textId="49D9F4B6" w:rsidR="00F76B37" w:rsidRDefault="00F76B37" w:rsidP="00F76B37">
      <w:pPr>
        <w:pStyle w:val="EndNoteBibliography"/>
        <w:spacing w:after="0"/>
        <w:ind w:left="720" w:hanging="720"/>
      </w:pPr>
      <w:r w:rsidRPr="00F76B37">
        <w:t>25.</w:t>
      </w:r>
      <w:r w:rsidRPr="00F76B37">
        <w:tab/>
        <w:t xml:space="preserve">Takano, K.; Kojima, T.; Go, M.; Murata, M.; Ichimiya, S.; Himi, T.; Sawada, N., HLA-DR- and CD11c-positive dendritic cells penetrate beyond well-developed epithelial tight junctions in human nasal mucosa of allergic rhinitis. </w:t>
      </w:r>
      <w:r w:rsidR="00BA53A0">
        <w:rPr>
          <w:i/>
        </w:rPr>
        <w:t xml:space="preserve"> J H</w:t>
      </w:r>
      <w:r w:rsidRPr="00F76B37">
        <w:rPr>
          <w:i/>
        </w:rPr>
        <w:t>istochem</w:t>
      </w:r>
      <w:r w:rsidR="00BA53A0">
        <w:rPr>
          <w:i/>
        </w:rPr>
        <w:t xml:space="preserve"> C</w:t>
      </w:r>
      <w:r w:rsidRPr="00F76B37">
        <w:rPr>
          <w:i/>
        </w:rPr>
        <w:t xml:space="preserve">ytochem </w:t>
      </w:r>
      <w:r w:rsidRPr="00F76B37">
        <w:rPr>
          <w:b/>
        </w:rPr>
        <w:t>2005,</w:t>
      </w:r>
      <w:r w:rsidRPr="00F76B37">
        <w:t xml:space="preserve"> 53, 611-9.</w:t>
      </w:r>
    </w:p>
    <w:p w14:paraId="6A02A297" w14:textId="77777777" w:rsidR="00BA53A0" w:rsidRPr="00F76B37" w:rsidRDefault="00BA53A0" w:rsidP="00F76B37">
      <w:pPr>
        <w:pStyle w:val="EndNoteBibliography"/>
        <w:spacing w:after="0"/>
        <w:ind w:left="720" w:hanging="720"/>
      </w:pPr>
    </w:p>
    <w:p w14:paraId="62EC4B83" w14:textId="616E46A9" w:rsidR="00F76B37" w:rsidRDefault="00F76B37" w:rsidP="00F76B37">
      <w:pPr>
        <w:pStyle w:val="EndNoteBibliography"/>
        <w:spacing w:after="0"/>
        <w:ind w:left="720" w:hanging="720"/>
      </w:pPr>
      <w:r w:rsidRPr="00F76B37">
        <w:t>26.</w:t>
      </w:r>
      <w:r w:rsidRPr="00F76B37">
        <w:tab/>
        <w:t>Kubo, A.; Nagao, K.; Yokouchi, M.; Sasaki, H.; Amagai, M., External antigen uptake by Langerhans cells with reorganization of epidermal tight junction barriers.</w:t>
      </w:r>
      <w:r w:rsidR="00BA53A0">
        <w:t xml:space="preserve"> </w:t>
      </w:r>
      <w:r w:rsidRPr="00F76B37">
        <w:t xml:space="preserve"> </w:t>
      </w:r>
      <w:r w:rsidR="00E10C18">
        <w:rPr>
          <w:i/>
        </w:rPr>
        <w:t>J E</w:t>
      </w:r>
      <w:r w:rsidRPr="00F76B37">
        <w:rPr>
          <w:i/>
        </w:rPr>
        <w:t>xp</w:t>
      </w:r>
      <w:r w:rsidR="00E10C18">
        <w:rPr>
          <w:i/>
        </w:rPr>
        <w:t xml:space="preserve"> M</w:t>
      </w:r>
      <w:r w:rsidRPr="00F76B37">
        <w:rPr>
          <w:i/>
        </w:rPr>
        <w:t xml:space="preserve">ed </w:t>
      </w:r>
      <w:r w:rsidRPr="00F76B37">
        <w:rPr>
          <w:b/>
        </w:rPr>
        <w:t>2009,</w:t>
      </w:r>
      <w:r w:rsidRPr="00F76B37">
        <w:t xml:space="preserve"> 206, 2937-46.</w:t>
      </w:r>
    </w:p>
    <w:p w14:paraId="5E99A92B" w14:textId="77777777" w:rsidR="00E10C18" w:rsidRPr="00F76B37" w:rsidRDefault="00E10C18" w:rsidP="00F76B37">
      <w:pPr>
        <w:pStyle w:val="EndNoteBibliography"/>
        <w:spacing w:after="0"/>
        <w:ind w:left="720" w:hanging="720"/>
      </w:pPr>
    </w:p>
    <w:p w14:paraId="26931B0C" w14:textId="04B117A1" w:rsidR="00F76B37" w:rsidRDefault="00F76B37" w:rsidP="00F76B37">
      <w:pPr>
        <w:pStyle w:val="EndNoteBibliography"/>
        <w:spacing w:after="0"/>
        <w:ind w:left="720" w:hanging="720"/>
      </w:pPr>
      <w:r w:rsidRPr="00F76B37">
        <w:t>27.</w:t>
      </w:r>
      <w:r w:rsidRPr="00F76B37">
        <w:tab/>
        <w:t xml:space="preserve">Kalb, T. H.; Chuang, M. T.; Marom, Z.; Mayer, L., Evidence for accessory cell function by class II MHC antigen-expressing airway epithelial cells. </w:t>
      </w:r>
      <w:r w:rsidR="00E10C18">
        <w:t xml:space="preserve"> </w:t>
      </w:r>
      <w:r w:rsidRPr="00F76B37">
        <w:rPr>
          <w:i/>
        </w:rPr>
        <w:t>Am</w:t>
      </w:r>
      <w:r w:rsidR="00E10C18">
        <w:rPr>
          <w:i/>
        </w:rPr>
        <w:t xml:space="preserve"> J R</w:t>
      </w:r>
      <w:r w:rsidRPr="00F76B37">
        <w:rPr>
          <w:i/>
        </w:rPr>
        <w:t>espir</w:t>
      </w:r>
      <w:r w:rsidR="00E10C18">
        <w:rPr>
          <w:i/>
        </w:rPr>
        <w:t xml:space="preserve"> C</w:t>
      </w:r>
      <w:r w:rsidRPr="00F76B37">
        <w:rPr>
          <w:i/>
        </w:rPr>
        <w:t xml:space="preserve">ell </w:t>
      </w:r>
      <w:r w:rsidR="00E10C18">
        <w:rPr>
          <w:i/>
        </w:rPr>
        <w:t>M</w:t>
      </w:r>
      <w:r w:rsidRPr="00F76B37">
        <w:rPr>
          <w:i/>
        </w:rPr>
        <w:t>ol</w:t>
      </w:r>
      <w:r w:rsidR="00E10C18">
        <w:rPr>
          <w:i/>
        </w:rPr>
        <w:t xml:space="preserve"> B</w:t>
      </w:r>
      <w:r w:rsidRPr="00F76B37">
        <w:rPr>
          <w:i/>
        </w:rPr>
        <w:t xml:space="preserve">iol </w:t>
      </w:r>
      <w:r w:rsidRPr="00F76B37">
        <w:rPr>
          <w:b/>
        </w:rPr>
        <w:t>1991,</w:t>
      </w:r>
      <w:r w:rsidRPr="00F76B37">
        <w:t xml:space="preserve"> 4, 320-9.</w:t>
      </w:r>
    </w:p>
    <w:p w14:paraId="3615125D" w14:textId="77777777" w:rsidR="00E10C18" w:rsidRPr="00F76B37" w:rsidRDefault="00E10C18" w:rsidP="00F76B37">
      <w:pPr>
        <w:pStyle w:val="EndNoteBibliography"/>
        <w:spacing w:after="0"/>
        <w:ind w:left="720" w:hanging="720"/>
      </w:pPr>
    </w:p>
    <w:p w14:paraId="2DF16300" w14:textId="011217D7" w:rsidR="00F76B37" w:rsidRDefault="00F76B37" w:rsidP="00F76B37">
      <w:pPr>
        <w:pStyle w:val="EndNoteBibliography"/>
        <w:spacing w:after="0"/>
        <w:ind w:left="720" w:hanging="720"/>
      </w:pPr>
      <w:r w:rsidRPr="00F76B37">
        <w:t>28.</w:t>
      </w:r>
      <w:r w:rsidRPr="00F76B37">
        <w:tab/>
        <w:t xml:space="preserve">Mezzetti, M.; Soloperto, M.; Fasoli, A.; Mattoli, S., Human bronchial epithelial cells modulate CD3 and mitogen-induced DNA synthesis in T cells but function poorly as antigen-presenting cells compared to pulmonary macrophages. </w:t>
      </w:r>
      <w:r w:rsidR="00D4430D">
        <w:rPr>
          <w:i/>
        </w:rPr>
        <w:t xml:space="preserve"> J A</w:t>
      </w:r>
      <w:r w:rsidRPr="00F76B37">
        <w:rPr>
          <w:i/>
        </w:rPr>
        <w:t xml:space="preserve">llergy </w:t>
      </w:r>
      <w:r w:rsidR="00D4430D">
        <w:rPr>
          <w:i/>
        </w:rPr>
        <w:t>C</w:t>
      </w:r>
      <w:r w:rsidRPr="00F76B37">
        <w:rPr>
          <w:i/>
        </w:rPr>
        <w:t>lin</w:t>
      </w:r>
      <w:r w:rsidR="00D4430D">
        <w:rPr>
          <w:i/>
        </w:rPr>
        <w:t xml:space="preserve"> I</w:t>
      </w:r>
      <w:r w:rsidRPr="00F76B37">
        <w:rPr>
          <w:i/>
        </w:rPr>
        <w:t xml:space="preserve">mmunol </w:t>
      </w:r>
      <w:r w:rsidRPr="00F76B37">
        <w:rPr>
          <w:b/>
        </w:rPr>
        <w:t>1991,</w:t>
      </w:r>
      <w:r w:rsidRPr="00F76B37">
        <w:t xml:space="preserve"> 87, 930-8.</w:t>
      </w:r>
    </w:p>
    <w:p w14:paraId="6FE12D5D" w14:textId="77777777" w:rsidR="00D4430D" w:rsidRPr="00F76B37" w:rsidRDefault="00D4430D" w:rsidP="00F76B37">
      <w:pPr>
        <w:pStyle w:val="EndNoteBibliography"/>
        <w:spacing w:after="0"/>
        <w:ind w:left="720" w:hanging="720"/>
      </w:pPr>
    </w:p>
    <w:p w14:paraId="0C06ACF9" w14:textId="66713D3E" w:rsidR="00F76B37" w:rsidRDefault="00F76B37" w:rsidP="00F76B37">
      <w:pPr>
        <w:pStyle w:val="EndNoteBibliography"/>
        <w:spacing w:after="0"/>
        <w:ind w:left="720" w:hanging="720"/>
      </w:pPr>
      <w:r w:rsidRPr="00F76B37">
        <w:t>29.</w:t>
      </w:r>
      <w:r w:rsidRPr="00F76B37">
        <w:tab/>
        <w:t xml:space="preserve">Ritz, S. A.; Gajewska, B. U.; Stampfli, M. R.; Jordana, M., Determinants of the immune-inflammatory response in allergic airway inflammation: overview of antigen presentation and cellular activation. </w:t>
      </w:r>
      <w:r w:rsidR="008657F5">
        <w:rPr>
          <w:i/>
        </w:rPr>
        <w:t xml:space="preserve"> J A</w:t>
      </w:r>
      <w:r w:rsidRPr="00F76B37">
        <w:rPr>
          <w:i/>
        </w:rPr>
        <w:t xml:space="preserve">llergy </w:t>
      </w:r>
      <w:r w:rsidR="008657F5">
        <w:rPr>
          <w:i/>
        </w:rPr>
        <w:t>C</w:t>
      </w:r>
      <w:r w:rsidRPr="00F76B37">
        <w:rPr>
          <w:i/>
        </w:rPr>
        <w:t>lin</w:t>
      </w:r>
      <w:r w:rsidR="008657F5">
        <w:rPr>
          <w:i/>
        </w:rPr>
        <w:t xml:space="preserve"> I</w:t>
      </w:r>
      <w:r w:rsidRPr="00F76B37">
        <w:rPr>
          <w:i/>
        </w:rPr>
        <w:t xml:space="preserve">mmunol </w:t>
      </w:r>
      <w:r w:rsidRPr="00F76B37">
        <w:rPr>
          <w:b/>
        </w:rPr>
        <w:t>2000,</w:t>
      </w:r>
      <w:r w:rsidRPr="00F76B37">
        <w:t xml:space="preserve"> 106, (5 Suppl), S206-12.</w:t>
      </w:r>
    </w:p>
    <w:p w14:paraId="214761AC" w14:textId="77777777" w:rsidR="008657F5" w:rsidRPr="00F76B37" w:rsidRDefault="008657F5" w:rsidP="00F76B37">
      <w:pPr>
        <w:pStyle w:val="EndNoteBibliography"/>
        <w:spacing w:after="0"/>
        <w:ind w:left="720" w:hanging="720"/>
      </w:pPr>
    </w:p>
    <w:p w14:paraId="34B9CB1D" w14:textId="26F82423" w:rsidR="00F76B37" w:rsidRDefault="00F76B37" w:rsidP="00F76B37">
      <w:pPr>
        <w:pStyle w:val="EndNoteBibliography"/>
        <w:spacing w:after="0"/>
        <w:ind w:left="720" w:hanging="720"/>
      </w:pPr>
      <w:r w:rsidRPr="00F76B37">
        <w:t>30.</w:t>
      </w:r>
      <w:r w:rsidRPr="00F76B37">
        <w:tab/>
        <w:t>Salik, E.; Tyorkin, M.; Mohan, S.; George, I.; Becker, K.; Oei, E.; Kalb, T.; Sperber, K., Antigen trafficking and accessory cell function in respiratory epithelial cells.</w:t>
      </w:r>
      <w:r w:rsidR="008657F5">
        <w:t xml:space="preserve"> </w:t>
      </w:r>
      <w:r w:rsidRPr="00F76B37">
        <w:t xml:space="preserve"> </w:t>
      </w:r>
      <w:r w:rsidRPr="00F76B37">
        <w:rPr>
          <w:i/>
        </w:rPr>
        <w:t>Am</w:t>
      </w:r>
      <w:r w:rsidR="008657F5">
        <w:rPr>
          <w:i/>
        </w:rPr>
        <w:t xml:space="preserve"> J</w:t>
      </w:r>
      <w:r w:rsidRPr="00F76B37">
        <w:rPr>
          <w:i/>
        </w:rPr>
        <w:t xml:space="preserve"> </w:t>
      </w:r>
      <w:r w:rsidR="008657F5">
        <w:rPr>
          <w:i/>
        </w:rPr>
        <w:t>R</w:t>
      </w:r>
      <w:r w:rsidRPr="00F76B37">
        <w:rPr>
          <w:i/>
        </w:rPr>
        <w:t>espir</w:t>
      </w:r>
      <w:r w:rsidR="008657F5">
        <w:rPr>
          <w:i/>
        </w:rPr>
        <w:t xml:space="preserve"> C</w:t>
      </w:r>
      <w:r w:rsidRPr="00F76B37">
        <w:rPr>
          <w:i/>
        </w:rPr>
        <w:t xml:space="preserve">ell </w:t>
      </w:r>
      <w:r w:rsidR="008657F5">
        <w:rPr>
          <w:i/>
        </w:rPr>
        <w:t>M</w:t>
      </w:r>
      <w:r w:rsidRPr="00F76B37">
        <w:rPr>
          <w:i/>
        </w:rPr>
        <w:t>ol</w:t>
      </w:r>
      <w:r w:rsidR="008657F5">
        <w:rPr>
          <w:i/>
        </w:rPr>
        <w:t xml:space="preserve"> B</w:t>
      </w:r>
      <w:r w:rsidRPr="00F76B37">
        <w:rPr>
          <w:i/>
        </w:rPr>
        <w:t xml:space="preserve">iology </w:t>
      </w:r>
      <w:r w:rsidRPr="00F76B37">
        <w:rPr>
          <w:b/>
        </w:rPr>
        <w:t>1999,</w:t>
      </w:r>
      <w:r w:rsidRPr="00F76B37">
        <w:t xml:space="preserve"> 21, 365-79.</w:t>
      </w:r>
    </w:p>
    <w:p w14:paraId="188F194D" w14:textId="77777777" w:rsidR="008657F5" w:rsidRPr="00F76B37" w:rsidRDefault="008657F5" w:rsidP="00F76B37">
      <w:pPr>
        <w:pStyle w:val="EndNoteBibliography"/>
        <w:spacing w:after="0"/>
        <w:ind w:left="720" w:hanging="720"/>
      </w:pPr>
    </w:p>
    <w:p w14:paraId="7A657E0B" w14:textId="4326BFAE" w:rsidR="00F76B37" w:rsidRDefault="00F76B37" w:rsidP="00F76B37">
      <w:pPr>
        <w:pStyle w:val="EndNoteBibliography"/>
        <w:spacing w:after="0"/>
        <w:ind w:left="720" w:hanging="720"/>
      </w:pPr>
      <w:r w:rsidRPr="00F76B37">
        <w:t>31.</w:t>
      </w:r>
      <w:r w:rsidRPr="00F76B37">
        <w:tab/>
        <w:t xml:space="preserve">Zihni, C.; Mills, C.; Matter, K.; Balda, M. S., Tight junctions: from simple barriers to multifunctional molecular gates. </w:t>
      </w:r>
      <w:r w:rsidR="008657F5">
        <w:t xml:space="preserve"> </w:t>
      </w:r>
      <w:r w:rsidRPr="00F76B37">
        <w:rPr>
          <w:i/>
        </w:rPr>
        <w:t xml:space="preserve">Nature </w:t>
      </w:r>
      <w:r w:rsidR="008657F5">
        <w:rPr>
          <w:i/>
        </w:rPr>
        <w:t>R</w:t>
      </w:r>
      <w:r w:rsidRPr="00F76B37">
        <w:rPr>
          <w:i/>
        </w:rPr>
        <w:t>ev</w:t>
      </w:r>
      <w:r w:rsidR="008657F5">
        <w:rPr>
          <w:i/>
        </w:rPr>
        <w:t xml:space="preserve"> </w:t>
      </w:r>
      <w:r w:rsidRPr="00F76B37">
        <w:rPr>
          <w:i/>
        </w:rPr>
        <w:t>Mol</w:t>
      </w:r>
      <w:r w:rsidR="008657F5">
        <w:rPr>
          <w:i/>
        </w:rPr>
        <w:t xml:space="preserve"> C</w:t>
      </w:r>
      <w:r w:rsidRPr="00F76B37">
        <w:rPr>
          <w:i/>
        </w:rPr>
        <w:t xml:space="preserve">ell </w:t>
      </w:r>
      <w:r w:rsidR="008657F5">
        <w:rPr>
          <w:i/>
        </w:rPr>
        <w:t>B</w:t>
      </w:r>
      <w:r w:rsidRPr="00F76B37">
        <w:rPr>
          <w:i/>
        </w:rPr>
        <w:t xml:space="preserve">iol </w:t>
      </w:r>
      <w:r w:rsidRPr="00F76B37">
        <w:rPr>
          <w:b/>
        </w:rPr>
        <w:t>2016,</w:t>
      </w:r>
      <w:r w:rsidRPr="00F76B37">
        <w:t xml:space="preserve"> 17, 564-80.</w:t>
      </w:r>
    </w:p>
    <w:p w14:paraId="40944F4D" w14:textId="77777777" w:rsidR="008657F5" w:rsidRPr="00F76B37" w:rsidRDefault="008657F5" w:rsidP="00F76B37">
      <w:pPr>
        <w:pStyle w:val="EndNoteBibliography"/>
        <w:spacing w:after="0"/>
        <w:ind w:left="720" w:hanging="720"/>
      </w:pPr>
    </w:p>
    <w:p w14:paraId="5902AAB8" w14:textId="1F4DC7D8" w:rsidR="00F76B37" w:rsidRDefault="00F76B37" w:rsidP="00F76B37">
      <w:pPr>
        <w:pStyle w:val="EndNoteBibliography"/>
        <w:spacing w:after="0"/>
        <w:ind w:left="720" w:hanging="720"/>
      </w:pPr>
      <w:r w:rsidRPr="00F76B37">
        <w:t>32.</w:t>
      </w:r>
      <w:r w:rsidRPr="00F76B37">
        <w:tab/>
        <w:t xml:space="preserve">Gunzel, D.; Fromm, M., Claudins and other tight junction proteins. </w:t>
      </w:r>
      <w:r w:rsidR="008657F5">
        <w:t xml:space="preserve"> </w:t>
      </w:r>
      <w:r w:rsidRPr="00F76B37">
        <w:rPr>
          <w:i/>
        </w:rPr>
        <w:t xml:space="preserve">Comp Physiol </w:t>
      </w:r>
      <w:r w:rsidRPr="00F76B37">
        <w:rPr>
          <w:b/>
        </w:rPr>
        <w:t>2012,</w:t>
      </w:r>
      <w:r w:rsidRPr="00F76B37">
        <w:t xml:space="preserve"> 2, 1819-52.</w:t>
      </w:r>
    </w:p>
    <w:p w14:paraId="05F86A23" w14:textId="77777777" w:rsidR="008657F5" w:rsidRPr="00F76B37" w:rsidRDefault="008657F5" w:rsidP="00F76B37">
      <w:pPr>
        <w:pStyle w:val="EndNoteBibliography"/>
        <w:spacing w:after="0"/>
        <w:ind w:left="720" w:hanging="720"/>
      </w:pPr>
    </w:p>
    <w:p w14:paraId="349B48F2" w14:textId="71540B17" w:rsidR="00F76B37" w:rsidRDefault="00F76B37" w:rsidP="00F76B37">
      <w:pPr>
        <w:pStyle w:val="EndNoteBibliography"/>
        <w:spacing w:after="0"/>
        <w:ind w:left="720" w:hanging="720"/>
      </w:pPr>
      <w:r w:rsidRPr="00F76B37">
        <w:t>33.</w:t>
      </w:r>
      <w:r w:rsidRPr="00F76B37">
        <w:tab/>
        <w:t xml:space="preserve">Fanning, A. S.; Jameson, B. J.; Jesaitis, L. A.; Anderson, J. M., The tight junction protein ZO-1 establishes a link between the transmembrane protein occludin and the actin cytoskeleton. </w:t>
      </w:r>
      <w:r w:rsidR="008657F5">
        <w:rPr>
          <w:i/>
        </w:rPr>
        <w:t>J B</w:t>
      </w:r>
      <w:r w:rsidRPr="00F76B37">
        <w:rPr>
          <w:i/>
        </w:rPr>
        <w:t>iol</w:t>
      </w:r>
      <w:r w:rsidR="008657F5">
        <w:rPr>
          <w:i/>
        </w:rPr>
        <w:t xml:space="preserve"> C</w:t>
      </w:r>
      <w:r w:rsidRPr="00F76B37">
        <w:rPr>
          <w:i/>
        </w:rPr>
        <w:t xml:space="preserve">hem </w:t>
      </w:r>
      <w:r w:rsidRPr="00F76B37">
        <w:rPr>
          <w:b/>
        </w:rPr>
        <w:t>1998,</w:t>
      </w:r>
      <w:r w:rsidRPr="00F76B37">
        <w:t xml:space="preserve"> 273, 29745-53.</w:t>
      </w:r>
    </w:p>
    <w:p w14:paraId="403A5263" w14:textId="77777777" w:rsidR="009C7327" w:rsidRPr="00F76B37" w:rsidRDefault="009C7327" w:rsidP="00F76B37">
      <w:pPr>
        <w:pStyle w:val="EndNoteBibliography"/>
        <w:spacing w:after="0"/>
        <w:ind w:left="720" w:hanging="720"/>
      </w:pPr>
    </w:p>
    <w:p w14:paraId="7A5BC1A3" w14:textId="48D470AB" w:rsidR="00F76B37" w:rsidRDefault="00F76B37" w:rsidP="00F76B37">
      <w:pPr>
        <w:pStyle w:val="EndNoteBibliography"/>
        <w:spacing w:after="0"/>
        <w:ind w:left="720" w:hanging="720"/>
      </w:pPr>
      <w:r w:rsidRPr="00F76B37">
        <w:t>34.</w:t>
      </w:r>
      <w:r w:rsidRPr="00F76B37">
        <w:tab/>
        <w:t xml:space="preserve">Bazzoni, G.; Martinez-Estrada, O. M.; Orsenigo, F.; Cordenonsi, M.; Citi, S.; Dejana, E., Interaction of junctional adhesion molecule with the tight junction components ZO-1, cingulin, and occludin. </w:t>
      </w:r>
      <w:r w:rsidR="009C7327">
        <w:t xml:space="preserve"> </w:t>
      </w:r>
      <w:r w:rsidRPr="00F76B37">
        <w:rPr>
          <w:i/>
        </w:rPr>
        <w:t>J</w:t>
      </w:r>
      <w:r w:rsidR="009C7327">
        <w:rPr>
          <w:i/>
        </w:rPr>
        <w:t xml:space="preserve"> B</w:t>
      </w:r>
      <w:r w:rsidRPr="00F76B37">
        <w:rPr>
          <w:i/>
        </w:rPr>
        <w:t>iol</w:t>
      </w:r>
      <w:r w:rsidR="009C7327">
        <w:rPr>
          <w:i/>
        </w:rPr>
        <w:t xml:space="preserve"> C</w:t>
      </w:r>
      <w:r w:rsidRPr="00F76B37">
        <w:rPr>
          <w:i/>
        </w:rPr>
        <w:t xml:space="preserve">hem </w:t>
      </w:r>
      <w:r w:rsidRPr="00F76B37">
        <w:rPr>
          <w:b/>
        </w:rPr>
        <w:t>2000,</w:t>
      </w:r>
      <w:r w:rsidRPr="00F76B37">
        <w:t xml:space="preserve"> 275, 20520-6.</w:t>
      </w:r>
    </w:p>
    <w:p w14:paraId="3BD61682" w14:textId="77777777" w:rsidR="009C7327" w:rsidRPr="00F76B37" w:rsidRDefault="009C7327" w:rsidP="00F76B37">
      <w:pPr>
        <w:pStyle w:val="EndNoteBibliography"/>
        <w:spacing w:after="0"/>
        <w:ind w:left="720" w:hanging="720"/>
      </w:pPr>
    </w:p>
    <w:p w14:paraId="51A21CB1" w14:textId="3D5C2DE2" w:rsidR="00F76B37" w:rsidRPr="00F76B37" w:rsidRDefault="00F76B37" w:rsidP="00F76B37">
      <w:pPr>
        <w:pStyle w:val="EndNoteBibliography"/>
        <w:spacing w:after="0"/>
        <w:ind w:left="720" w:hanging="720"/>
      </w:pPr>
      <w:r w:rsidRPr="00F76B37">
        <w:t>35.</w:t>
      </w:r>
      <w:r w:rsidRPr="00F76B37">
        <w:tab/>
        <w:t xml:space="preserve">Tsukita, S.; Furuse, M.; Itoh, M., Multifunctional strands in tight junctions. </w:t>
      </w:r>
      <w:r w:rsidR="009C7327">
        <w:t xml:space="preserve"> </w:t>
      </w:r>
      <w:r w:rsidRPr="00F76B37">
        <w:rPr>
          <w:i/>
        </w:rPr>
        <w:t xml:space="preserve">Nature </w:t>
      </w:r>
      <w:r w:rsidR="009C7327">
        <w:rPr>
          <w:i/>
        </w:rPr>
        <w:t>R</w:t>
      </w:r>
      <w:r w:rsidR="005E77A3">
        <w:rPr>
          <w:i/>
        </w:rPr>
        <w:t xml:space="preserve">ev </w:t>
      </w:r>
      <w:r w:rsidRPr="00F76B37">
        <w:rPr>
          <w:i/>
        </w:rPr>
        <w:t xml:space="preserve">Mol </w:t>
      </w:r>
      <w:r w:rsidR="005E77A3">
        <w:rPr>
          <w:i/>
        </w:rPr>
        <w:t>C</w:t>
      </w:r>
      <w:r w:rsidRPr="00F76B37">
        <w:rPr>
          <w:i/>
        </w:rPr>
        <w:t xml:space="preserve">ell </w:t>
      </w:r>
      <w:r w:rsidR="005E77A3">
        <w:rPr>
          <w:i/>
        </w:rPr>
        <w:t>B</w:t>
      </w:r>
      <w:r w:rsidRPr="00F76B37">
        <w:rPr>
          <w:i/>
        </w:rPr>
        <w:t xml:space="preserve">iol </w:t>
      </w:r>
      <w:r w:rsidRPr="00F76B37">
        <w:rPr>
          <w:b/>
        </w:rPr>
        <w:t>2001,</w:t>
      </w:r>
      <w:r w:rsidRPr="00F76B37">
        <w:t xml:space="preserve"> 2, 285-93.</w:t>
      </w:r>
    </w:p>
    <w:p w14:paraId="31F209BF" w14:textId="41DCDE19" w:rsidR="00F76B37" w:rsidRDefault="00F76B37" w:rsidP="00F76B37">
      <w:pPr>
        <w:pStyle w:val="EndNoteBibliography"/>
        <w:spacing w:after="0"/>
        <w:ind w:left="720" w:hanging="720"/>
      </w:pPr>
      <w:r w:rsidRPr="00F76B37">
        <w:lastRenderedPageBreak/>
        <w:t>36.</w:t>
      </w:r>
      <w:r w:rsidRPr="00F76B37">
        <w:tab/>
        <w:t xml:space="preserve">Balda, M. S.; Flores-Maldonado, C.; Cereijido, M.; Matter, K., Multiple domains of occludin are involved in the regulation of paracellular permeability. </w:t>
      </w:r>
      <w:r w:rsidR="005E77A3">
        <w:t xml:space="preserve"> </w:t>
      </w:r>
      <w:r w:rsidRPr="00F76B37">
        <w:rPr>
          <w:i/>
        </w:rPr>
        <w:t>J</w:t>
      </w:r>
      <w:r w:rsidR="005E77A3">
        <w:rPr>
          <w:i/>
        </w:rPr>
        <w:t xml:space="preserve"> C</w:t>
      </w:r>
      <w:r w:rsidRPr="00F76B37">
        <w:rPr>
          <w:i/>
        </w:rPr>
        <w:t>ell</w:t>
      </w:r>
      <w:r w:rsidR="005E77A3">
        <w:rPr>
          <w:i/>
        </w:rPr>
        <w:t xml:space="preserve"> B</w:t>
      </w:r>
      <w:r w:rsidRPr="00F76B37">
        <w:rPr>
          <w:i/>
        </w:rPr>
        <w:t xml:space="preserve">iochem </w:t>
      </w:r>
      <w:r w:rsidRPr="00F76B37">
        <w:rPr>
          <w:b/>
        </w:rPr>
        <w:t>2000,</w:t>
      </w:r>
      <w:r w:rsidRPr="00F76B37">
        <w:t xml:space="preserve"> 78, 85-96.</w:t>
      </w:r>
    </w:p>
    <w:p w14:paraId="51412F69" w14:textId="77777777" w:rsidR="005E77A3" w:rsidRPr="00F76B37" w:rsidRDefault="005E77A3" w:rsidP="00F76B37">
      <w:pPr>
        <w:pStyle w:val="EndNoteBibliography"/>
        <w:spacing w:after="0"/>
        <w:ind w:left="720" w:hanging="720"/>
      </w:pPr>
    </w:p>
    <w:p w14:paraId="099028C8" w14:textId="5727D1CB" w:rsidR="00F76B37" w:rsidRDefault="00F76B37" w:rsidP="00F76B37">
      <w:pPr>
        <w:pStyle w:val="EndNoteBibliography"/>
        <w:spacing w:after="0"/>
        <w:ind w:left="720" w:hanging="720"/>
      </w:pPr>
      <w:r w:rsidRPr="00F76B37">
        <w:t>37.</w:t>
      </w:r>
      <w:r w:rsidRPr="00F76B37">
        <w:tab/>
        <w:t xml:space="preserve">Balda, M. S.; Whitney, J. A.; Flores, C.; Gonzalez, S.; Cereijido, M.; Matter, K., Functional dissociation of paracellular permeability and transepithelial electrical resistance and disruption of the apical-basolateral intramembrane diffusion barrier by expression of a mutant tight junction membrane protein. </w:t>
      </w:r>
      <w:r w:rsidR="00745C02">
        <w:rPr>
          <w:i/>
        </w:rPr>
        <w:t xml:space="preserve"> J C</w:t>
      </w:r>
      <w:r w:rsidRPr="00F76B37">
        <w:rPr>
          <w:i/>
        </w:rPr>
        <w:t xml:space="preserve">ell </w:t>
      </w:r>
      <w:r w:rsidR="00745C02">
        <w:rPr>
          <w:i/>
        </w:rPr>
        <w:t>B</w:t>
      </w:r>
      <w:r w:rsidRPr="00F76B37">
        <w:rPr>
          <w:i/>
        </w:rPr>
        <w:t xml:space="preserve">iol </w:t>
      </w:r>
      <w:r w:rsidRPr="00F76B37">
        <w:rPr>
          <w:b/>
        </w:rPr>
        <w:t>1996,</w:t>
      </w:r>
      <w:r w:rsidRPr="00F76B37">
        <w:t xml:space="preserve"> 134, 1031-49.</w:t>
      </w:r>
    </w:p>
    <w:p w14:paraId="013D9C5F" w14:textId="77777777" w:rsidR="00745C02" w:rsidRPr="00F76B37" w:rsidRDefault="00745C02" w:rsidP="00F76B37">
      <w:pPr>
        <w:pStyle w:val="EndNoteBibliography"/>
        <w:spacing w:after="0"/>
        <w:ind w:left="720" w:hanging="720"/>
      </w:pPr>
    </w:p>
    <w:p w14:paraId="77C2A849" w14:textId="5F77A5E1" w:rsidR="00F76B37" w:rsidRDefault="00F76B37" w:rsidP="00F76B37">
      <w:pPr>
        <w:pStyle w:val="EndNoteBibliography"/>
        <w:spacing w:after="0"/>
        <w:ind w:left="720" w:hanging="720"/>
      </w:pPr>
      <w:r w:rsidRPr="00F76B37">
        <w:t>38.</w:t>
      </w:r>
      <w:r w:rsidRPr="00F76B37">
        <w:tab/>
        <w:t xml:space="preserve">Wan, H.; Winton, H. L.; Soeller, C.; Gruenert, D. C.; Thompson, P. J.; Cannell, M. B.; Stewart, G. A.; Garrod, D. R.; Robinson, C., Quantitative structural and biochemical analyses of tight junction dynamics following exposure of epithelial cells to house dust mite allergen Der p 1. </w:t>
      </w:r>
      <w:r w:rsidR="00745C02">
        <w:t xml:space="preserve"> </w:t>
      </w:r>
      <w:r w:rsidRPr="00F76B37">
        <w:rPr>
          <w:i/>
        </w:rPr>
        <w:t>Clin</w:t>
      </w:r>
      <w:r w:rsidR="00745C02">
        <w:rPr>
          <w:i/>
        </w:rPr>
        <w:t xml:space="preserve"> E</w:t>
      </w:r>
      <w:r w:rsidRPr="00F76B37">
        <w:rPr>
          <w:i/>
        </w:rPr>
        <w:t>xp</w:t>
      </w:r>
      <w:r w:rsidR="00745C02">
        <w:rPr>
          <w:i/>
        </w:rPr>
        <w:t xml:space="preserve"> A</w:t>
      </w:r>
      <w:r w:rsidRPr="00F76B37">
        <w:rPr>
          <w:i/>
        </w:rPr>
        <w:t xml:space="preserve">llergy </w:t>
      </w:r>
      <w:r w:rsidRPr="00F76B37">
        <w:rPr>
          <w:b/>
        </w:rPr>
        <w:t>2000,</w:t>
      </w:r>
      <w:r w:rsidRPr="00F76B37">
        <w:t xml:space="preserve"> 30, 685-98.</w:t>
      </w:r>
    </w:p>
    <w:p w14:paraId="2DA839B4" w14:textId="77777777" w:rsidR="00745C02" w:rsidRPr="00F76B37" w:rsidRDefault="00745C02" w:rsidP="00F76B37">
      <w:pPr>
        <w:pStyle w:val="EndNoteBibliography"/>
        <w:spacing w:after="0"/>
        <w:ind w:left="720" w:hanging="720"/>
      </w:pPr>
    </w:p>
    <w:p w14:paraId="47DFCA4B" w14:textId="05AEB94D" w:rsidR="00F76B37" w:rsidRDefault="00F76B37" w:rsidP="00F76B37">
      <w:pPr>
        <w:pStyle w:val="EndNoteBibliography"/>
        <w:spacing w:after="0"/>
        <w:ind w:left="720" w:hanging="720"/>
      </w:pPr>
      <w:r w:rsidRPr="00F76B37">
        <w:t>39.</w:t>
      </w:r>
      <w:r w:rsidRPr="00F76B37">
        <w:tab/>
        <w:t xml:space="preserve">Wan, H.; Winton, H. L.; Soeller, C.; Tovey, E. R.; Gruenert, D. C.; Thompson, P. J.; Stewart, G. A.; Taylor, G. W.; Garrod, D. R.; Cannell, M. B.; Robinson, C., Der p 1 facilitates transepithelial allergen delivery by disruption of tight junctions. </w:t>
      </w:r>
      <w:r w:rsidR="00745C02">
        <w:t xml:space="preserve"> </w:t>
      </w:r>
      <w:r w:rsidRPr="00F76B37">
        <w:rPr>
          <w:i/>
        </w:rPr>
        <w:t>J</w:t>
      </w:r>
      <w:r w:rsidR="00745C02">
        <w:rPr>
          <w:i/>
        </w:rPr>
        <w:t xml:space="preserve"> C</w:t>
      </w:r>
      <w:r w:rsidRPr="00F76B37">
        <w:rPr>
          <w:i/>
        </w:rPr>
        <w:t xml:space="preserve">lin </w:t>
      </w:r>
      <w:r w:rsidR="00745C02">
        <w:rPr>
          <w:i/>
        </w:rPr>
        <w:t>I</w:t>
      </w:r>
      <w:r w:rsidRPr="00F76B37">
        <w:rPr>
          <w:i/>
        </w:rPr>
        <w:t xml:space="preserve">nvest </w:t>
      </w:r>
      <w:r w:rsidRPr="00F76B37">
        <w:rPr>
          <w:b/>
        </w:rPr>
        <w:t>1999,</w:t>
      </w:r>
      <w:r w:rsidRPr="00F76B37">
        <w:t xml:space="preserve"> 104, 23-33.</w:t>
      </w:r>
    </w:p>
    <w:p w14:paraId="65A354AE" w14:textId="77777777" w:rsidR="00745C02" w:rsidRPr="00F76B37" w:rsidRDefault="00745C02" w:rsidP="00F76B37">
      <w:pPr>
        <w:pStyle w:val="EndNoteBibliography"/>
        <w:spacing w:after="0"/>
        <w:ind w:left="720" w:hanging="720"/>
      </w:pPr>
    </w:p>
    <w:p w14:paraId="5F0F59BC" w14:textId="076DFB13" w:rsidR="00F76B37" w:rsidRDefault="00F76B37" w:rsidP="00F76B37">
      <w:pPr>
        <w:pStyle w:val="EndNoteBibliography"/>
        <w:spacing w:after="0"/>
        <w:ind w:left="720" w:hanging="720"/>
      </w:pPr>
      <w:r w:rsidRPr="00F76B37">
        <w:t>40.</w:t>
      </w:r>
      <w:r w:rsidRPr="00F76B37">
        <w:tab/>
        <w:t xml:space="preserve">Zhang, J.; Garrod, D. R.; Robinson, C., Novel Der p 1 inhibitors attenuate house dust mite sensitization in mice. </w:t>
      </w:r>
      <w:r w:rsidR="00745C02">
        <w:t xml:space="preserve"> </w:t>
      </w:r>
      <w:r w:rsidRPr="00F76B37">
        <w:rPr>
          <w:i/>
        </w:rPr>
        <w:t xml:space="preserve">Am J Crit Care Med </w:t>
      </w:r>
      <w:r w:rsidRPr="00F76B37">
        <w:rPr>
          <w:b/>
        </w:rPr>
        <w:t>2009,</w:t>
      </w:r>
      <w:r w:rsidRPr="00F76B37">
        <w:t xml:space="preserve"> 179, A4249.</w:t>
      </w:r>
    </w:p>
    <w:p w14:paraId="1B07705A" w14:textId="77777777" w:rsidR="00745C02" w:rsidRPr="00F76B37" w:rsidRDefault="00745C02" w:rsidP="00F76B37">
      <w:pPr>
        <w:pStyle w:val="EndNoteBibliography"/>
        <w:spacing w:after="0"/>
        <w:ind w:left="720" w:hanging="720"/>
      </w:pPr>
    </w:p>
    <w:p w14:paraId="37A883CD" w14:textId="73232F3A" w:rsidR="00F76B37" w:rsidRDefault="00F76B37" w:rsidP="00F76B37">
      <w:pPr>
        <w:pStyle w:val="EndNoteBibliography"/>
        <w:spacing w:after="0"/>
        <w:ind w:left="720" w:hanging="720"/>
      </w:pPr>
      <w:r w:rsidRPr="00F76B37">
        <w:t>41.</w:t>
      </w:r>
      <w:r w:rsidRPr="00F76B37">
        <w:tab/>
        <w:t xml:space="preserve">Shen, L.; Weber, C. R.; Turner, J. R., The tight junction protein complex undergoes rapid and continuous molecular remodeling at steady state. </w:t>
      </w:r>
      <w:r w:rsidR="00745C02">
        <w:rPr>
          <w:i/>
        </w:rPr>
        <w:t xml:space="preserve"> </w:t>
      </w:r>
      <w:r w:rsidRPr="00F76B37">
        <w:rPr>
          <w:i/>
        </w:rPr>
        <w:t>J</w:t>
      </w:r>
      <w:r w:rsidR="00745C02">
        <w:rPr>
          <w:i/>
        </w:rPr>
        <w:t xml:space="preserve"> C</w:t>
      </w:r>
      <w:r w:rsidRPr="00F76B37">
        <w:rPr>
          <w:i/>
        </w:rPr>
        <w:t xml:space="preserve">ell </w:t>
      </w:r>
      <w:r w:rsidR="00745C02">
        <w:rPr>
          <w:i/>
        </w:rPr>
        <w:t>B</w:t>
      </w:r>
      <w:r w:rsidRPr="00F76B37">
        <w:rPr>
          <w:i/>
        </w:rPr>
        <w:t xml:space="preserve">iol </w:t>
      </w:r>
      <w:r w:rsidRPr="00F76B37">
        <w:rPr>
          <w:b/>
        </w:rPr>
        <w:t>2008,</w:t>
      </w:r>
      <w:r w:rsidRPr="00F76B37">
        <w:t xml:space="preserve"> 181, 683-95.</w:t>
      </w:r>
    </w:p>
    <w:p w14:paraId="2145BB3B" w14:textId="77777777" w:rsidR="00745C02" w:rsidRPr="00F76B37" w:rsidRDefault="00745C02" w:rsidP="00F76B37">
      <w:pPr>
        <w:pStyle w:val="EndNoteBibliography"/>
        <w:spacing w:after="0"/>
        <w:ind w:left="720" w:hanging="720"/>
      </w:pPr>
    </w:p>
    <w:p w14:paraId="5ED65028" w14:textId="5754EF46" w:rsidR="00F76B37" w:rsidRDefault="00F76B37" w:rsidP="00F76B37">
      <w:pPr>
        <w:pStyle w:val="EndNoteBibliography"/>
        <w:spacing w:after="0"/>
        <w:ind w:left="720" w:hanging="720"/>
      </w:pPr>
      <w:r w:rsidRPr="00F76B37">
        <w:t>42.</w:t>
      </w:r>
      <w:r w:rsidRPr="00F76B37">
        <w:tab/>
        <w:t xml:space="preserve">Turner, J. R.; Buschmann, M. M.; Romero-Calvo, I.; Sailer, A.; Shen, L., The role of molecular remodeling in differential regulation of tight junction permeability. </w:t>
      </w:r>
      <w:r w:rsidR="00745C02">
        <w:t xml:space="preserve"> </w:t>
      </w:r>
      <w:r w:rsidRPr="00F76B37">
        <w:rPr>
          <w:i/>
        </w:rPr>
        <w:t>Sem</w:t>
      </w:r>
      <w:r w:rsidR="00745C02">
        <w:rPr>
          <w:i/>
        </w:rPr>
        <w:t xml:space="preserve"> C</w:t>
      </w:r>
      <w:r w:rsidRPr="00F76B37">
        <w:rPr>
          <w:i/>
        </w:rPr>
        <w:t xml:space="preserve">ell </w:t>
      </w:r>
      <w:r w:rsidR="00745C02">
        <w:rPr>
          <w:i/>
        </w:rPr>
        <w:t>D</w:t>
      </w:r>
      <w:r w:rsidRPr="00F76B37">
        <w:rPr>
          <w:i/>
        </w:rPr>
        <w:t xml:space="preserve">ev </w:t>
      </w:r>
      <w:r w:rsidR="00745C02">
        <w:rPr>
          <w:i/>
        </w:rPr>
        <w:t>B</w:t>
      </w:r>
      <w:r w:rsidRPr="00F76B37">
        <w:rPr>
          <w:i/>
        </w:rPr>
        <w:t xml:space="preserve">iol </w:t>
      </w:r>
      <w:r w:rsidRPr="00F76B37">
        <w:rPr>
          <w:b/>
        </w:rPr>
        <w:t>2014,</w:t>
      </w:r>
      <w:r w:rsidRPr="00F76B37">
        <w:t xml:space="preserve"> 36, 204-12.</w:t>
      </w:r>
    </w:p>
    <w:p w14:paraId="02D2CA9A" w14:textId="77777777" w:rsidR="00745C02" w:rsidRPr="00F76B37" w:rsidRDefault="00745C02" w:rsidP="00F76B37">
      <w:pPr>
        <w:pStyle w:val="EndNoteBibliography"/>
        <w:spacing w:after="0"/>
        <w:ind w:left="720" w:hanging="720"/>
      </w:pPr>
    </w:p>
    <w:p w14:paraId="3E9256C5" w14:textId="228D215B" w:rsidR="00F76B37" w:rsidRDefault="00F76B37" w:rsidP="00F76B37">
      <w:pPr>
        <w:pStyle w:val="EndNoteBibliography"/>
        <w:spacing w:after="0"/>
        <w:ind w:left="720" w:hanging="720"/>
      </w:pPr>
      <w:r w:rsidRPr="00F76B37">
        <w:t>43.</w:t>
      </w:r>
      <w:r w:rsidRPr="00F76B37">
        <w:tab/>
        <w:t xml:space="preserve">Daugherty, B. L.; Mateescu, M.; Patel, A. S.; Wade, K.; Kimura, S.; Gonzales, L. W.; Guttentag, S.; Ballard, P. L.; Koval, M., Developmental regulation of claudin localization by fetal alveolar epithelial cells. </w:t>
      </w:r>
      <w:r w:rsidR="00C53A6C">
        <w:t xml:space="preserve"> </w:t>
      </w:r>
      <w:r w:rsidRPr="00F76B37">
        <w:rPr>
          <w:i/>
        </w:rPr>
        <w:t>Am</w:t>
      </w:r>
      <w:r w:rsidR="00C53A6C">
        <w:rPr>
          <w:i/>
        </w:rPr>
        <w:t xml:space="preserve"> J P</w:t>
      </w:r>
      <w:r w:rsidRPr="00F76B37">
        <w:rPr>
          <w:i/>
        </w:rPr>
        <w:t>hysiol</w:t>
      </w:r>
      <w:r w:rsidR="00C53A6C">
        <w:rPr>
          <w:i/>
        </w:rPr>
        <w:t>:</w:t>
      </w:r>
      <w:r w:rsidRPr="00F76B37">
        <w:rPr>
          <w:i/>
        </w:rPr>
        <w:t xml:space="preserve"> Lung </w:t>
      </w:r>
      <w:r w:rsidR="00C53A6C">
        <w:rPr>
          <w:i/>
        </w:rPr>
        <w:t>C</w:t>
      </w:r>
      <w:r w:rsidRPr="00F76B37">
        <w:rPr>
          <w:i/>
        </w:rPr>
        <w:t>ell</w:t>
      </w:r>
      <w:r w:rsidR="00C53A6C">
        <w:rPr>
          <w:i/>
        </w:rPr>
        <w:t xml:space="preserve"> M</w:t>
      </w:r>
      <w:r w:rsidRPr="00F76B37">
        <w:rPr>
          <w:i/>
        </w:rPr>
        <w:t>ol</w:t>
      </w:r>
      <w:r w:rsidR="00C53A6C">
        <w:rPr>
          <w:i/>
        </w:rPr>
        <w:t xml:space="preserve"> P</w:t>
      </w:r>
      <w:r w:rsidRPr="00F76B37">
        <w:rPr>
          <w:i/>
        </w:rPr>
        <w:t xml:space="preserve">hysiol </w:t>
      </w:r>
      <w:r w:rsidRPr="00F76B37">
        <w:rPr>
          <w:b/>
        </w:rPr>
        <w:t>2004,</w:t>
      </w:r>
      <w:r w:rsidRPr="00F76B37">
        <w:t xml:space="preserve"> 287, L1266-73.</w:t>
      </w:r>
    </w:p>
    <w:p w14:paraId="11D74648" w14:textId="77777777" w:rsidR="00C53A6C" w:rsidRPr="00F76B37" w:rsidRDefault="00C53A6C" w:rsidP="00F76B37">
      <w:pPr>
        <w:pStyle w:val="EndNoteBibliography"/>
        <w:spacing w:after="0"/>
        <w:ind w:left="720" w:hanging="720"/>
      </w:pPr>
    </w:p>
    <w:p w14:paraId="5E1343F7" w14:textId="5C1BDA1F" w:rsidR="00F76B37" w:rsidRDefault="00F76B37" w:rsidP="00F76B37">
      <w:pPr>
        <w:pStyle w:val="EndNoteBibliography"/>
        <w:spacing w:after="0"/>
        <w:ind w:left="720" w:hanging="720"/>
      </w:pPr>
      <w:r w:rsidRPr="00F76B37">
        <w:t>44.</w:t>
      </w:r>
      <w:r w:rsidRPr="00F76B37">
        <w:tab/>
        <w:t xml:space="preserve">Ohta, H.; Chiba, S.; Ebina, M.; Furuse, M.; Nukiwa, T., Altered expression of tight junction molecules in alveolar septa in lung injury and fibrosis. </w:t>
      </w:r>
      <w:r w:rsidR="006F688C">
        <w:t xml:space="preserve"> </w:t>
      </w:r>
      <w:r w:rsidR="006F688C" w:rsidRPr="00F76B37">
        <w:rPr>
          <w:i/>
        </w:rPr>
        <w:t>Am</w:t>
      </w:r>
      <w:r w:rsidR="006F688C">
        <w:rPr>
          <w:i/>
        </w:rPr>
        <w:t xml:space="preserve"> J P</w:t>
      </w:r>
      <w:r w:rsidR="006F688C" w:rsidRPr="00F76B37">
        <w:rPr>
          <w:i/>
        </w:rPr>
        <w:t>hysiol</w:t>
      </w:r>
      <w:r w:rsidR="006F688C">
        <w:rPr>
          <w:i/>
        </w:rPr>
        <w:t>:</w:t>
      </w:r>
      <w:r w:rsidR="006F688C" w:rsidRPr="00F76B37">
        <w:rPr>
          <w:i/>
        </w:rPr>
        <w:t xml:space="preserve"> Lung </w:t>
      </w:r>
      <w:r w:rsidR="006F688C">
        <w:rPr>
          <w:i/>
        </w:rPr>
        <w:t>C</w:t>
      </w:r>
      <w:r w:rsidR="006F688C" w:rsidRPr="00F76B37">
        <w:rPr>
          <w:i/>
        </w:rPr>
        <w:t>ell</w:t>
      </w:r>
      <w:r w:rsidR="006F688C">
        <w:rPr>
          <w:i/>
        </w:rPr>
        <w:t xml:space="preserve"> M</w:t>
      </w:r>
      <w:r w:rsidR="006F688C" w:rsidRPr="00F76B37">
        <w:rPr>
          <w:i/>
        </w:rPr>
        <w:t>ol</w:t>
      </w:r>
      <w:r w:rsidR="006F688C">
        <w:rPr>
          <w:i/>
        </w:rPr>
        <w:t xml:space="preserve"> P</w:t>
      </w:r>
      <w:r w:rsidR="006F688C" w:rsidRPr="00F76B37">
        <w:rPr>
          <w:i/>
        </w:rPr>
        <w:t>hysiol</w:t>
      </w:r>
      <w:r w:rsidRPr="00F76B37">
        <w:rPr>
          <w:i/>
        </w:rPr>
        <w:t xml:space="preserve"> </w:t>
      </w:r>
      <w:r w:rsidRPr="00F76B37">
        <w:rPr>
          <w:b/>
        </w:rPr>
        <w:t>2012,</w:t>
      </w:r>
      <w:r w:rsidRPr="00F76B37">
        <w:t xml:space="preserve"> 302, L193-205.</w:t>
      </w:r>
    </w:p>
    <w:p w14:paraId="1394607A" w14:textId="77777777" w:rsidR="006F688C" w:rsidRPr="00F76B37" w:rsidRDefault="006F688C" w:rsidP="00F76B37">
      <w:pPr>
        <w:pStyle w:val="EndNoteBibliography"/>
        <w:spacing w:after="0"/>
        <w:ind w:left="720" w:hanging="720"/>
      </w:pPr>
    </w:p>
    <w:p w14:paraId="796D4B20" w14:textId="0923B925" w:rsidR="00F76B37" w:rsidRDefault="00F76B37" w:rsidP="00F76B37">
      <w:pPr>
        <w:pStyle w:val="EndNoteBibliography"/>
        <w:spacing w:after="0"/>
        <w:ind w:left="720" w:hanging="720"/>
      </w:pPr>
      <w:r w:rsidRPr="00F76B37">
        <w:t>45.</w:t>
      </w:r>
      <w:r w:rsidRPr="00F76B37">
        <w:tab/>
        <w:t xml:space="preserve">Soini, Y., Claudins in lung diseases. </w:t>
      </w:r>
      <w:r w:rsidRPr="00F76B37">
        <w:rPr>
          <w:i/>
        </w:rPr>
        <w:t>Respir</w:t>
      </w:r>
      <w:r w:rsidR="006F688C">
        <w:rPr>
          <w:i/>
        </w:rPr>
        <w:t xml:space="preserve"> R</w:t>
      </w:r>
      <w:r w:rsidRPr="00F76B37">
        <w:rPr>
          <w:i/>
        </w:rPr>
        <w:t xml:space="preserve">es </w:t>
      </w:r>
      <w:r w:rsidRPr="00F76B37">
        <w:rPr>
          <w:b/>
        </w:rPr>
        <w:t>2011,</w:t>
      </w:r>
      <w:r w:rsidRPr="00F76B37">
        <w:t xml:space="preserve"> 12, 70.</w:t>
      </w:r>
    </w:p>
    <w:p w14:paraId="338BBF90" w14:textId="77777777" w:rsidR="006F688C" w:rsidRPr="00F76B37" w:rsidRDefault="006F688C" w:rsidP="00F76B37">
      <w:pPr>
        <w:pStyle w:val="EndNoteBibliography"/>
        <w:spacing w:after="0"/>
        <w:ind w:left="720" w:hanging="720"/>
      </w:pPr>
    </w:p>
    <w:p w14:paraId="103A3B10" w14:textId="4AFAEF66" w:rsidR="00F76B37" w:rsidRDefault="00F76B37" w:rsidP="00F76B37">
      <w:pPr>
        <w:pStyle w:val="EndNoteBibliography"/>
        <w:spacing w:after="0"/>
        <w:ind w:left="720" w:hanging="720"/>
      </w:pPr>
      <w:r w:rsidRPr="00F76B37">
        <w:t>46.</w:t>
      </w:r>
      <w:r w:rsidRPr="00F76B37">
        <w:tab/>
        <w:t xml:space="preserve">Sweerus, K.; Lachowicz-Scroggins, M.; Gordon, E.; LaFemina, M.; Huang, X.; Parikh, M.; Kanegai, C.; Fahy, J. V.; Frank, J. A., Claudin-18 deficiency is associated with airway epithelial barrier dysfunction and asthma. </w:t>
      </w:r>
      <w:r w:rsidR="006F688C">
        <w:t xml:space="preserve"> </w:t>
      </w:r>
      <w:r w:rsidR="006F688C">
        <w:rPr>
          <w:i/>
        </w:rPr>
        <w:t xml:space="preserve"> J A</w:t>
      </w:r>
      <w:r w:rsidRPr="00F76B37">
        <w:rPr>
          <w:i/>
        </w:rPr>
        <w:t xml:space="preserve">llergy </w:t>
      </w:r>
      <w:r w:rsidR="006F688C">
        <w:rPr>
          <w:i/>
        </w:rPr>
        <w:t>C</w:t>
      </w:r>
      <w:r w:rsidRPr="00F76B37">
        <w:rPr>
          <w:i/>
        </w:rPr>
        <w:t>lin</w:t>
      </w:r>
      <w:r w:rsidR="006F688C">
        <w:rPr>
          <w:i/>
        </w:rPr>
        <w:t xml:space="preserve"> I</w:t>
      </w:r>
      <w:r w:rsidRPr="00F76B37">
        <w:rPr>
          <w:i/>
        </w:rPr>
        <w:t xml:space="preserve">mmunol </w:t>
      </w:r>
      <w:r w:rsidRPr="00F76B37">
        <w:rPr>
          <w:b/>
        </w:rPr>
        <w:t>2017,</w:t>
      </w:r>
      <w:r w:rsidRPr="00F76B37">
        <w:t xml:space="preserve"> 139, 72-81 e1.</w:t>
      </w:r>
    </w:p>
    <w:p w14:paraId="3A827305" w14:textId="77777777" w:rsidR="006F688C" w:rsidRPr="00F76B37" w:rsidRDefault="006F688C" w:rsidP="00F76B37">
      <w:pPr>
        <w:pStyle w:val="EndNoteBibliography"/>
        <w:spacing w:after="0"/>
        <w:ind w:left="720" w:hanging="720"/>
      </w:pPr>
    </w:p>
    <w:p w14:paraId="7B03E34B" w14:textId="3D27B33B" w:rsidR="00F76B37" w:rsidRDefault="00F76B37" w:rsidP="00F76B37">
      <w:pPr>
        <w:pStyle w:val="EndNoteBibliography"/>
        <w:spacing w:after="0"/>
        <w:ind w:left="720" w:hanging="720"/>
      </w:pPr>
      <w:r w:rsidRPr="00F76B37">
        <w:t>47.</w:t>
      </w:r>
      <w:r w:rsidRPr="00F76B37">
        <w:tab/>
        <w:t xml:space="preserve">Wan, H.; Winton, H. L.; Soeller, C.; Taylor, G. W.; Gruenert, D. C.; Thompson, P. J.; Cannell, M. B.; Stewart, G. A.; Garrod, D. R.; Robinson, C., The transmembrane protein occludin of epithelial tight junctions is a functional target for serine peptidases from faecal pellets of Dermatophagoides pteronyssinus. </w:t>
      </w:r>
      <w:r w:rsidR="00224852">
        <w:t xml:space="preserve"> </w:t>
      </w:r>
      <w:r w:rsidRPr="00F76B37">
        <w:rPr>
          <w:i/>
        </w:rPr>
        <w:t>Clin</w:t>
      </w:r>
      <w:r w:rsidR="00224852">
        <w:rPr>
          <w:i/>
        </w:rPr>
        <w:t xml:space="preserve"> E</w:t>
      </w:r>
      <w:r w:rsidRPr="00F76B37">
        <w:rPr>
          <w:i/>
        </w:rPr>
        <w:t>xp</w:t>
      </w:r>
      <w:r w:rsidR="00224852">
        <w:rPr>
          <w:i/>
        </w:rPr>
        <w:t xml:space="preserve"> A</w:t>
      </w:r>
      <w:r w:rsidRPr="00F76B37">
        <w:rPr>
          <w:i/>
        </w:rPr>
        <w:t xml:space="preserve">llergy </w:t>
      </w:r>
      <w:r w:rsidRPr="00F76B37">
        <w:rPr>
          <w:b/>
        </w:rPr>
        <w:t>2001,</w:t>
      </w:r>
      <w:r w:rsidRPr="00F76B37">
        <w:t xml:space="preserve"> 31, 279-94.</w:t>
      </w:r>
    </w:p>
    <w:p w14:paraId="48A43E1E" w14:textId="77777777" w:rsidR="00224852" w:rsidRPr="00F76B37" w:rsidRDefault="00224852" w:rsidP="00F76B37">
      <w:pPr>
        <w:pStyle w:val="EndNoteBibliography"/>
        <w:spacing w:after="0"/>
        <w:ind w:left="720" w:hanging="720"/>
      </w:pPr>
    </w:p>
    <w:p w14:paraId="172EA6A2" w14:textId="71FA558E" w:rsidR="00F76B37" w:rsidRDefault="00F76B37" w:rsidP="00F76B37">
      <w:pPr>
        <w:pStyle w:val="EndNoteBibliography"/>
        <w:spacing w:after="0"/>
        <w:ind w:left="720" w:hanging="720"/>
      </w:pPr>
      <w:r w:rsidRPr="00F76B37">
        <w:t>48.</w:t>
      </w:r>
      <w:r w:rsidRPr="00F76B37">
        <w:tab/>
        <w:t xml:space="preserve">Flynn, A. N.; Itani, O. A.; Moninger, T. O.; Welsh, M. J., Acute regulation of tight junction ion selectivity in human airway epithelia. </w:t>
      </w:r>
      <w:r w:rsidR="00224852">
        <w:t xml:space="preserve"> </w:t>
      </w:r>
      <w:r w:rsidRPr="00F76B37">
        <w:rPr>
          <w:i/>
        </w:rPr>
        <w:t>Proc Natl Acad Sci</w:t>
      </w:r>
      <w:r w:rsidR="00224852">
        <w:rPr>
          <w:i/>
        </w:rPr>
        <w:t xml:space="preserve"> USA</w:t>
      </w:r>
      <w:r w:rsidRPr="00F76B37">
        <w:rPr>
          <w:i/>
        </w:rPr>
        <w:t xml:space="preserve"> </w:t>
      </w:r>
      <w:r w:rsidRPr="00F76B37">
        <w:rPr>
          <w:b/>
        </w:rPr>
        <w:t>2009,</w:t>
      </w:r>
      <w:r w:rsidRPr="00F76B37">
        <w:t xml:space="preserve"> 106, 3591-6.</w:t>
      </w:r>
    </w:p>
    <w:p w14:paraId="2BB118E8" w14:textId="77777777" w:rsidR="00224852" w:rsidRPr="00F76B37" w:rsidRDefault="00224852" w:rsidP="00F76B37">
      <w:pPr>
        <w:pStyle w:val="EndNoteBibliography"/>
        <w:spacing w:after="0"/>
        <w:ind w:left="720" w:hanging="720"/>
      </w:pPr>
    </w:p>
    <w:p w14:paraId="66EAB57F" w14:textId="53B3B006" w:rsidR="00F76B37" w:rsidRDefault="00F76B37" w:rsidP="00F76B37">
      <w:pPr>
        <w:pStyle w:val="EndNoteBibliography"/>
        <w:spacing w:after="0"/>
        <w:ind w:left="720" w:hanging="720"/>
      </w:pPr>
      <w:r w:rsidRPr="00F76B37">
        <w:lastRenderedPageBreak/>
        <w:t>49.</w:t>
      </w:r>
      <w:r w:rsidRPr="00F76B37">
        <w:tab/>
        <w:t xml:space="preserve">Lappi-Blanco, E.; Lehtonen, S. T.; Sormunen, R.; Merikallio, H. M.; Soini, Y.; Kaarteenaho, R. L., Divergence of tight and adherens junction factors in alveolar epithelium in pulmonary fibrosis. </w:t>
      </w:r>
      <w:r w:rsidR="00224852">
        <w:t xml:space="preserve"> </w:t>
      </w:r>
      <w:r w:rsidRPr="00F76B37">
        <w:rPr>
          <w:i/>
        </w:rPr>
        <w:t xml:space="preserve">Human </w:t>
      </w:r>
      <w:r w:rsidR="00224852">
        <w:rPr>
          <w:i/>
        </w:rPr>
        <w:t>P</w:t>
      </w:r>
      <w:r w:rsidRPr="00F76B37">
        <w:rPr>
          <w:i/>
        </w:rPr>
        <w:t xml:space="preserve">athol </w:t>
      </w:r>
      <w:r w:rsidRPr="00F76B37">
        <w:rPr>
          <w:b/>
        </w:rPr>
        <w:t>2013,</w:t>
      </w:r>
      <w:r w:rsidRPr="00F76B37">
        <w:t xml:space="preserve"> 44, 895-907.</w:t>
      </w:r>
    </w:p>
    <w:p w14:paraId="44153A8C" w14:textId="77777777" w:rsidR="00224852" w:rsidRPr="00F76B37" w:rsidRDefault="00224852" w:rsidP="00F76B37">
      <w:pPr>
        <w:pStyle w:val="EndNoteBibliography"/>
        <w:spacing w:after="0"/>
        <w:ind w:left="720" w:hanging="720"/>
      </w:pPr>
    </w:p>
    <w:p w14:paraId="5D38CF4B" w14:textId="132AE645" w:rsidR="00F76B37" w:rsidRDefault="00F76B37" w:rsidP="00F76B37">
      <w:pPr>
        <w:pStyle w:val="EndNoteBibliography"/>
        <w:spacing w:after="0"/>
        <w:ind w:left="720" w:hanging="720"/>
      </w:pPr>
      <w:r w:rsidRPr="00F76B37">
        <w:t>50.</w:t>
      </w:r>
      <w:r w:rsidRPr="00F76B37">
        <w:tab/>
        <w:t>Niimi, T.; Nagashima, K.; Ward, J. M.; Minoo, P.; Zimonjic, D. B.; Popescu, N. C.; Kimura, S., claudin-18, a novel downstream target gene for the T/EBP/NKX2.1 homeodomain transcription factor, encodes lung- and stomach-specific isoforms through alternative splicing.</w:t>
      </w:r>
      <w:r w:rsidR="00224852">
        <w:t xml:space="preserve"> </w:t>
      </w:r>
      <w:r w:rsidRPr="00F76B37">
        <w:t xml:space="preserve"> </w:t>
      </w:r>
      <w:r w:rsidRPr="00F76B37">
        <w:rPr>
          <w:i/>
        </w:rPr>
        <w:t>Mol</w:t>
      </w:r>
      <w:r w:rsidR="00224852">
        <w:rPr>
          <w:i/>
        </w:rPr>
        <w:t xml:space="preserve"> C</w:t>
      </w:r>
      <w:r w:rsidRPr="00F76B37">
        <w:rPr>
          <w:i/>
        </w:rPr>
        <w:t>ell</w:t>
      </w:r>
      <w:r w:rsidR="00224852">
        <w:rPr>
          <w:i/>
        </w:rPr>
        <w:t xml:space="preserve"> B</w:t>
      </w:r>
      <w:r w:rsidRPr="00F76B37">
        <w:rPr>
          <w:i/>
        </w:rPr>
        <w:t xml:space="preserve">iol </w:t>
      </w:r>
      <w:r w:rsidRPr="00F76B37">
        <w:rPr>
          <w:b/>
        </w:rPr>
        <w:t>2001,</w:t>
      </w:r>
      <w:r w:rsidRPr="00F76B37">
        <w:t xml:space="preserve"> 21, 7380-90.</w:t>
      </w:r>
    </w:p>
    <w:p w14:paraId="2F74B8B6" w14:textId="77777777" w:rsidR="00224852" w:rsidRPr="00F76B37" w:rsidRDefault="00224852" w:rsidP="00F76B37">
      <w:pPr>
        <w:pStyle w:val="EndNoteBibliography"/>
        <w:spacing w:after="0"/>
        <w:ind w:left="720" w:hanging="720"/>
      </w:pPr>
    </w:p>
    <w:p w14:paraId="4E9FB3BD" w14:textId="719A57F0" w:rsidR="00F76B37" w:rsidRDefault="00F76B37" w:rsidP="00F76B37">
      <w:pPr>
        <w:pStyle w:val="EndNoteBibliography"/>
        <w:spacing w:after="0"/>
        <w:ind w:left="720" w:hanging="720"/>
      </w:pPr>
      <w:r w:rsidRPr="00F76B37">
        <w:t>51.</w:t>
      </w:r>
      <w:r w:rsidRPr="00F76B37">
        <w:tab/>
        <w:t xml:space="preserve">Capaldo, C. T.; Farkas, A. E.; Hilgarth, R. S.; Krug, S. M.; Wolf, M. F.; Benedik, J. K.; Fromm, M.; Koval, M.; Parkos, C.; Nusrat, A., Proinflammatory cytokine-induced tight junction remodeling through dynamic self-assembly of claudins. </w:t>
      </w:r>
      <w:r w:rsidR="00224852">
        <w:t xml:space="preserve"> </w:t>
      </w:r>
      <w:r w:rsidRPr="00F76B37">
        <w:rPr>
          <w:i/>
        </w:rPr>
        <w:t>Mol</w:t>
      </w:r>
      <w:r w:rsidR="00224852">
        <w:rPr>
          <w:i/>
        </w:rPr>
        <w:t xml:space="preserve"> B</w:t>
      </w:r>
      <w:r w:rsidRPr="00F76B37">
        <w:rPr>
          <w:i/>
        </w:rPr>
        <w:t>iol</w:t>
      </w:r>
      <w:r w:rsidR="00224852">
        <w:rPr>
          <w:i/>
        </w:rPr>
        <w:t xml:space="preserve"> C</w:t>
      </w:r>
      <w:r w:rsidRPr="00F76B37">
        <w:rPr>
          <w:i/>
        </w:rPr>
        <w:t xml:space="preserve">ell </w:t>
      </w:r>
      <w:r w:rsidRPr="00F76B37">
        <w:rPr>
          <w:b/>
        </w:rPr>
        <w:t>2014,</w:t>
      </w:r>
      <w:r w:rsidRPr="00F76B37">
        <w:t xml:space="preserve"> 25, 2710-9.</w:t>
      </w:r>
    </w:p>
    <w:p w14:paraId="6FD09099" w14:textId="77777777" w:rsidR="00224852" w:rsidRPr="00F76B37" w:rsidRDefault="00224852" w:rsidP="00F76B37">
      <w:pPr>
        <w:pStyle w:val="EndNoteBibliography"/>
        <w:spacing w:after="0"/>
        <w:ind w:left="720" w:hanging="720"/>
      </w:pPr>
    </w:p>
    <w:p w14:paraId="6552BB37" w14:textId="0B31B021" w:rsidR="00F76B37" w:rsidRDefault="00F76B37" w:rsidP="00F76B37">
      <w:pPr>
        <w:pStyle w:val="EndNoteBibliography"/>
        <w:spacing w:after="0"/>
        <w:ind w:left="720" w:hanging="720"/>
      </w:pPr>
      <w:r w:rsidRPr="00F76B37">
        <w:t>52.</w:t>
      </w:r>
      <w:r w:rsidRPr="00F76B37">
        <w:tab/>
        <w:t xml:space="preserve">Krug, S. M.; Schulzke, J. D.; Fromm, M., Tight junction, selective permeability, and related diseases. </w:t>
      </w:r>
      <w:r w:rsidR="00DC173E">
        <w:t xml:space="preserve"> </w:t>
      </w:r>
      <w:r w:rsidRPr="00F76B37">
        <w:rPr>
          <w:i/>
        </w:rPr>
        <w:t>Sem</w:t>
      </w:r>
      <w:r w:rsidR="00DC173E">
        <w:rPr>
          <w:i/>
        </w:rPr>
        <w:t xml:space="preserve"> C</w:t>
      </w:r>
      <w:r w:rsidRPr="00F76B37">
        <w:rPr>
          <w:i/>
        </w:rPr>
        <w:t xml:space="preserve">ell </w:t>
      </w:r>
      <w:r w:rsidR="00DC173E">
        <w:rPr>
          <w:i/>
        </w:rPr>
        <w:t>D</w:t>
      </w:r>
      <w:r w:rsidRPr="00F76B37">
        <w:rPr>
          <w:i/>
        </w:rPr>
        <w:t>ev</w:t>
      </w:r>
      <w:r w:rsidR="00DC173E">
        <w:rPr>
          <w:i/>
        </w:rPr>
        <w:t xml:space="preserve"> B</w:t>
      </w:r>
      <w:r w:rsidRPr="00F76B37">
        <w:rPr>
          <w:i/>
        </w:rPr>
        <w:t xml:space="preserve">iol </w:t>
      </w:r>
      <w:r w:rsidRPr="00F76B37">
        <w:rPr>
          <w:b/>
        </w:rPr>
        <w:t>2014,</w:t>
      </w:r>
      <w:r w:rsidRPr="00F76B37">
        <w:t xml:space="preserve"> 36, 166-76.</w:t>
      </w:r>
    </w:p>
    <w:p w14:paraId="4A2A083B" w14:textId="77777777" w:rsidR="00DC173E" w:rsidRPr="00F76B37" w:rsidRDefault="00DC173E" w:rsidP="00F76B37">
      <w:pPr>
        <w:pStyle w:val="EndNoteBibliography"/>
        <w:spacing w:after="0"/>
        <w:ind w:left="720" w:hanging="720"/>
      </w:pPr>
    </w:p>
    <w:p w14:paraId="11CDD6F1" w14:textId="706C2E89" w:rsidR="00F76B37" w:rsidRDefault="00F76B37" w:rsidP="00F76B37">
      <w:pPr>
        <w:pStyle w:val="EndNoteBibliography"/>
        <w:spacing w:after="0"/>
        <w:ind w:left="720" w:hanging="720"/>
      </w:pPr>
      <w:r w:rsidRPr="00F76B37">
        <w:t>53.</w:t>
      </w:r>
      <w:r w:rsidRPr="00F76B37">
        <w:tab/>
        <w:t xml:space="preserve">Yeo, N. K.; Jang, Y. J., Rhinovirus infection-induced alteration of tight junction and adherens junction components in human nasal epithelial cells. </w:t>
      </w:r>
      <w:r w:rsidRPr="00F76B37">
        <w:rPr>
          <w:i/>
        </w:rPr>
        <w:t xml:space="preserve">The Laryngoscope </w:t>
      </w:r>
      <w:r w:rsidRPr="00F76B37">
        <w:rPr>
          <w:b/>
        </w:rPr>
        <w:t>2010,</w:t>
      </w:r>
      <w:r w:rsidRPr="00F76B37">
        <w:t xml:space="preserve"> 120, 346-52.</w:t>
      </w:r>
    </w:p>
    <w:p w14:paraId="4020D083" w14:textId="77777777" w:rsidR="00DC173E" w:rsidRPr="00F76B37" w:rsidRDefault="00DC173E" w:rsidP="00F76B37">
      <w:pPr>
        <w:pStyle w:val="EndNoteBibliography"/>
        <w:spacing w:after="0"/>
        <w:ind w:left="720" w:hanging="720"/>
      </w:pPr>
    </w:p>
    <w:p w14:paraId="66CED12E" w14:textId="39DD2113" w:rsidR="00F76B37" w:rsidRDefault="00F76B37" w:rsidP="00F76B37">
      <w:pPr>
        <w:pStyle w:val="EndNoteBibliography"/>
        <w:spacing w:after="0"/>
        <w:ind w:left="720" w:hanging="720"/>
      </w:pPr>
      <w:r w:rsidRPr="00F76B37">
        <w:t>54.</w:t>
      </w:r>
      <w:r w:rsidRPr="00F76B37">
        <w:tab/>
        <w:t xml:space="preserve">Zihni, C.; Balda, M. S.; Matter, K., Signalling at tight junctions during epithelial differentiation and microbial pathogenesis. </w:t>
      </w:r>
      <w:r w:rsidR="00DC173E">
        <w:t xml:space="preserve"> </w:t>
      </w:r>
      <w:r w:rsidRPr="00F76B37">
        <w:rPr>
          <w:i/>
        </w:rPr>
        <w:t>J</w:t>
      </w:r>
      <w:r w:rsidR="00DC173E">
        <w:rPr>
          <w:i/>
        </w:rPr>
        <w:t xml:space="preserve"> C</w:t>
      </w:r>
      <w:r w:rsidRPr="00F76B37">
        <w:rPr>
          <w:i/>
        </w:rPr>
        <w:t xml:space="preserve">ell </w:t>
      </w:r>
      <w:r w:rsidR="00DC173E">
        <w:rPr>
          <w:i/>
        </w:rPr>
        <w:t>S</w:t>
      </w:r>
      <w:r w:rsidRPr="00F76B37">
        <w:rPr>
          <w:i/>
        </w:rPr>
        <w:t xml:space="preserve">ci </w:t>
      </w:r>
      <w:r w:rsidRPr="00F76B37">
        <w:rPr>
          <w:b/>
        </w:rPr>
        <w:t>2014,</w:t>
      </w:r>
      <w:r w:rsidRPr="00F76B37">
        <w:t xml:space="preserve"> 127, 3401-13.</w:t>
      </w:r>
    </w:p>
    <w:p w14:paraId="0142435F" w14:textId="77777777" w:rsidR="00DC173E" w:rsidRPr="00F76B37" w:rsidRDefault="00DC173E" w:rsidP="00F76B37">
      <w:pPr>
        <w:pStyle w:val="EndNoteBibliography"/>
        <w:spacing w:after="0"/>
        <w:ind w:left="720" w:hanging="720"/>
      </w:pPr>
    </w:p>
    <w:p w14:paraId="74370299" w14:textId="192063A6" w:rsidR="00F76B37" w:rsidRDefault="00F76B37" w:rsidP="00F76B37">
      <w:pPr>
        <w:pStyle w:val="EndNoteBibliography"/>
        <w:spacing w:after="0"/>
        <w:ind w:left="720" w:hanging="720"/>
      </w:pPr>
      <w:r w:rsidRPr="00F76B37">
        <w:t>55.</w:t>
      </w:r>
      <w:r w:rsidRPr="00F76B37">
        <w:tab/>
        <w:t>Comhair, S. A.; Bhathena, P. R.; Farver, C.; Thunnissen, F. B.; Erzurum, S. C., Extracellular glutathione peroxidase induction in asthmatic lungs: evidence for redox regulation of expression in human airway epithelial cells.</w:t>
      </w:r>
      <w:r w:rsidR="00DC173E">
        <w:t xml:space="preserve"> </w:t>
      </w:r>
      <w:r w:rsidRPr="00F76B37">
        <w:t xml:space="preserve"> </w:t>
      </w:r>
      <w:r w:rsidRPr="00F76B37">
        <w:rPr>
          <w:i/>
        </w:rPr>
        <w:t xml:space="preserve">FASEB </w:t>
      </w:r>
      <w:r w:rsidR="00DC173E">
        <w:rPr>
          <w:i/>
        </w:rPr>
        <w:t>J</w:t>
      </w:r>
      <w:r w:rsidRPr="00F76B37">
        <w:rPr>
          <w:i/>
        </w:rPr>
        <w:t xml:space="preserve"> </w:t>
      </w:r>
      <w:r w:rsidRPr="00F76B37">
        <w:rPr>
          <w:b/>
        </w:rPr>
        <w:t>2001,</w:t>
      </w:r>
      <w:r w:rsidRPr="00F76B37">
        <w:t xml:space="preserve"> 15, 70-78.</w:t>
      </w:r>
    </w:p>
    <w:p w14:paraId="734AAEEA" w14:textId="77777777" w:rsidR="00DC173E" w:rsidRPr="00F76B37" w:rsidRDefault="00DC173E" w:rsidP="00F76B37">
      <w:pPr>
        <w:pStyle w:val="EndNoteBibliography"/>
        <w:spacing w:after="0"/>
        <w:ind w:left="720" w:hanging="720"/>
      </w:pPr>
    </w:p>
    <w:p w14:paraId="272800AB" w14:textId="34F9CAE6" w:rsidR="00F76B37" w:rsidRDefault="00F76B37" w:rsidP="00F76B37">
      <w:pPr>
        <w:pStyle w:val="EndNoteBibliography"/>
        <w:spacing w:after="0"/>
        <w:ind w:left="720" w:hanging="720"/>
      </w:pPr>
      <w:r w:rsidRPr="00F76B37">
        <w:t>56.</w:t>
      </w:r>
      <w:r w:rsidRPr="00F76B37">
        <w:tab/>
        <w:t xml:space="preserve">Li, N.; Wang, M.; Barajas, B.; Sioutas, C.; Williams, M. A.; Nel, A. E., Nrf2 deficiency in dendritic cells enhances the adjuvant effect of ambient ultrafine particles on allergic sensitization. </w:t>
      </w:r>
      <w:r w:rsidR="00DC173E">
        <w:t xml:space="preserve"> </w:t>
      </w:r>
      <w:r w:rsidRPr="00F76B37">
        <w:rPr>
          <w:i/>
        </w:rPr>
        <w:t>J</w:t>
      </w:r>
      <w:r w:rsidR="00DC173E">
        <w:rPr>
          <w:i/>
        </w:rPr>
        <w:t xml:space="preserve"> I</w:t>
      </w:r>
      <w:r w:rsidRPr="00F76B37">
        <w:rPr>
          <w:i/>
        </w:rPr>
        <w:t xml:space="preserve">nnate </w:t>
      </w:r>
      <w:r w:rsidR="00DC173E">
        <w:rPr>
          <w:i/>
        </w:rPr>
        <w:t>I</w:t>
      </w:r>
      <w:r w:rsidRPr="00F76B37">
        <w:rPr>
          <w:i/>
        </w:rPr>
        <w:t xml:space="preserve">mmunity </w:t>
      </w:r>
      <w:r w:rsidRPr="00F76B37">
        <w:rPr>
          <w:b/>
        </w:rPr>
        <w:t>2013,</w:t>
      </w:r>
      <w:r w:rsidRPr="00F76B37">
        <w:t xml:space="preserve"> 5, 543-54.</w:t>
      </w:r>
    </w:p>
    <w:p w14:paraId="0A9BA023" w14:textId="77777777" w:rsidR="00DC173E" w:rsidRPr="00F76B37" w:rsidRDefault="00DC173E" w:rsidP="00F76B37">
      <w:pPr>
        <w:pStyle w:val="EndNoteBibliography"/>
        <w:spacing w:after="0"/>
        <w:ind w:left="720" w:hanging="720"/>
      </w:pPr>
    </w:p>
    <w:p w14:paraId="3DF9C1FA" w14:textId="0304EE1C" w:rsidR="00F76B37" w:rsidRDefault="00F76B37" w:rsidP="00F76B37">
      <w:pPr>
        <w:pStyle w:val="EndNoteBibliography"/>
        <w:spacing w:after="0"/>
        <w:ind w:left="720" w:hanging="720"/>
      </w:pPr>
      <w:r w:rsidRPr="00F76B37">
        <w:t>57.</w:t>
      </w:r>
      <w:r w:rsidRPr="00F76B37">
        <w:tab/>
        <w:t xml:space="preserve">Rangasamy, T.; Guo, J.; Mitzner, W. A.; Roman, J.; Singh, A.; Fryer, A. D.; Yamamoto, M.; Kensler, T. W.; Tuder, R. M.; Georas, S. N.; Biswal, S., Disruption of Nrf2 enhances susceptibility to severe airway inflammation and asthma in mice. </w:t>
      </w:r>
      <w:r w:rsidR="00DC173E">
        <w:t xml:space="preserve"> </w:t>
      </w:r>
      <w:r w:rsidRPr="00F76B37">
        <w:rPr>
          <w:i/>
        </w:rPr>
        <w:t>J</w:t>
      </w:r>
      <w:r w:rsidR="00DC173E">
        <w:rPr>
          <w:i/>
        </w:rPr>
        <w:t xml:space="preserve"> E</w:t>
      </w:r>
      <w:r w:rsidRPr="00F76B37">
        <w:rPr>
          <w:i/>
        </w:rPr>
        <w:t>xp</w:t>
      </w:r>
      <w:r w:rsidR="00DC173E">
        <w:rPr>
          <w:i/>
        </w:rPr>
        <w:t xml:space="preserve"> M</w:t>
      </w:r>
      <w:r w:rsidRPr="00F76B37">
        <w:rPr>
          <w:i/>
        </w:rPr>
        <w:t xml:space="preserve">ed </w:t>
      </w:r>
      <w:r w:rsidRPr="00F76B37">
        <w:rPr>
          <w:b/>
        </w:rPr>
        <w:t>2005,</w:t>
      </w:r>
      <w:r w:rsidRPr="00F76B37">
        <w:t xml:space="preserve"> 202, 47-59.</w:t>
      </w:r>
    </w:p>
    <w:p w14:paraId="6F2F623D" w14:textId="77777777" w:rsidR="00DC173E" w:rsidRPr="00F76B37" w:rsidRDefault="00DC173E" w:rsidP="00F76B37">
      <w:pPr>
        <w:pStyle w:val="EndNoteBibliography"/>
        <w:spacing w:after="0"/>
        <w:ind w:left="720" w:hanging="720"/>
      </w:pPr>
    </w:p>
    <w:p w14:paraId="296B4B0E" w14:textId="79369FDA" w:rsidR="00F76B37" w:rsidRDefault="00F76B37" w:rsidP="00F76B37">
      <w:pPr>
        <w:pStyle w:val="EndNoteBibliography"/>
        <w:spacing w:after="0"/>
        <w:ind w:left="720" w:hanging="720"/>
      </w:pPr>
      <w:r w:rsidRPr="00F76B37">
        <w:t>58.</w:t>
      </w:r>
      <w:r w:rsidRPr="00F76B37">
        <w:tab/>
        <w:t xml:space="preserve">Uchida, M.; Anderson, E. L.; Squillace, D. L.; Patil, N.; Maniak, P. J.; Iijima, K.; Kita, H.; O'Grady, S. M., Oxidative stress serves as a key checkpoint for IL-33 release by airway epithelium. </w:t>
      </w:r>
      <w:r w:rsidR="00DC173E">
        <w:t xml:space="preserve"> </w:t>
      </w:r>
      <w:r w:rsidRPr="00F76B37">
        <w:rPr>
          <w:i/>
        </w:rPr>
        <w:t xml:space="preserve">Allergy </w:t>
      </w:r>
      <w:r w:rsidRPr="00F76B37">
        <w:rPr>
          <w:b/>
        </w:rPr>
        <w:t>2017,</w:t>
      </w:r>
      <w:r w:rsidRPr="00F76B37">
        <w:t xml:space="preserve"> 72, 1521-1531.</w:t>
      </w:r>
    </w:p>
    <w:p w14:paraId="07D8B59A" w14:textId="77777777" w:rsidR="00DC173E" w:rsidRPr="00F76B37" w:rsidRDefault="00DC173E" w:rsidP="00F76B37">
      <w:pPr>
        <w:pStyle w:val="EndNoteBibliography"/>
        <w:spacing w:after="0"/>
        <w:ind w:left="720" w:hanging="720"/>
      </w:pPr>
    </w:p>
    <w:p w14:paraId="7479BB4B" w14:textId="5F4D33FA" w:rsidR="00F76B37" w:rsidRDefault="00F76B37" w:rsidP="00F76B37">
      <w:pPr>
        <w:pStyle w:val="EndNoteBibliography"/>
        <w:spacing w:after="0"/>
        <w:ind w:left="720" w:hanging="720"/>
      </w:pPr>
      <w:r w:rsidRPr="00F76B37">
        <w:t>59.</w:t>
      </w:r>
      <w:r w:rsidRPr="00F76B37">
        <w:tab/>
        <w:t>Utsch, L.; Folisi, C.; Akkerdaas, J. H.; Logiantara, A.; van de Pol, M. A.; van der Zee, J. S.; Krop, E. J.; Lutter, R.; van Ree, R.; van Rijt, L. S., Allergic sensitization is associated with inadequate antioxidant responses in mice and men.</w:t>
      </w:r>
      <w:r w:rsidR="00DC173E">
        <w:t xml:space="preserve"> </w:t>
      </w:r>
      <w:r w:rsidRPr="00F76B37">
        <w:t xml:space="preserve"> </w:t>
      </w:r>
      <w:r w:rsidRPr="00F76B37">
        <w:rPr>
          <w:i/>
        </w:rPr>
        <w:t xml:space="preserve">Allergy </w:t>
      </w:r>
      <w:r w:rsidRPr="00F76B37">
        <w:rPr>
          <w:b/>
        </w:rPr>
        <w:t>2015,</w:t>
      </w:r>
      <w:r w:rsidRPr="00F76B37">
        <w:t xml:space="preserve"> 70, 1246-58.</w:t>
      </w:r>
    </w:p>
    <w:p w14:paraId="2FCFE692" w14:textId="77777777" w:rsidR="00DC173E" w:rsidRPr="00F76B37" w:rsidRDefault="00DC173E" w:rsidP="00F76B37">
      <w:pPr>
        <w:pStyle w:val="EndNoteBibliography"/>
        <w:spacing w:after="0"/>
        <w:ind w:left="720" w:hanging="720"/>
      </w:pPr>
    </w:p>
    <w:p w14:paraId="0298A316" w14:textId="1A46C67D" w:rsidR="00F76B37" w:rsidRDefault="00F76B37" w:rsidP="00F76B37">
      <w:pPr>
        <w:pStyle w:val="EndNoteBibliography"/>
        <w:spacing w:after="0"/>
        <w:ind w:left="720" w:hanging="720"/>
      </w:pPr>
      <w:r w:rsidRPr="00F76B37">
        <w:t>60.</w:t>
      </w:r>
      <w:r w:rsidRPr="00F76B37">
        <w:tab/>
        <w:t>Williams, M. A.; Rangasamy, T.; Bauer, S. M.; Killedar, S.; Karp, M.; Kensler, T. W.; Yamamoto, M.; Breysse, P.; Biswal, S.; Georas, S. N., Disruption of the transcription factor Nrf2 promotes pro-oxidative dendritic cells that stimulate Th2-like immunoresponsiveness upon activation by ambient particulate matter.</w:t>
      </w:r>
      <w:r w:rsidR="00DC173E">
        <w:t xml:space="preserve"> </w:t>
      </w:r>
      <w:r w:rsidRPr="00F76B37">
        <w:t xml:space="preserve"> </w:t>
      </w:r>
      <w:r w:rsidRPr="00F76B37">
        <w:rPr>
          <w:i/>
        </w:rPr>
        <w:t>J</w:t>
      </w:r>
      <w:r w:rsidR="00DC173E">
        <w:rPr>
          <w:i/>
        </w:rPr>
        <w:t xml:space="preserve"> I</w:t>
      </w:r>
      <w:r w:rsidRPr="00F76B37">
        <w:rPr>
          <w:i/>
        </w:rPr>
        <w:t xml:space="preserve">mmunol </w:t>
      </w:r>
      <w:r w:rsidRPr="00F76B37">
        <w:rPr>
          <w:b/>
        </w:rPr>
        <w:t>2008,</w:t>
      </w:r>
      <w:r w:rsidRPr="00F76B37">
        <w:t xml:space="preserve"> 181, 4545-59.</w:t>
      </w:r>
    </w:p>
    <w:p w14:paraId="283970F8" w14:textId="77777777" w:rsidR="00DC173E" w:rsidRPr="00F76B37" w:rsidRDefault="00DC173E" w:rsidP="00F76B37">
      <w:pPr>
        <w:pStyle w:val="EndNoteBibliography"/>
        <w:spacing w:after="0"/>
        <w:ind w:left="720" w:hanging="720"/>
      </w:pPr>
    </w:p>
    <w:p w14:paraId="5CF761CA" w14:textId="7C69AFE1" w:rsidR="00F76B37" w:rsidRDefault="00F76B37" w:rsidP="00F76B37">
      <w:pPr>
        <w:pStyle w:val="EndNoteBibliography"/>
        <w:spacing w:after="0"/>
        <w:ind w:left="720" w:hanging="720"/>
      </w:pPr>
      <w:r w:rsidRPr="00F76B37">
        <w:t>61.</w:t>
      </w:r>
      <w:r w:rsidRPr="00F76B37">
        <w:tab/>
        <w:t xml:space="preserve">Sussan, T. E.; Gajghate, S.; Chatterjee, S.; Mandke, P.; McCormick, S.; Sudini, K.; Kumar, S.; Breysse, P. N.; Diette, G. B.; Sidhaye, V. K.; Biswal, S., Nrf2 reduces allergic asthma in mice </w:t>
      </w:r>
      <w:r w:rsidRPr="00F76B37">
        <w:lastRenderedPageBreak/>
        <w:t xml:space="preserve">through enhanced airway epithelial cytoprotective function. </w:t>
      </w:r>
      <w:r w:rsidR="00DC173E">
        <w:t xml:space="preserve"> </w:t>
      </w:r>
      <w:r w:rsidRPr="00F76B37">
        <w:rPr>
          <w:i/>
        </w:rPr>
        <w:t>Am</w:t>
      </w:r>
      <w:r w:rsidR="00DC173E">
        <w:rPr>
          <w:i/>
        </w:rPr>
        <w:t xml:space="preserve"> J P</w:t>
      </w:r>
      <w:r w:rsidRPr="00F76B37">
        <w:rPr>
          <w:i/>
        </w:rPr>
        <w:t>hysiol</w:t>
      </w:r>
      <w:r w:rsidR="00DC173E">
        <w:rPr>
          <w:i/>
        </w:rPr>
        <w:t>:</w:t>
      </w:r>
      <w:r w:rsidRPr="00F76B37">
        <w:rPr>
          <w:i/>
        </w:rPr>
        <w:t xml:space="preserve"> Lung </w:t>
      </w:r>
      <w:r w:rsidR="00DC173E">
        <w:rPr>
          <w:i/>
        </w:rPr>
        <w:t>C</w:t>
      </w:r>
      <w:r w:rsidRPr="00F76B37">
        <w:rPr>
          <w:i/>
        </w:rPr>
        <w:t>ell</w:t>
      </w:r>
      <w:r w:rsidR="00DC173E">
        <w:rPr>
          <w:i/>
        </w:rPr>
        <w:t xml:space="preserve"> M</w:t>
      </w:r>
      <w:r w:rsidRPr="00F76B37">
        <w:rPr>
          <w:i/>
        </w:rPr>
        <w:t>ol</w:t>
      </w:r>
      <w:r w:rsidR="00DC173E">
        <w:rPr>
          <w:i/>
        </w:rPr>
        <w:t xml:space="preserve"> P</w:t>
      </w:r>
      <w:r w:rsidRPr="00F76B37">
        <w:rPr>
          <w:i/>
        </w:rPr>
        <w:t xml:space="preserve">hysiol </w:t>
      </w:r>
      <w:r w:rsidRPr="00F76B37">
        <w:rPr>
          <w:b/>
        </w:rPr>
        <w:t>2015,</w:t>
      </w:r>
      <w:r w:rsidRPr="00F76B37">
        <w:t xml:space="preserve"> 309, L27-36.</w:t>
      </w:r>
    </w:p>
    <w:p w14:paraId="3EAF9F7A" w14:textId="77777777" w:rsidR="00DC173E" w:rsidRPr="00F76B37" w:rsidRDefault="00DC173E" w:rsidP="00F76B37">
      <w:pPr>
        <w:pStyle w:val="EndNoteBibliography"/>
        <w:spacing w:after="0"/>
        <w:ind w:left="720" w:hanging="720"/>
      </w:pPr>
    </w:p>
    <w:p w14:paraId="60B10143" w14:textId="30C5CE32" w:rsidR="00F76B37" w:rsidRDefault="00F76B37" w:rsidP="00F76B37">
      <w:pPr>
        <w:pStyle w:val="EndNoteBibliography"/>
        <w:spacing w:after="0"/>
        <w:ind w:left="720" w:hanging="720"/>
      </w:pPr>
      <w:r w:rsidRPr="00F76B37">
        <w:t>62.</w:t>
      </w:r>
      <w:r w:rsidRPr="00F76B37">
        <w:tab/>
        <w:t xml:space="preserve">Tulic, M. K.; Vivinus-Nebot, M.; Rekima, A.; Rabelo Medeiros, S.; Bonnart, C.; Shi, H.; Walker, A.; Dainese, R.; Boyer, J.; Vergnolle, N.; Piche, T.; Verhasselt, V., Presence of commensal house dust mite allergen in human gastrointestinal tract: a potential contributor to intestinal barrier dysfunction. </w:t>
      </w:r>
      <w:r w:rsidR="00DC173E">
        <w:t xml:space="preserve"> </w:t>
      </w:r>
      <w:r w:rsidRPr="00F76B37">
        <w:rPr>
          <w:i/>
        </w:rPr>
        <w:t xml:space="preserve">Gut </w:t>
      </w:r>
      <w:r w:rsidRPr="00F76B37">
        <w:rPr>
          <w:b/>
        </w:rPr>
        <w:t>2016,</w:t>
      </w:r>
      <w:r w:rsidRPr="00F76B37">
        <w:t xml:space="preserve"> 65, 757-66.</w:t>
      </w:r>
    </w:p>
    <w:p w14:paraId="2F841E6B" w14:textId="77777777" w:rsidR="00DC173E" w:rsidRPr="00F76B37" w:rsidRDefault="00DC173E" w:rsidP="00F76B37">
      <w:pPr>
        <w:pStyle w:val="EndNoteBibliography"/>
        <w:spacing w:after="0"/>
        <w:ind w:left="720" w:hanging="720"/>
      </w:pPr>
    </w:p>
    <w:p w14:paraId="7598D411" w14:textId="77E1EF61" w:rsidR="00F76B37" w:rsidRDefault="00F76B37" w:rsidP="00F76B37">
      <w:pPr>
        <w:pStyle w:val="EndNoteBibliography"/>
        <w:spacing w:after="0"/>
        <w:ind w:left="720" w:hanging="720"/>
      </w:pPr>
      <w:r w:rsidRPr="00F76B37">
        <w:t>63.</w:t>
      </w:r>
      <w:r w:rsidRPr="00F76B37">
        <w:tab/>
        <w:t xml:space="preserve">Coyne, C. B.; Vanhook, M. K.; Gambling, T. M.; Carson, J. L.; Boucher, R. C.; Johnson, L. G., Regulation of airway tight junctions by proinflammatory cytokines. </w:t>
      </w:r>
      <w:r w:rsidR="00DC173E">
        <w:t xml:space="preserve"> </w:t>
      </w:r>
      <w:r w:rsidRPr="00F76B37">
        <w:rPr>
          <w:i/>
        </w:rPr>
        <w:t>Mol</w:t>
      </w:r>
      <w:r w:rsidR="00DC173E">
        <w:rPr>
          <w:i/>
        </w:rPr>
        <w:t xml:space="preserve"> B</w:t>
      </w:r>
      <w:r w:rsidRPr="00F76B37">
        <w:rPr>
          <w:i/>
        </w:rPr>
        <w:t>iol</w:t>
      </w:r>
      <w:r w:rsidR="00DC173E">
        <w:rPr>
          <w:i/>
        </w:rPr>
        <w:t xml:space="preserve"> C</w:t>
      </w:r>
      <w:r w:rsidRPr="00F76B37">
        <w:rPr>
          <w:i/>
        </w:rPr>
        <w:t xml:space="preserve">ell </w:t>
      </w:r>
      <w:r w:rsidRPr="00F76B37">
        <w:rPr>
          <w:b/>
        </w:rPr>
        <w:t>2002,</w:t>
      </w:r>
      <w:r w:rsidRPr="00F76B37">
        <w:t xml:space="preserve"> 13, 3218-34.</w:t>
      </w:r>
    </w:p>
    <w:p w14:paraId="31A94357" w14:textId="77777777" w:rsidR="00DC173E" w:rsidRPr="00F76B37" w:rsidRDefault="00DC173E" w:rsidP="00F76B37">
      <w:pPr>
        <w:pStyle w:val="EndNoteBibliography"/>
        <w:spacing w:after="0"/>
        <w:ind w:left="720" w:hanging="720"/>
      </w:pPr>
    </w:p>
    <w:p w14:paraId="0D21EB66" w14:textId="7F05F7F5" w:rsidR="00F76B37" w:rsidRDefault="00F76B37" w:rsidP="00F76B37">
      <w:pPr>
        <w:pStyle w:val="EndNoteBibliography"/>
        <w:spacing w:after="0"/>
        <w:ind w:left="720" w:hanging="720"/>
      </w:pPr>
      <w:r w:rsidRPr="00F76B37">
        <w:t>64.</w:t>
      </w:r>
      <w:r w:rsidRPr="00F76B37">
        <w:tab/>
        <w:t xml:space="preserve">Mazzon, E.; Cuzzocrea, S., Role of TNF-alpha in lung tight junction alteration in mouse model of acute lung inflammation. </w:t>
      </w:r>
      <w:r w:rsidR="00DC173E">
        <w:t xml:space="preserve"> </w:t>
      </w:r>
      <w:r w:rsidRPr="00F76B37">
        <w:rPr>
          <w:i/>
        </w:rPr>
        <w:t>Respir</w:t>
      </w:r>
      <w:r w:rsidR="00DC173E">
        <w:rPr>
          <w:i/>
        </w:rPr>
        <w:t xml:space="preserve"> R</w:t>
      </w:r>
      <w:r w:rsidRPr="00F76B37">
        <w:rPr>
          <w:i/>
        </w:rPr>
        <w:t xml:space="preserve">es </w:t>
      </w:r>
      <w:r w:rsidRPr="00F76B37">
        <w:rPr>
          <w:b/>
        </w:rPr>
        <w:t>2007,</w:t>
      </w:r>
      <w:r w:rsidRPr="00F76B37">
        <w:t xml:space="preserve"> 8, 75.</w:t>
      </w:r>
    </w:p>
    <w:p w14:paraId="23066B8B" w14:textId="77777777" w:rsidR="00DC173E" w:rsidRPr="00F76B37" w:rsidRDefault="00DC173E" w:rsidP="00F76B37">
      <w:pPr>
        <w:pStyle w:val="EndNoteBibliography"/>
        <w:spacing w:after="0"/>
        <w:ind w:left="720" w:hanging="720"/>
      </w:pPr>
    </w:p>
    <w:p w14:paraId="4910F662" w14:textId="27435682" w:rsidR="00F76B37" w:rsidRDefault="00F76B37" w:rsidP="00F76B37">
      <w:pPr>
        <w:pStyle w:val="EndNoteBibliography"/>
        <w:spacing w:after="0"/>
        <w:ind w:left="720" w:hanging="720"/>
      </w:pPr>
      <w:r w:rsidRPr="00F76B37">
        <w:t>65.</w:t>
      </w:r>
      <w:r w:rsidRPr="00F76B37">
        <w:tab/>
        <w:t xml:space="preserve">Arlian, L. G.; Morgan, M. S., Immunomodulation of skin cytokine secretion by house dust mite extracts. </w:t>
      </w:r>
      <w:r w:rsidR="00DC173E">
        <w:t xml:space="preserve"> </w:t>
      </w:r>
      <w:r w:rsidRPr="00F76B37">
        <w:rPr>
          <w:i/>
        </w:rPr>
        <w:t>Int</w:t>
      </w:r>
      <w:r w:rsidR="00DC173E">
        <w:rPr>
          <w:i/>
        </w:rPr>
        <w:t xml:space="preserve"> A</w:t>
      </w:r>
      <w:r w:rsidRPr="00F76B37">
        <w:rPr>
          <w:i/>
        </w:rPr>
        <w:t>rch</w:t>
      </w:r>
      <w:r w:rsidR="00DC173E">
        <w:rPr>
          <w:i/>
        </w:rPr>
        <w:t xml:space="preserve"> A</w:t>
      </w:r>
      <w:r w:rsidRPr="00F76B37">
        <w:rPr>
          <w:i/>
        </w:rPr>
        <w:t xml:space="preserve">llergy </w:t>
      </w:r>
      <w:r w:rsidR="00DC173E">
        <w:rPr>
          <w:i/>
        </w:rPr>
        <w:t>I</w:t>
      </w:r>
      <w:r w:rsidRPr="00F76B37">
        <w:rPr>
          <w:i/>
        </w:rPr>
        <w:t xml:space="preserve">mmunol </w:t>
      </w:r>
      <w:r w:rsidRPr="00F76B37">
        <w:rPr>
          <w:b/>
        </w:rPr>
        <w:t>2011,</w:t>
      </w:r>
      <w:r w:rsidRPr="00F76B37">
        <w:t xml:space="preserve"> 156, 171-8.</w:t>
      </w:r>
    </w:p>
    <w:p w14:paraId="03BAE164" w14:textId="77777777" w:rsidR="00DC173E" w:rsidRPr="00F76B37" w:rsidRDefault="00DC173E" w:rsidP="00F76B37">
      <w:pPr>
        <w:pStyle w:val="EndNoteBibliography"/>
        <w:spacing w:after="0"/>
        <w:ind w:left="720" w:hanging="720"/>
      </w:pPr>
    </w:p>
    <w:p w14:paraId="37B189C0" w14:textId="2ECB8A3A" w:rsidR="00F76B37" w:rsidRDefault="00F76B37" w:rsidP="00F76B37">
      <w:pPr>
        <w:pStyle w:val="EndNoteBibliography"/>
        <w:spacing w:after="0"/>
        <w:ind w:left="720" w:hanging="720"/>
      </w:pPr>
      <w:r w:rsidRPr="00F76B37">
        <w:t>66.</w:t>
      </w:r>
      <w:r w:rsidRPr="00F76B37">
        <w:tab/>
        <w:t xml:space="preserve">Jeong, S. K.; Kim, H. J.; Youm, J. K.; Ahn, S. K.; Choi, E. H.; Sohn, M. H.; Kim, K. E.; Hong, J. H.; Shin, D. M.; Lee, S. H., Mite and cockroach allergens activate protease-activated receptor 2 and delay epidermal permeability barrier recovery. </w:t>
      </w:r>
      <w:r w:rsidR="00DC173E">
        <w:rPr>
          <w:i/>
        </w:rPr>
        <w:t xml:space="preserve"> </w:t>
      </w:r>
      <w:r w:rsidRPr="00F76B37">
        <w:rPr>
          <w:i/>
        </w:rPr>
        <w:t>J</w:t>
      </w:r>
      <w:r w:rsidR="00DC173E">
        <w:rPr>
          <w:i/>
        </w:rPr>
        <w:t xml:space="preserve"> I</w:t>
      </w:r>
      <w:r w:rsidRPr="00F76B37">
        <w:rPr>
          <w:i/>
        </w:rPr>
        <w:t>nvest</w:t>
      </w:r>
      <w:r w:rsidR="00DC173E">
        <w:rPr>
          <w:i/>
        </w:rPr>
        <w:t xml:space="preserve"> D</w:t>
      </w:r>
      <w:r w:rsidRPr="00F76B37">
        <w:rPr>
          <w:i/>
        </w:rPr>
        <w:t xml:space="preserve">ermatol </w:t>
      </w:r>
      <w:r w:rsidRPr="00F76B37">
        <w:rPr>
          <w:b/>
        </w:rPr>
        <w:t>2008,</w:t>
      </w:r>
      <w:r w:rsidRPr="00F76B37">
        <w:t xml:space="preserve"> 128, 1930-9.</w:t>
      </w:r>
    </w:p>
    <w:p w14:paraId="5D5A9084" w14:textId="77777777" w:rsidR="00DC173E" w:rsidRPr="00F76B37" w:rsidRDefault="00DC173E" w:rsidP="00F76B37">
      <w:pPr>
        <w:pStyle w:val="EndNoteBibliography"/>
        <w:spacing w:after="0"/>
        <w:ind w:left="720" w:hanging="720"/>
      </w:pPr>
    </w:p>
    <w:p w14:paraId="56B6C71A" w14:textId="3179C374" w:rsidR="00F76B37" w:rsidRDefault="00F76B37" w:rsidP="00F76B37">
      <w:pPr>
        <w:pStyle w:val="EndNoteBibliography"/>
        <w:spacing w:after="0"/>
        <w:ind w:left="720" w:hanging="720"/>
      </w:pPr>
      <w:r w:rsidRPr="00F76B37">
        <w:t>67.</w:t>
      </w:r>
      <w:r w:rsidRPr="00F76B37">
        <w:tab/>
        <w:t xml:space="preserve">Nakamura, T.; Hirasawa, Y.; Takai, T.; Mitsuishi, K.; Okuda, M.; Kato, T.; Okumura, K.; Ikeda, S.; Ogawa, H., Reduction of skin barrier function by proteolytic activity of a recombinant house dust mite major allergen Der f 1. </w:t>
      </w:r>
      <w:r w:rsidR="00273771">
        <w:t xml:space="preserve"> </w:t>
      </w:r>
      <w:r w:rsidRPr="00F76B37">
        <w:rPr>
          <w:i/>
        </w:rPr>
        <w:t>J</w:t>
      </w:r>
      <w:r w:rsidR="00273771">
        <w:rPr>
          <w:i/>
        </w:rPr>
        <w:t xml:space="preserve"> I</w:t>
      </w:r>
      <w:r w:rsidRPr="00F76B37">
        <w:rPr>
          <w:i/>
        </w:rPr>
        <w:t>nvest</w:t>
      </w:r>
      <w:r w:rsidR="00273771">
        <w:rPr>
          <w:i/>
        </w:rPr>
        <w:t xml:space="preserve"> D</w:t>
      </w:r>
      <w:r w:rsidRPr="00F76B37">
        <w:rPr>
          <w:i/>
        </w:rPr>
        <w:t xml:space="preserve">ermatol </w:t>
      </w:r>
      <w:r w:rsidRPr="00F76B37">
        <w:rPr>
          <w:b/>
        </w:rPr>
        <w:t>2006,</w:t>
      </w:r>
      <w:r w:rsidRPr="00F76B37">
        <w:t xml:space="preserve"> 126, 2719-23.</w:t>
      </w:r>
    </w:p>
    <w:p w14:paraId="3046DAB1" w14:textId="77777777" w:rsidR="00273771" w:rsidRPr="00F76B37" w:rsidRDefault="00273771" w:rsidP="00F76B37">
      <w:pPr>
        <w:pStyle w:val="EndNoteBibliography"/>
        <w:spacing w:after="0"/>
        <w:ind w:left="720" w:hanging="720"/>
      </w:pPr>
    </w:p>
    <w:p w14:paraId="00020782" w14:textId="28111379" w:rsidR="00F76B37" w:rsidRDefault="00F76B37" w:rsidP="00F76B37">
      <w:pPr>
        <w:pStyle w:val="EndNoteBibliography"/>
        <w:spacing w:after="0"/>
        <w:ind w:left="720" w:hanging="720"/>
      </w:pPr>
      <w:r w:rsidRPr="00F76B37">
        <w:t>68.</w:t>
      </w:r>
      <w:r w:rsidRPr="00F76B37">
        <w:tab/>
        <w:t>Ogawa, T.; Takai, T.; Kato, T.; Kikuchi, Y.; Niyonsaba, F.; Ikeda, S.; Okumura, K.; Ogawa, H., Upregulation of the release of granulocyte-macrophage colony-stimulating factor from keratinocytes stimulated with cysteine protease activity of recombinant major mite allergens, Der f 1 and Der p 1.</w:t>
      </w:r>
      <w:r w:rsidR="00273771">
        <w:t xml:space="preserve"> </w:t>
      </w:r>
      <w:r w:rsidRPr="00F76B37">
        <w:t xml:space="preserve"> </w:t>
      </w:r>
      <w:r w:rsidRPr="00F76B37">
        <w:rPr>
          <w:i/>
        </w:rPr>
        <w:t>Int</w:t>
      </w:r>
      <w:r w:rsidR="00273771">
        <w:rPr>
          <w:i/>
        </w:rPr>
        <w:t xml:space="preserve"> A</w:t>
      </w:r>
      <w:r w:rsidRPr="00F76B37">
        <w:rPr>
          <w:i/>
        </w:rPr>
        <w:t>rch</w:t>
      </w:r>
      <w:r w:rsidR="00273771">
        <w:rPr>
          <w:i/>
        </w:rPr>
        <w:t xml:space="preserve">  A</w:t>
      </w:r>
      <w:r w:rsidRPr="00F76B37">
        <w:rPr>
          <w:i/>
        </w:rPr>
        <w:t xml:space="preserve">llergy </w:t>
      </w:r>
      <w:r w:rsidR="00273771">
        <w:rPr>
          <w:i/>
        </w:rPr>
        <w:t>I</w:t>
      </w:r>
      <w:r w:rsidRPr="00F76B37">
        <w:rPr>
          <w:i/>
        </w:rPr>
        <w:t xml:space="preserve">mmunol </w:t>
      </w:r>
      <w:r w:rsidRPr="00F76B37">
        <w:rPr>
          <w:b/>
        </w:rPr>
        <w:t>2008,</w:t>
      </w:r>
      <w:r w:rsidRPr="00F76B37">
        <w:t xml:space="preserve"> 146, 27-35.</w:t>
      </w:r>
    </w:p>
    <w:p w14:paraId="53023AA5" w14:textId="77777777" w:rsidR="00273771" w:rsidRPr="00F76B37" w:rsidRDefault="00273771" w:rsidP="00F76B37">
      <w:pPr>
        <w:pStyle w:val="EndNoteBibliography"/>
        <w:spacing w:after="0"/>
        <w:ind w:left="720" w:hanging="720"/>
      </w:pPr>
    </w:p>
    <w:p w14:paraId="02CC79B0" w14:textId="0D0233CF" w:rsidR="00F76B37" w:rsidRDefault="00F76B37" w:rsidP="00F76B37">
      <w:pPr>
        <w:pStyle w:val="EndNoteBibliography"/>
        <w:spacing w:after="0"/>
        <w:ind w:left="720" w:hanging="720"/>
      </w:pPr>
      <w:r w:rsidRPr="00F76B37">
        <w:t>69.</w:t>
      </w:r>
      <w:r w:rsidRPr="00F76B37">
        <w:tab/>
        <w:t>Oshio, T.; Sasaki, Y.; Funakoshi-Tago, M.; Aizu-Yokota, E.; Sonoda, Y.; Matsuoka, H.; Kasahara, T., Dermatophagoides farinae extract induces severe atopic dermatitis in NC/Nga mice, which is effectively suppressed by the administration of tacrolimus ointment.</w:t>
      </w:r>
      <w:r w:rsidR="00527F68">
        <w:t xml:space="preserve"> </w:t>
      </w:r>
      <w:r w:rsidRPr="00F76B37">
        <w:t xml:space="preserve"> </w:t>
      </w:r>
      <w:r w:rsidRPr="00F76B37">
        <w:rPr>
          <w:i/>
        </w:rPr>
        <w:t>Int</w:t>
      </w:r>
      <w:r w:rsidR="00527F68">
        <w:rPr>
          <w:i/>
        </w:rPr>
        <w:t xml:space="preserve"> Immunopharm</w:t>
      </w:r>
      <w:r w:rsidRPr="00F76B37">
        <w:rPr>
          <w:i/>
        </w:rPr>
        <w:t xml:space="preserve"> </w:t>
      </w:r>
      <w:r w:rsidRPr="00F76B37">
        <w:rPr>
          <w:b/>
        </w:rPr>
        <w:t>2009,</w:t>
      </w:r>
      <w:r w:rsidRPr="00F76B37">
        <w:t xml:space="preserve"> 9, 403-11.</w:t>
      </w:r>
    </w:p>
    <w:p w14:paraId="7F05EBF7" w14:textId="77777777" w:rsidR="00527F68" w:rsidRPr="00F76B37" w:rsidRDefault="00527F68" w:rsidP="00F76B37">
      <w:pPr>
        <w:pStyle w:val="EndNoteBibliography"/>
        <w:spacing w:after="0"/>
        <w:ind w:left="720" w:hanging="720"/>
      </w:pPr>
    </w:p>
    <w:p w14:paraId="342BBA3E" w14:textId="447D8C73" w:rsidR="00F76B37" w:rsidRDefault="00F76B37" w:rsidP="00F76B37">
      <w:pPr>
        <w:pStyle w:val="EndNoteBibliography"/>
        <w:spacing w:after="0"/>
        <w:ind w:left="720" w:hanging="720"/>
      </w:pPr>
      <w:r w:rsidRPr="00F76B37">
        <w:t>70.</w:t>
      </w:r>
      <w:r w:rsidRPr="00F76B37">
        <w:tab/>
        <w:t xml:space="preserve">Brandner, J. M.; Zorn-Kruppa, M.; Yoshida, T.; Moll, I.; Beck, L. A.; De Benedetto, A., Epidermal tight junctions in health and disease. </w:t>
      </w:r>
      <w:r w:rsidR="00527F68">
        <w:t xml:space="preserve"> </w:t>
      </w:r>
      <w:r w:rsidRPr="00F76B37">
        <w:rPr>
          <w:i/>
        </w:rPr>
        <w:t xml:space="preserve">Tissue </w:t>
      </w:r>
      <w:r w:rsidR="00527F68">
        <w:rPr>
          <w:i/>
        </w:rPr>
        <w:t>B</w:t>
      </w:r>
      <w:r w:rsidRPr="00F76B37">
        <w:rPr>
          <w:i/>
        </w:rPr>
        <w:t xml:space="preserve">arriers </w:t>
      </w:r>
      <w:r w:rsidRPr="00F76B37">
        <w:rPr>
          <w:b/>
        </w:rPr>
        <w:t>2015,</w:t>
      </w:r>
      <w:r w:rsidRPr="00F76B37">
        <w:t xml:space="preserve"> 3, e974451.</w:t>
      </w:r>
    </w:p>
    <w:p w14:paraId="288A3DF4" w14:textId="77777777" w:rsidR="00527F68" w:rsidRPr="00F76B37" w:rsidRDefault="00527F68" w:rsidP="00F76B37">
      <w:pPr>
        <w:pStyle w:val="EndNoteBibliography"/>
        <w:spacing w:after="0"/>
        <w:ind w:left="720" w:hanging="720"/>
      </w:pPr>
    </w:p>
    <w:p w14:paraId="46A0B0FC" w14:textId="151EA0AE" w:rsidR="00F76B37" w:rsidRDefault="00F76B37" w:rsidP="00F76B37">
      <w:pPr>
        <w:pStyle w:val="EndNoteBibliography"/>
        <w:spacing w:after="0"/>
        <w:ind w:left="720" w:hanging="720"/>
      </w:pPr>
      <w:r w:rsidRPr="00F76B37">
        <w:t>71.</w:t>
      </w:r>
      <w:r w:rsidRPr="00F76B37">
        <w:tab/>
        <w:t xml:space="preserve">De Benedetto, A.; Slifka, M. K.; Rafaels, N. M.; Kuo, I. H.; Georas, S. N.; Boguniewicz, M.; Hata, T.; Schneider, L. C.; Hanifin, J. M.; Gallo, R. L.; Johnson, D. C.; Barnes, K. C.; Leung, D. Y.; Beck, L. A., Reductions in claudin-1 may enhance susceptibility to herpes simplex virus 1 infections in atopic dermatitis. </w:t>
      </w:r>
      <w:r w:rsidR="00527F68">
        <w:t xml:space="preserve"> </w:t>
      </w:r>
      <w:r w:rsidRPr="00F76B37">
        <w:rPr>
          <w:i/>
        </w:rPr>
        <w:t>J</w:t>
      </w:r>
      <w:r w:rsidR="00527F68">
        <w:rPr>
          <w:i/>
        </w:rPr>
        <w:t xml:space="preserve"> A</w:t>
      </w:r>
      <w:r w:rsidRPr="00F76B37">
        <w:rPr>
          <w:i/>
        </w:rPr>
        <w:t xml:space="preserve">llergy </w:t>
      </w:r>
      <w:r w:rsidR="00527F68">
        <w:rPr>
          <w:i/>
        </w:rPr>
        <w:t>C</w:t>
      </w:r>
      <w:r w:rsidRPr="00F76B37">
        <w:rPr>
          <w:i/>
        </w:rPr>
        <w:t>lin</w:t>
      </w:r>
      <w:r w:rsidR="00527F68">
        <w:rPr>
          <w:i/>
        </w:rPr>
        <w:t xml:space="preserve"> I</w:t>
      </w:r>
      <w:r w:rsidRPr="00F76B37">
        <w:rPr>
          <w:i/>
        </w:rPr>
        <w:t xml:space="preserve">mmunol </w:t>
      </w:r>
      <w:r w:rsidRPr="00F76B37">
        <w:rPr>
          <w:b/>
        </w:rPr>
        <w:t>2011,</w:t>
      </w:r>
      <w:r w:rsidRPr="00F76B37">
        <w:t xml:space="preserve"> 128, 242-246 e5.</w:t>
      </w:r>
    </w:p>
    <w:p w14:paraId="1F81F152" w14:textId="77777777" w:rsidR="00527F68" w:rsidRPr="00F76B37" w:rsidRDefault="00527F68" w:rsidP="00F76B37">
      <w:pPr>
        <w:pStyle w:val="EndNoteBibliography"/>
        <w:spacing w:after="0"/>
        <w:ind w:left="720" w:hanging="720"/>
      </w:pPr>
    </w:p>
    <w:p w14:paraId="4FDC6579" w14:textId="53533365" w:rsidR="00F76B37" w:rsidRDefault="00F76B37" w:rsidP="00F76B37">
      <w:pPr>
        <w:pStyle w:val="EndNoteBibliography"/>
        <w:spacing w:after="0"/>
        <w:ind w:left="720" w:hanging="720"/>
      </w:pPr>
      <w:r w:rsidRPr="00F76B37">
        <w:t>72.</w:t>
      </w:r>
      <w:r w:rsidRPr="00F76B37">
        <w:tab/>
        <w:t xml:space="preserve">Baker, S. F.; Yin, Y.; Runswick, S. K.; Stewart, G. A.; Thompson, P. J.; Garrod, D. R.; Robinson, C., Peptidase allergen Der p 1 initiates apoptosis of epithelial cells independently of tight junction proteolysis. </w:t>
      </w:r>
      <w:r w:rsidR="00527F68">
        <w:t xml:space="preserve"> </w:t>
      </w:r>
      <w:r w:rsidRPr="00F76B37">
        <w:rPr>
          <w:i/>
        </w:rPr>
        <w:t>Mol</w:t>
      </w:r>
      <w:r w:rsidR="00527F68">
        <w:rPr>
          <w:i/>
        </w:rPr>
        <w:t xml:space="preserve"> M</w:t>
      </w:r>
      <w:r w:rsidRPr="00F76B37">
        <w:rPr>
          <w:i/>
        </w:rPr>
        <w:t xml:space="preserve">embrane </w:t>
      </w:r>
      <w:r w:rsidR="00527F68">
        <w:rPr>
          <w:i/>
        </w:rPr>
        <w:t>B</w:t>
      </w:r>
      <w:r w:rsidRPr="00F76B37">
        <w:rPr>
          <w:i/>
        </w:rPr>
        <w:t xml:space="preserve">iol </w:t>
      </w:r>
      <w:r w:rsidRPr="00F76B37">
        <w:rPr>
          <w:b/>
        </w:rPr>
        <w:t>2003,</w:t>
      </w:r>
      <w:r w:rsidRPr="00F76B37">
        <w:t xml:space="preserve"> 20, 71-81.</w:t>
      </w:r>
    </w:p>
    <w:p w14:paraId="5307021C" w14:textId="77777777" w:rsidR="00527F68" w:rsidRPr="00F76B37" w:rsidRDefault="00527F68" w:rsidP="00F76B37">
      <w:pPr>
        <w:pStyle w:val="EndNoteBibliography"/>
        <w:spacing w:after="0"/>
        <w:ind w:left="720" w:hanging="720"/>
      </w:pPr>
    </w:p>
    <w:p w14:paraId="41740262" w14:textId="084C8C3B" w:rsidR="00F76B37" w:rsidRPr="00F76B37" w:rsidRDefault="00F76B37" w:rsidP="00F76B37">
      <w:pPr>
        <w:pStyle w:val="EndNoteBibliography"/>
        <w:spacing w:after="0"/>
        <w:ind w:left="720" w:hanging="720"/>
      </w:pPr>
      <w:r w:rsidRPr="00F76B37">
        <w:t>73.</w:t>
      </w:r>
      <w:r w:rsidRPr="00F76B37">
        <w:tab/>
        <w:t xml:space="preserve">Balda, M. S.; Matter, K., The tight junction protein ZO-1 and an interacting transcription factor regulate ErbB-2 expression. </w:t>
      </w:r>
      <w:r w:rsidR="00B405CA">
        <w:t xml:space="preserve"> </w:t>
      </w:r>
      <w:r w:rsidRPr="00F76B37">
        <w:rPr>
          <w:i/>
        </w:rPr>
        <w:t xml:space="preserve">EMBO </w:t>
      </w:r>
      <w:r w:rsidR="00B405CA">
        <w:rPr>
          <w:i/>
        </w:rPr>
        <w:t>J</w:t>
      </w:r>
      <w:r w:rsidRPr="00F76B37">
        <w:rPr>
          <w:i/>
        </w:rPr>
        <w:t xml:space="preserve"> </w:t>
      </w:r>
      <w:r w:rsidRPr="00F76B37">
        <w:rPr>
          <w:b/>
        </w:rPr>
        <w:t>2000,</w:t>
      </w:r>
      <w:r w:rsidRPr="00F76B37">
        <w:t xml:space="preserve"> 19, 2024-33.</w:t>
      </w:r>
    </w:p>
    <w:p w14:paraId="75B2232E" w14:textId="068040A0" w:rsidR="00F76B37" w:rsidRDefault="00F76B37" w:rsidP="00F76B37">
      <w:pPr>
        <w:pStyle w:val="EndNoteBibliography"/>
        <w:spacing w:after="0"/>
        <w:ind w:left="720" w:hanging="720"/>
      </w:pPr>
      <w:r w:rsidRPr="00F76B37">
        <w:lastRenderedPageBreak/>
        <w:t>74.</w:t>
      </w:r>
      <w:r w:rsidRPr="00F76B37">
        <w:tab/>
        <w:t xml:space="preserve">Gonzalez-Mariscal, L.; Dominguez-Calderon, A.; Raya-Sandino, A.; Ortega-Olvera, J. M.; Vargas-Sierra, O.; Martinez-Revollar, G., Tight junctions and the regulation of gene expression. </w:t>
      </w:r>
      <w:r w:rsidR="00881150">
        <w:t xml:space="preserve"> </w:t>
      </w:r>
      <w:r w:rsidRPr="00F76B37">
        <w:rPr>
          <w:i/>
        </w:rPr>
        <w:t>Sem</w:t>
      </w:r>
      <w:r w:rsidR="00881150">
        <w:rPr>
          <w:i/>
        </w:rPr>
        <w:t xml:space="preserve"> C</w:t>
      </w:r>
      <w:r w:rsidRPr="00F76B37">
        <w:rPr>
          <w:i/>
        </w:rPr>
        <w:t xml:space="preserve">ell </w:t>
      </w:r>
      <w:r w:rsidR="00881150">
        <w:rPr>
          <w:i/>
        </w:rPr>
        <w:t>D</w:t>
      </w:r>
      <w:r w:rsidRPr="00F76B37">
        <w:rPr>
          <w:i/>
        </w:rPr>
        <w:t>ev</w:t>
      </w:r>
      <w:r w:rsidR="00881150">
        <w:rPr>
          <w:i/>
        </w:rPr>
        <w:t xml:space="preserve"> B</w:t>
      </w:r>
      <w:r w:rsidRPr="00F76B37">
        <w:rPr>
          <w:i/>
        </w:rPr>
        <w:t xml:space="preserve">iol </w:t>
      </w:r>
      <w:r w:rsidRPr="00F76B37">
        <w:rPr>
          <w:b/>
        </w:rPr>
        <w:t>2014,</w:t>
      </w:r>
      <w:r w:rsidRPr="00F76B37">
        <w:t xml:space="preserve"> 36, 213-23.</w:t>
      </w:r>
    </w:p>
    <w:p w14:paraId="51BAE97D" w14:textId="77777777" w:rsidR="00881150" w:rsidRPr="00F76B37" w:rsidRDefault="00881150" w:rsidP="00F76B37">
      <w:pPr>
        <w:pStyle w:val="EndNoteBibliography"/>
        <w:spacing w:after="0"/>
        <w:ind w:left="720" w:hanging="720"/>
      </w:pPr>
    </w:p>
    <w:p w14:paraId="6B94F8C1" w14:textId="39061D91" w:rsidR="00F76B37" w:rsidRDefault="00F76B37" w:rsidP="00F76B37">
      <w:pPr>
        <w:pStyle w:val="EndNoteBibliography"/>
        <w:spacing w:after="0"/>
        <w:ind w:left="720" w:hanging="720"/>
      </w:pPr>
      <w:r w:rsidRPr="00F76B37">
        <w:t>75.</w:t>
      </w:r>
      <w:r w:rsidRPr="00F76B37">
        <w:tab/>
        <w:t xml:space="preserve">Li, D.; Mrsny, R. J., Oncogenic Raf-1 disrupts epithelial tight junctions via downregulation of occludin. </w:t>
      </w:r>
      <w:r w:rsidR="00881150">
        <w:t xml:space="preserve"> </w:t>
      </w:r>
      <w:r w:rsidRPr="00F76B37">
        <w:rPr>
          <w:i/>
        </w:rPr>
        <w:t>J</w:t>
      </w:r>
      <w:r w:rsidR="00881150">
        <w:rPr>
          <w:i/>
        </w:rPr>
        <w:t xml:space="preserve"> C</w:t>
      </w:r>
      <w:r w:rsidRPr="00F76B37">
        <w:rPr>
          <w:i/>
        </w:rPr>
        <w:t xml:space="preserve">ell </w:t>
      </w:r>
      <w:r w:rsidR="00881150">
        <w:rPr>
          <w:i/>
        </w:rPr>
        <w:t>B</w:t>
      </w:r>
      <w:r w:rsidRPr="00F76B37">
        <w:rPr>
          <w:i/>
        </w:rPr>
        <w:t xml:space="preserve">iol </w:t>
      </w:r>
      <w:r w:rsidRPr="00F76B37">
        <w:rPr>
          <w:b/>
        </w:rPr>
        <w:t>2000,</w:t>
      </w:r>
      <w:r w:rsidRPr="00F76B37">
        <w:t xml:space="preserve"> 148, 791-800.</w:t>
      </w:r>
    </w:p>
    <w:p w14:paraId="0E1B6310" w14:textId="77777777" w:rsidR="00097415" w:rsidRPr="00F76B37" w:rsidRDefault="00097415" w:rsidP="00F76B37">
      <w:pPr>
        <w:pStyle w:val="EndNoteBibliography"/>
        <w:spacing w:after="0"/>
        <w:ind w:left="720" w:hanging="720"/>
      </w:pPr>
    </w:p>
    <w:p w14:paraId="0C0BE4D2" w14:textId="30E0E824" w:rsidR="00F76B37" w:rsidRDefault="00F76B37" w:rsidP="00F76B37">
      <w:pPr>
        <w:pStyle w:val="EndNoteBibliography"/>
        <w:spacing w:after="0"/>
        <w:ind w:left="720" w:hanging="720"/>
      </w:pPr>
      <w:r w:rsidRPr="00F76B37">
        <w:t>76.</w:t>
      </w:r>
      <w:r w:rsidRPr="00F76B37">
        <w:tab/>
        <w:t xml:space="preserve">Steed, E.; Elbediwy, A.; Vacca, B.; Dupasquier, S.; Hemkemeyer, S. A.; Suddason, T.; Costa, A. C.; Beaudry, J. B.; Zihni, C.; Gallagher, E.; Pierreux, C. E.; Balda, M. S.; Matter, K., MarvelD3 couples tight junctions to the MEKK1-JNK pathway to regulate cell behavior and survival. </w:t>
      </w:r>
      <w:r w:rsidR="00097415">
        <w:t xml:space="preserve"> </w:t>
      </w:r>
      <w:r w:rsidRPr="00F76B37">
        <w:rPr>
          <w:i/>
        </w:rPr>
        <w:t>J</w:t>
      </w:r>
      <w:r w:rsidR="00097415">
        <w:rPr>
          <w:i/>
        </w:rPr>
        <w:t xml:space="preserve"> C</w:t>
      </w:r>
      <w:r w:rsidRPr="00F76B37">
        <w:rPr>
          <w:i/>
        </w:rPr>
        <w:t xml:space="preserve">ell </w:t>
      </w:r>
      <w:r w:rsidR="00097415">
        <w:rPr>
          <w:i/>
        </w:rPr>
        <w:t>B</w:t>
      </w:r>
      <w:r w:rsidRPr="00F76B37">
        <w:rPr>
          <w:i/>
        </w:rPr>
        <w:t xml:space="preserve">iol </w:t>
      </w:r>
      <w:r w:rsidRPr="00F76B37">
        <w:rPr>
          <w:b/>
        </w:rPr>
        <w:t>2014,</w:t>
      </w:r>
      <w:r w:rsidRPr="00F76B37">
        <w:t xml:space="preserve"> 204, 821-38.</w:t>
      </w:r>
    </w:p>
    <w:p w14:paraId="3F367FB0" w14:textId="77777777" w:rsidR="00097415" w:rsidRPr="00F76B37" w:rsidRDefault="00097415" w:rsidP="00F76B37">
      <w:pPr>
        <w:pStyle w:val="EndNoteBibliography"/>
        <w:spacing w:after="0"/>
        <w:ind w:left="720" w:hanging="720"/>
      </w:pPr>
    </w:p>
    <w:p w14:paraId="64C30ACB" w14:textId="122213AD" w:rsidR="00F76B37" w:rsidRDefault="00F76B37" w:rsidP="00F76B37">
      <w:pPr>
        <w:pStyle w:val="EndNoteBibliography"/>
        <w:spacing w:after="0"/>
        <w:ind w:left="720" w:hanging="720"/>
      </w:pPr>
      <w:r w:rsidRPr="00F76B37">
        <w:t>77.</w:t>
      </w:r>
      <w:r w:rsidRPr="00F76B37">
        <w:tab/>
        <w:t xml:space="preserve">Inoshima, I.; Inoshima, N.; Wilke, G. A.; Powers, M. E.; Frank, K. M.; Wang, Y.; Bubeck Wardenburg, J., A Staphylococcus aureus pore-forming toxin subverts the activity of ADAM10 to cause lethal infection in mice. </w:t>
      </w:r>
      <w:r w:rsidR="0010503B">
        <w:t xml:space="preserve"> </w:t>
      </w:r>
      <w:r w:rsidRPr="00F76B37">
        <w:rPr>
          <w:i/>
        </w:rPr>
        <w:t xml:space="preserve">Nature </w:t>
      </w:r>
      <w:r w:rsidR="0010503B">
        <w:rPr>
          <w:i/>
        </w:rPr>
        <w:t>M</w:t>
      </w:r>
      <w:r w:rsidRPr="00F76B37">
        <w:rPr>
          <w:i/>
        </w:rPr>
        <w:t xml:space="preserve">ed </w:t>
      </w:r>
      <w:r w:rsidRPr="00F76B37">
        <w:rPr>
          <w:b/>
        </w:rPr>
        <w:t>2011,</w:t>
      </w:r>
      <w:r w:rsidRPr="00F76B37">
        <w:t xml:space="preserve"> 17, 1310-4.</w:t>
      </w:r>
    </w:p>
    <w:p w14:paraId="40730FFE" w14:textId="77777777" w:rsidR="0010503B" w:rsidRPr="00F76B37" w:rsidRDefault="0010503B" w:rsidP="00F76B37">
      <w:pPr>
        <w:pStyle w:val="EndNoteBibliography"/>
        <w:spacing w:after="0"/>
        <w:ind w:left="720" w:hanging="720"/>
      </w:pPr>
    </w:p>
    <w:p w14:paraId="2E21BB48" w14:textId="70C17A1D" w:rsidR="00F76B37" w:rsidRDefault="00F76B37" w:rsidP="00F76B37">
      <w:pPr>
        <w:pStyle w:val="EndNoteBibliography"/>
        <w:spacing w:after="0"/>
        <w:ind w:left="720" w:hanging="720"/>
      </w:pPr>
      <w:r w:rsidRPr="00F76B37">
        <w:t>78.</w:t>
      </w:r>
      <w:r w:rsidRPr="00F76B37">
        <w:tab/>
        <w:t>Zhang, J.; Chen, J.; Mangat, S. C.; Perera Baruhupolage, C.; Garrod, D. R.; Robinson, C., Pathways of airway oxidant formation by house dust mite allergens and viral RNA converge through myosin motors, pannexons and Toll-like receptor 4</w:t>
      </w:r>
      <w:r w:rsidR="0010503B">
        <w:t xml:space="preserve">. </w:t>
      </w:r>
      <w:r w:rsidRPr="00F76B37">
        <w:t xml:space="preserve"> </w:t>
      </w:r>
      <w:r w:rsidRPr="00F76B37">
        <w:rPr>
          <w:i/>
        </w:rPr>
        <w:t xml:space="preserve">Immunity Inflamm Dis </w:t>
      </w:r>
      <w:r w:rsidRPr="00F76B37">
        <w:rPr>
          <w:b/>
        </w:rPr>
        <w:t>2018,</w:t>
      </w:r>
      <w:r w:rsidRPr="00F76B37">
        <w:t xml:space="preserve"> 6, 276-296.</w:t>
      </w:r>
    </w:p>
    <w:p w14:paraId="17B306D1" w14:textId="77777777" w:rsidR="0010503B" w:rsidRPr="00F76B37" w:rsidRDefault="0010503B" w:rsidP="00F76B37">
      <w:pPr>
        <w:pStyle w:val="EndNoteBibliography"/>
        <w:spacing w:after="0"/>
        <w:ind w:left="720" w:hanging="720"/>
      </w:pPr>
    </w:p>
    <w:p w14:paraId="2DE5D983" w14:textId="13C45FC6" w:rsidR="00F76B37" w:rsidRDefault="00F76B37" w:rsidP="00F76B37">
      <w:pPr>
        <w:pStyle w:val="EndNoteBibliography"/>
        <w:spacing w:after="0"/>
        <w:ind w:left="720" w:hanging="720"/>
      </w:pPr>
      <w:r w:rsidRPr="00F76B37">
        <w:t>79.</w:t>
      </w:r>
      <w:r w:rsidRPr="00F76B37">
        <w:tab/>
        <w:t>Chen, J.; Zhang, J.; Tachie-Menson, T.; Shukla, N.; Garrod, D. R.; Robinson, C., Allergen-dependent oxidant formation requires purinoceptor activation of ADAM 10 and prothrombin.</w:t>
      </w:r>
      <w:r w:rsidR="0010503B">
        <w:t xml:space="preserve"> </w:t>
      </w:r>
      <w:r w:rsidRPr="00F76B37">
        <w:t xml:space="preserve"> </w:t>
      </w:r>
      <w:r w:rsidRPr="00F76B37">
        <w:rPr>
          <w:i/>
        </w:rPr>
        <w:t>J</w:t>
      </w:r>
      <w:r w:rsidR="0010503B">
        <w:rPr>
          <w:i/>
        </w:rPr>
        <w:t xml:space="preserve"> A</w:t>
      </w:r>
      <w:r w:rsidRPr="00F76B37">
        <w:rPr>
          <w:i/>
        </w:rPr>
        <w:t xml:space="preserve">llergy </w:t>
      </w:r>
      <w:r w:rsidR="0010503B">
        <w:rPr>
          <w:i/>
        </w:rPr>
        <w:t>C</w:t>
      </w:r>
      <w:r w:rsidRPr="00F76B37">
        <w:rPr>
          <w:i/>
        </w:rPr>
        <w:t>lin</w:t>
      </w:r>
      <w:r w:rsidR="0010503B">
        <w:rPr>
          <w:i/>
        </w:rPr>
        <w:t xml:space="preserve"> I</w:t>
      </w:r>
      <w:r w:rsidRPr="00F76B37">
        <w:rPr>
          <w:i/>
        </w:rPr>
        <w:t xml:space="preserve">mmunol </w:t>
      </w:r>
      <w:r w:rsidRPr="00F76B37">
        <w:rPr>
          <w:b/>
        </w:rPr>
        <w:t>2017,</w:t>
      </w:r>
      <w:r w:rsidRPr="00F76B37">
        <w:t xml:space="preserve"> 139, 2023-2026 e9.</w:t>
      </w:r>
    </w:p>
    <w:p w14:paraId="6F9AFA9B" w14:textId="77777777" w:rsidR="0010503B" w:rsidRPr="00F76B37" w:rsidRDefault="0010503B" w:rsidP="00F76B37">
      <w:pPr>
        <w:pStyle w:val="EndNoteBibliography"/>
        <w:spacing w:after="0"/>
        <w:ind w:left="720" w:hanging="720"/>
      </w:pPr>
    </w:p>
    <w:p w14:paraId="675FFA15" w14:textId="3BBEEDA9" w:rsidR="00F76B37" w:rsidRDefault="00F76B37" w:rsidP="00F76B37">
      <w:pPr>
        <w:pStyle w:val="EndNoteBibliography"/>
        <w:spacing w:after="0"/>
        <w:ind w:left="720" w:hanging="720"/>
      </w:pPr>
      <w:r w:rsidRPr="00F76B37">
        <w:t>80.</w:t>
      </w:r>
      <w:r w:rsidRPr="00F76B37">
        <w:tab/>
        <w:t xml:space="preserve">Gunzel, D.; Yu, A. S., Claudins and the modulation of tight junction permeability. </w:t>
      </w:r>
      <w:r w:rsidRPr="00F76B37">
        <w:rPr>
          <w:i/>
        </w:rPr>
        <w:t>Physiol</w:t>
      </w:r>
      <w:r w:rsidR="0010503B">
        <w:rPr>
          <w:i/>
        </w:rPr>
        <w:t xml:space="preserve"> R</w:t>
      </w:r>
      <w:r w:rsidRPr="00F76B37">
        <w:rPr>
          <w:i/>
        </w:rPr>
        <w:t xml:space="preserve">ev </w:t>
      </w:r>
      <w:r w:rsidRPr="00F76B37">
        <w:rPr>
          <w:b/>
        </w:rPr>
        <w:t>2013,</w:t>
      </w:r>
      <w:r w:rsidRPr="00F76B37">
        <w:t xml:space="preserve"> 93, 525-69.</w:t>
      </w:r>
    </w:p>
    <w:p w14:paraId="278CF7AF" w14:textId="77777777" w:rsidR="0010503B" w:rsidRPr="00F76B37" w:rsidRDefault="0010503B" w:rsidP="00F76B37">
      <w:pPr>
        <w:pStyle w:val="EndNoteBibliography"/>
        <w:spacing w:after="0"/>
        <w:ind w:left="720" w:hanging="720"/>
      </w:pPr>
    </w:p>
    <w:p w14:paraId="612F2552" w14:textId="1D3EEA56" w:rsidR="00F76B37" w:rsidRDefault="00F76B37" w:rsidP="00F76B37">
      <w:pPr>
        <w:pStyle w:val="EndNoteBibliography"/>
        <w:spacing w:after="0"/>
        <w:ind w:left="720" w:hanging="720"/>
      </w:pPr>
      <w:r w:rsidRPr="00F76B37">
        <w:t>81.</w:t>
      </w:r>
      <w:r w:rsidRPr="00F76B37">
        <w:tab/>
        <w:t xml:space="preserve">Rescigno, M.; Urbano, M.; Valzasina, B.; Francolini, M.; Rotta, G.; Bonasio, R.; Granucci, F.; Kraehenbuhl, J. P.; Ricciardi-Castagnoli, P., Dendritic cells express tight junction proteins and penetrate gut epithelial monolayers to sample bacteria. </w:t>
      </w:r>
      <w:r w:rsidR="0010503B">
        <w:t xml:space="preserve"> </w:t>
      </w:r>
      <w:r w:rsidRPr="00F76B37">
        <w:rPr>
          <w:i/>
        </w:rPr>
        <w:t xml:space="preserve">Nature </w:t>
      </w:r>
      <w:r w:rsidR="0010503B">
        <w:rPr>
          <w:i/>
        </w:rPr>
        <w:t>I</w:t>
      </w:r>
      <w:r w:rsidRPr="00F76B37">
        <w:rPr>
          <w:i/>
        </w:rPr>
        <w:t xml:space="preserve">mmunol </w:t>
      </w:r>
      <w:r w:rsidRPr="00F76B37">
        <w:rPr>
          <w:b/>
        </w:rPr>
        <w:t>2001,</w:t>
      </w:r>
      <w:r w:rsidRPr="00F76B37">
        <w:t xml:space="preserve"> 2, 361-7.</w:t>
      </w:r>
    </w:p>
    <w:p w14:paraId="11B0B618" w14:textId="77777777" w:rsidR="0010503B" w:rsidRPr="00F76B37" w:rsidRDefault="0010503B" w:rsidP="00F76B37">
      <w:pPr>
        <w:pStyle w:val="EndNoteBibliography"/>
        <w:spacing w:after="0"/>
        <w:ind w:left="720" w:hanging="720"/>
      </w:pPr>
    </w:p>
    <w:p w14:paraId="2ADE1D59" w14:textId="1499CE68" w:rsidR="00F76B37" w:rsidRDefault="00F76B37" w:rsidP="00F76B37">
      <w:pPr>
        <w:pStyle w:val="EndNoteBibliography"/>
        <w:spacing w:after="0"/>
        <w:ind w:left="720" w:hanging="720"/>
      </w:pPr>
      <w:r w:rsidRPr="00F76B37">
        <w:t>82.</w:t>
      </w:r>
      <w:r w:rsidRPr="00F76B37">
        <w:tab/>
        <w:t xml:space="preserve">Saito, T.; Yano, M.; Ohki, Y.; Tomura, M.; Nakano, N., Occludin </w:t>
      </w:r>
      <w:r w:rsidR="0010503B">
        <w:t>e</w:t>
      </w:r>
      <w:r w:rsidRPr="00F76B37">
        <w:t xml:space="preserve">xpression in </w:t>
      </w:r>
      <w:r w:rsidR="0010503B">
        <w:t>e</w:t>
      </w:r>
      <w:r w:rsidRPr="00F76B37">
        <w:t xml:space="preserve">pidermal </w:t>
      </w:r>
      <w:r w:rsidR="0010503B">
        <w:t>γδ</w:t>
      </w:r>
      <w:r w:rsidRPr="00F76B37">
        <w:t xml:space="preserve"> T </w:t>
      </w:r>
      <w:r w:rsidR="0010503B">
        <w:t>c</w:t>
      </w:r>
      <w:r w:rsidRPr="00F76B37">
        <w:t xml:space="preserve">ells in </w:t>
      </w:r>
      <w:r w:rsidR="0010503B">
        <w:t>r</w:t>
      </w:r>
      <w:r w:rsidRPr="00F76B37">
        <w:t xml:space="preserve">esponse to </w:t>
      </w:r>
      <w:r w:rsidR="0010503B">
        <w:t>e</w:t>
      </w:r>
      <w:r w:rsidRPr="00F76B37">
        <w:t xml:space="preserve">pidermal </w:t>
      </w:r>
      <w:r w:rsidR="0010503B">
        <w:t>s</w:t>
      </w:r>
      <w:r w:rsidRPr="00F76B37">
        <w:t xml:space="preserve">tress </w:t>
      </w:r>
      <w:r w:rsidR="0010503B">
        <w:t>c</w:t>
      </w:r>
      <w:r w:rsidRPr="00F76B37">
        <w:t xml:space="preserve">auses </w:t>
      </w:r>
      <w:r w:rsidR="0010503B">
        <w:t>t</w:t>
      </w:r>
      <w:r w:rsidRPr="00F76B37">
        <w:t xml:space="preserve">hem </w:t>
      </w:r>
      <w:r w:rsidR="0010503B">
        <w:t>t</w:t>
      </w:r>
      <w:r w:rsidRPr="00F76B37">
        <w:t xml:space="preserve">o </w:t>
      </w:r>
      <w:r w:rsidR="0010503B">
        <w:t>m</w:t>
      </w:r>
      <w:r w:rsidRPr="00F76B37">
        <w:t xml:space="preserve">igrate into </w:t>
      </w:r>
      <w:r w:rsidR="0010503B">
        <w:t>d</w:t>
      </w:r>
      <w:r w:rsidRPr="00F76B37">
        <w:t xml:space="preserve">raining </w:t>
      </w:r>
      <w:r w:rsidR="0010503B">
        <w:t>l</w:t>
      </w:r>
      <w:r w:rsidRPr="00F76B37">
        <w:t xml:space="preserve">ymph </w:t>
      </w:r>
      <w:r w:rsidR="0010503B">
        <w:t>n</w:t>
      </w:r>
      <w:r w:rsidRPr="00F76B37">
        <w:t xml:space="preserve">odes. </w:t>
      </w:r>
      <w:r w:rsidRPr="00F76B37">
        <w:rPr>
          <w:i/>
        </w:rPr>
        <w:t>J</w:t>
      </w:r>
      <w:r w:rsidR="0010503B">
        <w:rPr>
          <w:i/>
        </w:rPr>
        <w:t xml:space="preserve"> I</w:t>
      </w:r>
      <w:r w:rsidRPr="00F76B37">
        <w:rPr>
          <w:i/>
        </w:rPr>
        <w:t xml:space="preserve">mmunol </w:t>
      </w:r>
      <w:r w:rsidRPr="00F76B37">
        <w:rPr>
          <w:b/>
        </w:rPr>
        <w:t>2017,</w:t>
      </w:r>
      <w:r w:rsidRPr="00F76B37">
        <w:t xml:space="preserve"> 199, 62-71.</w:t>
      </w:r>
    </w:p>
    <w:p w14:paraId="6B902CE4" w14:textId="77777777" w:rsidR="0010503B" w:rsidRPr="00F76B37" w:rsidRDefault="0010503B" w:rsidP="00F76B37">
      <w:pPr>
        <w:pStyle w:val="EndNoteBibliography"/>
        <w:spacing w:after="0"/>
        <w:ind w:left="720" w:hanging="720"/>
      </w:pPr>
    </w:p>
    <w:p w14:paraId="4312349A" w14:textId="641D0A06" w:rsidR="00F76B37" w:rsidRDefault="00F76B37" w:rsidP="00F76B37">
      <w:pPr>
        <w:pStyle w:val="EndNoteBibliography"/>
        <w:spacing w:after="0"/>
        <w:ind w:left="720" w:hanging="720"/>
      </w:pPr>
      <w:r w:rsidRPr="00F76B37">
        <w:t>83.</w:t>
      </w:r>
      <w:r w:rsidRPr="00F76B37">
        <w:tab/>
        <w:t xml:space="preserve">Zimmerli, S. C.; Hauser, C., Langerhans cells and lymph node dendritic cells express the tight junction component claudin-1. </w:t>
      </w:r>
      <w:r w:rsidR="0010503B">
        <w:t xml:space="preserve"> </w:t>
      </w:r>
      <w:r w:rsidRPr="00F76B37">
        <w:rPr>
          <w:i/>
        </w:rPr>
        <w:t>J</w:t>
      </w:r>
      <w:r w:rsidR="0010503B">
        <w:rPr>
          <w:i/>
        </w:rPr>
        <w:t xml:space="preserve"> I</w:t>
      </w:r>
      <w:r w:rsidRPr="00F76B37">
        <w:rPr>
          <w:i/>
        </w:rPr>
        <w:t>nvest</w:t>
      </w:r>
      <w:r w:rsidR="0010503B">
        <w:rPr>
          <w:i/>
        </w:rPr>
        <w:t xml:space="preserve"> D</w:t>
      </w:r>
      <w:r w:rsidRPr="00F76B37">
        <w:rPr>
          <w:i/>
        </w:rPr>
        <w:t xml:space="preserve">ermatol </w:t>
      </w:r>
      <w:r w:rsidRPr="00F76B37">
        <w:rPr>
          <w:b/>
        </w:rPr>
        <w:t>2007,</w:t>
      </w:r>
      <w:r w:rsidRPr="00F76B37">
        <w:t xml:space="preserve"> 127, 2381-90.</w:t>
      </w:r>
    </w:p>
    <w:p w14:paraId="49166DA2" w14:textId="77777777" w:rsidR="0010503B" w:rsidRPr="00F76B37" w:rsidRDefault="0010503B" w:rsidP="00F76B37">
      <w:pPr>
        <w:pStyle w:val="EndNoteBibliography"/>
        <w:spacing w:after="0"/>
        <w:ind w:left="720" w:hanging="720"/>
      </w:pPr>
    </w:p>
    <w:p w14:paraId="77050495" w14:textId="3160E222" w:rsidR="00F76B37" w:rsidRDefault="00F76B37" w:rsidP="00F76B37">
      <w:pPr>
        <w:pStyle w:val="EndNoteBibliography"/>
        <w:spacing w:after="0"/>
        <w:ind w:left="720" w:hanging="720"/>
      </w:pPr>
      <w:r w:rsidRPr="00F76B37">
        <w:t>84.</w:t>
      </w:r>
      <w:r w:rsidRPr="00F76B37">
        <w:tab/>
        <w:t xml:space="preserve">Nawijn, M. C.; Hackett, T. L.; Postma, D. S.; van Oosterhout, A. J.; Heijink, I. H., E-cadherin: gatekeeper of airway mucosa and allergic sensitization. </w:t>
      </w:r>
      <w:r w:rsidR="0010503B">
        <w:t xml:space="preserve"> </w:t>
      </w:r>
      <w:r w:rsidRPr="00F76B37">
        <w:rPr>
          <w:i/>
        </w:rPr>
        <w:t xml:space="preserve">Trends </w:t>
      </w:r>
      <w:r w:rsidR="0010503B">
        <w:rPr>
          <w:i/>
        </w:rPr>
        <w:t>I</w:t>
      </w:r>
      <w:r w:rsidRPr="00F76B37">
        <w:rPr>
          <w:i/>
        </w:rPr>
        <w:t xml:space="preserve">mmunol </w:t>
      </w:r>
      <w:r w:rsidRPr="00F76B37">
        <w:rPr>
          <w:b/>
        </w:rPr>
        <w:t>2011,</w:t>
      </w:r>
      <w:r w:rsidRPr="00F76B37">
        <w:t xml:space="preserve"> 32, 248-55.</w:t>
      </w:r>
    </w:p>
    <w:p w14:paraId="6CD002AC" w14:textId="77777777" w:rsidR="0010503B" w:rsidRPr="00F76B37" w:rsidRDefault="0010503B" w:rsidP="00F76B37">
      <w:pPr>
        <w:pStyle w:val="EndNoteBibliography"/>
        <w:spacing w:after="0"/>
        <w:ind w:left="720" w:hanging="720"/>
      </w:pPr>
    </w:p>
    <w:p w14:paraId="5E6E5EE3" w14:textId="2E0B3D81" w:rsidR="00F76B37" w:rsidRDefault="00F76B37" w:rsidP="00F76B37">
      <w:pPr>
        <w:pStyle w:val="EndNoteBibliography"/>
        <w:spacing w:after="0"/>
        <w:ind w:left="720" w:hanging="720"/>
      </w:pPr>
      <w:r w:rsidRPr="00F76B37">
        <w:t>85.</w:t>
      </w:r>
      <w:r w:rsidRPr="00F76B37">
        <w:tab/>
        <w:t>Heijink, I. H.; Kies, P. M.; Kauffman, H. F.; Postma, D. S.; van Oosterhout, A. J.; Vellenga, E., Down-regulation of E-cadherin in human bronchial epithelial cells leads to epidermal growth factor receptor-dependent Th2 cell-promoting activity.</w:t>
      </w:r>
      <w:r w:rsidR="004D0631">
        <w:t xml:space="preserve"> </w:t>
      </w:r>
      <w:r w:rsidRPr="00F76B37">
        <w:t xml:space="preserve"> </w:t>
      </w:r>
      <w:r w:rsidRPr="00F76B37">
        <w:rPr>
          <w:i/>
        </w:rPr>
        <w:t>J</w:t>
      </w:r>
      <w:r w:rsidR="004D0631">
        <w:rPr>
          <w:i/>
        </w:rPr>
        <w:t xml:space="preserve"> I</w:t>
      </w:r>
      <w:r w:rsidRPr="00F76B37">
        <w:rPr>
          <w:i/>
        </w:rPr>
        <w:t xml:space="preserve">mmunol </w:t>
      </w:r>
      <w:r w:rsidRPr="00F76B37">
        <w:rPr>
          <w:b/>
        </w:rPr>
        <w:t>2007,</w:t>
      </w:r>
      <w:r w:rsidRPr="00F76B37">
        <w:t xml:space="preserve"> 178, 7678-85.</w:t>
      </w:r>
    </w:p>
    <w:p w14:paraId="004353BC" w14:textId="77777777" w:rsidR="004D0631" w:rsidRPr="00F76B37" w:rsidRDefault="004D0631" w:rsidP="00F76B37">
      <w:pPr>
        <w:pStyle w:val="EndNoteBibliography"/>
        <w:spacing w:after="0"/>
        <w:ind w:left="720" w:hanging="720"/>
      </w:pPr>
    </w:p>
    <w:p w14:paraId="6A59EF1F" w14:textId="624EE976" w:rsidR="00F76B37" w:rsidRDefault="00F76B37" w:rsidP="00F76B37">
      <w:pPr>
        <w:pStyle w:val="EndNoteBibliography"/>
        <w:spacing w:after="0"/>
        <w:ind w:left="720" w:hanging="720"/>
      </w:pPr>
      <w:r w:rsidRPr="00F76B37">
        <w:t>86.</w:t>
      </w:r>
      <w:r w:rsidRPr="00F76B37">
        <w:tab/>
        <w:t>Salimi, M.; Barlow, J. L.; Saunders, S. P.; Xue, L.; Gutowska-Owsiak, D.; Wang, X.; Huang, L. C.; Johnson, D.; Scanlon, S. T.; McKenzie, A. N.; Fallon, P. G.; Ogg, G. S., A role for IL-25 and IL-33-driven type-2 innate lymphoid cells in atopic dermatitis.</w:t>
      </w:r>
      <w:r w:rsidR="004D0631">
        <w:t xml:space="preserve"> </w:t>
      </w:r>
      <w:r w:rsidRPr="00F76B37">
        <w:t xml:space="preserve"> </w:t>
      </w:r>
      <w:r w:rsidRPr="00F76B37">
        <w:rPr>
          <w:i/>
        </w:rPr>
        <w:t>J</w:t>
      </w:r>
      <w:r w:rsidR="004D0631">
        <w:rPr>
          <w:i/>
        </w:rPr>
        <w:t xml:space="preserve"> E</w:t>
      </w:r>
      <w:r w:rsidRPr="00F76B37">
        <w:rPr>
          <w:i/>
        </w:rPr>
        <w:t>xp</w:t>
      </w:r>
      <w:r w:rsidR="004D0631">
        <w:rPr>
          <w:i/>
        </w:rPr>
        <w:t xml:space="preserve"> M</w:t>
      </w:r>
      <w:r w:rsidRPr="00F76B37">
        <w:rPr>
          <w:i/>
        </w:rPr>
        <w:t xml:space="preserve">ed </w:t>
      </w:r>
      <w:r w:rsidRPr="00F76B37">
        <w:rPr>
          <w:b/>
        </w:rPr>
        <w:t>2013,</w:t>
      </w:r>
      <w:r w:rsidRPr="00F76B37">
        <w:t xml:space="preserve"> 210, 2939-50.</w:t>
      </w:r>
    </w:p>
    <w:p w14:paraId="085F3FEB" w14:textId="77777777" w:rsidR="004D0631" w:rsidRPr="00F76B37" w:rsidRDefault="004D0631" w:rsidP="00F76B37">
      <w:pPr>
        <w:pStyle w:val="EndNoteBibliography"/>
        <w:spacing w:after="0"/>
        <w:ind w:left="720" w:hanging="720"/>
      </w:pPr>
    </w:p>
    <w:p w14:paraId="2C2BF185" w14:textId="3029A27D" w:rsidR="00F76B37" w:rsidRDefault="00F76B37" w:rsidP="00F76B37">
      <w:pPr>
        <w:pStyle w:val="EndNoteBibliography"/>
        <w:spacing w:after="0"/>
        <w:ind w:left="720" w:hanging="720"/>
      </w:pPr>
      <w:r w:rsidRPr="00F76B37">
        <w:lastRenderedPageBreak/>
        <w:t>87.</w:t>
      </w:r>
      <w:r w:rsidRPr="00F76B37">
        <w:tab/>
        <w:t xml:space="preserve">Kalsheker, N. A.; Deam, S.; Chambers, L.; Sreedharan, S.; Brocklehurst, K.; Lomas, D. A., The house dust mite allergen Der p1 catalytically inactivates alpha 1-antitrypsin by specific reactive centre loop cleavage: a mechanism that promotes airway inflammation and asthma. </w:t>
      </w:r>
      <w:r w:rsidR="005D1538">
        <w:t xml:space="preserve"> </w:t>
      </w:r>
      <w:r w:rsidRPr="00F76B37">
        <w:rPr>
          <w:i/>
        </w:rPr>
        <w:t>Bioch</w:t>
      </w:r>
      <w:r w:rsidR="005D1538">
        <w:rPr>
          <w:i/>
        </w:rPr>
        <w:t>im B</w:t>
      </w:r>
      <w:r w:rsidRPr="00F76B37">
        <w:rPr>
          <w:i/>
        </w:rPr>
        <w:t xml:space="preserve">iophys </w:t>
      </w:r>
      <w:r w:rsidR="005D1538">
        <w:rPr>
          <w:i/>
        </w:rPr>
        <w:t>R</w:t>
      </w:r>
      <w:r w:rsidRPr="00F76B37">
        <w:rPr>
          <w:i/>
        </w:rPr>
        <w:t>es</w:t>
      </w:r>
      <w:r w:rsidR="005D1538">
        <w:rPr>
          <w:i/>
        </w:rPr>
        <w:t xml:space="preserve"> C</w:t>
      </w:r>
      <w:r w:rsidRPr="00F76B37">
        <w:rPr>
          <w:i/>
        </w:rPr>
        <w:t xml:space="preserve">ommun </w:t>
      </w:r>
      <w:r w:rsidRPr="00F76B37">
        <w:rPr>
          <w:b/>
        </w:rPr>
        <w:t>1996,</w:t>
      </w:r>
      <w:r w:rsidRPr="00F76B37">
        <w:t xml:space="preserve"> 221, 59-61.</w:t>
      </w:r>
    </w:p>
    <w:p w14:paraId="7633337F" w14:textId="77777777" w:rsidR="005D1538" w:rsidRPr="00F76B37" w:rsidRDefault="005D1538" w:rsidP="00F76B37">
      <w:pPr>
        <w:pStyle w:val="EndNoteBibliography"/>
        <w:spacing w:after="0"/>
        <w:ind w:left="720" w:hanging="720"/>
      </w:pPr>
    </w:p>
    <w:p w14:paraId="21311A0B" w14:textId="62FCA916" w:rsidR="00F76B37" w:rsidRDefault="00F76B37" w:rsidP="00F76B37">
      <w:pPr>
        <w:pStyle w:val="EndNoteBibliography"/>
        <w:spacing w:after="0"/>
        <w:ind w:left="720" w:hanging="720"/>
      </w:pPr>
      <w:r w:rsidRPr="00F76B37">
        <w:t>88.</w:t>
      </w:r>
      <w:r w:rsidRPr="00F76B37">
        <w:tab/>
        <w:t xml:space="preserve">Schulz, O.; Laing, P.; Sewell, H. F.; Shakib, F., Der p I, a major allergen of the house dust mite, proteolytically cleaves the low-affinity receptor for human IgE (CD23). </w:t>
      </w:r>
      <w:r w:rsidR="001111C8">
        <w:t xml:space="preserve"> </w:t>
      </w:r>
      <w:r w:rsidRPr="00F76B37">
        <w:rPr>
          <w:i/>
        </w:rPr>
        <w:t>Eur</w:t>
      </w:r>
      <w:r w:rsidR="001111C8">
        <w:rPr>
          <w:i/>
        </w:rPr>
        <w:t xml:space="preserve"> J I</w:t>
      </w:r>
      <w:r w:rsidRPr="00F76B37">
        <w:rPr>
          <w:i/>
        </w:rPr>
        <w:t xml:space="preserve">mmunol </w:t>
      </w:r>
      <w:r w:rsidRPr="00F76B37">
        <w:rPr>
          <w:b/>
        </w:rPr>
        <w:t>1995,</w:t>
      </w:r>
      <w:r w:rsidRPr="00F76B37">
        <w:t xml:space="preserve"> 25, 3191-4.</w:t>
      </w:r>
    </w:p>
    <w:p w14:paraId="6B19807B" w14:textId="77777777" w:rsidR="001111C8" w:rsidRPr="00F76B37" w:rsidRDefault="001111C8" w:rsidP="00F76B37">
      <w:pPr>
        <w:pStyle w:val="EndNoteBibliography"/>
        <w:spacing w:after="0"/>
        <w:ind w:left="720" w:hanging="720"/>
      </w:pPr>
    </w:p>
    <w:p w14:paraId="4C0FE2AA" w14:textId="777E4FCB" w:rsidR="00F76B37" w:rsidRDefault="00F76B37" w:rsidP="00F76B37">
      <w:pPr>
        <w:pStyle w:val="EndNoteBibliography"/>
        <w:spacing w:after="0"/>
        <w:ind w:left="720" w:hanging="720"/>
      </w:pPr>
      <w:r w:rsidRPr="00F76B37">
        <w:t>89.</w:t>
      </w:r>
      <w:r w:rsidRPr="00F76B37">
        <w:tab/>
        <w:t xml:space="preserve">Schulz, O.; Sewell, H. F.; Shakib, F., Proteolytic cleavage of CD25, the alpha subunit of the human T cell interleukin 2 receptor, by Der p 1, a major mite allergen with cysteine protease activity. </w:t>
      </w:r>
      <w:r w:rsidR="001111C8">
        <w:t xml:space="preserve"> </w:t>
      </w:r>
      <w:r w:rsidR="001111C8">
        <w:rPr>
          <w:i/>
        </w:rPr>
        <w:t>J E</w:t>
      </w:r>
      <w:r w:rsidRPr="00F76B37">
        <w:rPr>
          <w:i/>
        </w:rPr>
        <w:t>xp</w:t>
      </w:r>
      <w:r w:rsidR="001111C8">
        <w:rPr>
          <w:i/>
        </w:rPr>
        <w:t xml:space="preserve"> M</w:t>
      </w:r>
      <w:r w:rsidRPr="00F76B37">
        <w:rPr>
          <w:i/>
        </w:rPr>
        <w:t xml:space="preserve">ed </w:t>
      </w:r>
      <w:r w:rsidRPr="00F76B37">
        <w:rPr>
          <w:b/>
        </w:rPr>
        <w:t>1998,</w:t>
      </w:r>
      <w:r w:rsidRPr="00F76B37">
        <w:t xml:space="preserve"> 187, 271-5.</w:t>
      </w:r>
    </w:p>
    <w:p w14:paraId="11EF9DA4" w14:textId="77777777" w:rsidR="001111C8" w:rsidRPr="00F76B37" w:rsidRDefault="001111C8" w:rsidP="00F76B37">
      <w:pPr>
        <w:pStyle w:val="EndNoteBibliography"/>
        <w:spacing w:after="0"/>
        <w:ind w:left="720" w:hanging="720"/>
      </w:pPr>
    </w:p>
    <w:p w14:paraId="7F01E3DF" w14:textId="210442FA" w:rsidR="00F76B37" w:rsidRDefault="00F76B37" w:rsidP="00F76B37">
      <w:pPr>
        <w:pStyle w:val="EndNoteBibliography"/>
        <w:spacing w:after="0"/>
        <w:ind w:left="720" w:hanging="720"/>
      </w:pPr>
      <w:r w:rsidRPr="00F76B37">
        <w:t>90.</w:t>
      </w:r>
      <w:r w:rsidRPr="00F76B37">
        <w:tab/>
        <w:t xml:space="preserve">Cayrol, C.; Duval, A.; Schmitt, P.; Roga, S.; Camus, M.; Stella, A.; Burlet-Schiltz, O.; Gonzalez-de-Peredo, A.; Girard, J. P., Environmental allergens induce allergic inflammation through proteolytic maturation of IL-33. </w:t>
      </w:r>
      <w:r w:rsidR="008D2112">
        <w:t xml:space="preserve"> </w:t>
      </w:r>
      <w:r w:rsidRPr="00F76B37">
        <w:rPr>
          <w:i/>
        </w:rPr>
        <w:t xml:space="preserve">Nature </w:t>
      </w:r>
      <w:r w:rsidR="008D2112">
        <w:rPr>
          <w:i/>
        </w:rPr>
        <w:t>I</w:t>
      </w:r>
      <w:r w:rsidRPr="00F76B37">
        <w:rPr>
          <w:i/>
        </w:rPr>
        <w:t xml:space="preserve">mmunol </w:t>
      </w:r>
      <w:r w:rsidRPr="00F76B37">
        <w:rPr>
          <w:b/>
        </w:rPr>
        <w:t>2018,</w:t>
      </w:r>
      <w:r w:rsidRPr="00F76B37">
        <w:t xml:space="preserve"> 19, 375-385.</w:t>
      </w:r>
    </w:p>
    <w:p w14:paraId="5DC01607" w14:textId="77777777" w:rsidR="008D2112" w:rsidRPr="00F76B37" w:rsidRDefault="008D2112" w:rsidP="00F76B37">
      <w:pPr>
        <w:pStyle w:val="EndNoteBibliography"/>
        <w:spacing w:after="0"/>
        <w:ind w:left="720" w:hanging="720"/>
      </w:pPr>
    </w:p>
    <w:p w14:paraId="4072D82C" w14:textId="2E252420" w:rsidR="00F76B37" w:rsidRDefault="00F76B37" w:rsidP="00F76B37">
      <w:pPr>
        <w:pStyle w:val="EndNoteBibliography"/>
        <w:spacing w:after="0"/>
        <w:ind w:left="720" w:hanging="720"/>
      </w:pPr>
      <w:r w:rsidRPr="00F76B37">
        <w:t>91.</w:t>
      </w:r>
      <w:r w:rsidRPr="00F76B37">
        <w:tab/>
        <w:t xml:space="preserve">Lefrancais, E.; Duval, A.; Mirey, E.; Roga, S.; Espinosa, E.; Cayrol, C.; Girard, J. P., Central domain of IL-33 is cleaved by mast cell proteases for potent activation of group-2 innate lymphoid cells. </w:t>
      </w:r>
      <w:r w:rsidR="008D2112">
        <w:t xml:space="preserve"> </w:t>
      </w:r>
      <w:r w:rsidRPr="00F76B37">
        <w:rPr>
          <w:i/>
        </w:rPr>
        <w:t>Proc Nat</w:t>
      </w:r>
      <w:r w:rsidR="008D2112">
        <w:rPr>
          <w:i/>
        </w:rPr>
        <w:t>l</w:t>
      </w:r>
      <w:r w:rsidRPr="00F76B37">
        <w:rPr>
          <w:i/>
        </w:rPr>
        <w:t xml:space="preserve"> Acad Sci</w:t>
      </w:r>
      <w:r w:rsidR="008D2112">
        <w:rPr>
          <w:i/>
        </w:rPr>
        <w:t xml:space="preserve"> USA</w:t>
      </w:r>
      <w:r w:rsidRPr="00F76B37">
        <w:rPr>
          <w:i/>
        </w:rPr>
        <w:t xml:space="preserve"> </w:t>
      </w:r>
      <w:r w:rsidRPr="00F76B37">
        <w:rPr>
          <w:b/>
        </w:rPr>
        <w:t>2014,</w:t>
      </w:r>
      <w:r w:rsidRPr="00F76B37">
        <w:t xml:space="preserve"> 111, 15502-7.</w:t>
      </w:r>
    </w:p>
    <w:p w14:paraId="3DF58567" w14:textId="77777777" w:rsidR="008D2112" w:rsidRPr="00F76B37" w:rsidRDefault="008D2112" w:rsidP="00F76B37">
      <w:pPr>
        <w:pStyle w:val="EndNoteBibliography"/>
        <w:spacing w:after="0"/>
        <w:ind w:left="720" w:hanging="720"/>
      </w:pPr>
    </w:p>
    <w:p w14:paraId="13659DC3" w14:textId="3D709255" w:rsidR="00F76B37" w:rsidRDefault="00F76B37" w:rsidP="00F76B37">
      <w:pPr>
        <w:pStyle w:val="EndNoteBibliography"/>
        <w:spacing w:after="0"/>
        <w:ind w:left="720" w:hanging="720"/>
      </w:pPr>
      <w:r w:rsidRPr="00F76B37">
        <w:t>92.</w:t>
      </w:r>
      <w:r w:rsidRPr="00F76B37">
        <w:tab/>
        <w:t xml:space="preserve">Lefrancais, E.; Roga, S.; Gautier, V.; Gonzalez-de-Peredo, A.; Monsarrat, B.; Girard, J. P.; Cayrol, C., IL-33 is processed into mature bioactive forms by neutrophil elastase and cathepsin G. </w:t>
      </w:r>
      <w:r w:rsidR="003B5B9E">
        <w:t xml:space="preserve"> </w:t>
      </w:r>
      <w:r w:rsidRPr="00F76B37">
        <w:rPr>
          <w:i/>
        </w:rPr>
        <w:t>Proc Natl Acad Sci</w:t>
      </w:r>
      <w:r w:rsidR="003B5B9E">
        <w:rPr>
          <w:i/>
        </w:rPr>
        <w:t xml:space="preserve"> USA</w:t>
      </w:r>
      <w:r w:rsidRPr="00F76B37">
        <w:rPr>
          <w:i/>
        </w:rPr>
        <w:t xml:space="preserve"> </w:t>
      </w:r>
      <w:r w:rsidRPr="00F76B37">
        <w:rPr>
          <w:b/>
        </w:rPr>
        <w:t>2012,</w:t>
      </w:r>
      <w:r w:rsidRPr="00F76B37">
        <w:t xml:space="preserve"> 109, 1673-8.</w:t>
      </w:r>
    </w:p>
    <w:p w14:paraId="22AAA763" w14:textId="77777777" w:rsidR="003B5B9E" w:rsidRPr="00F76B37" w:rsidRDefault="003B5B9E" w:rsidP="00F76B37">
      <w:pPr>
        <w:pStyle w:val="EndNoteBibliography"/>
        <w:spacing w:after="0"/>
        <w:ind w:left="720" w:hanging="720"/>
      </w:pPr>
    </w:p>
    <w:p w14:paraId="628DC3A8" w14:textId="2147CFDB" w:rsidR="00F76B37" w:rsidRDefault="00F76B37" w:rsidP="00F76B37">
      <w:pPr>
        <w:pStyle w:val="EndNoteBibliography"/>
        <w:spacing w:after="0"/>
        <w:ind w:left="720" w:hanging="720"/>
      </w:pPr>
      <w:r w:rsidRPr="00F76B37">
        <w:t>93.</w:t>
      </w:r>
      <w:r w:rsidRPr="00F76B37">
        <w:tab/>
        <w:t xml:space="preserve">Adam, E.; Hansen, K. K.; Astudillo Fernandez, O.; Coulon, L.; Bex, F.; Duhant, X.; Jaumotte, E.; Hollenberg, M. D.; Jacquet, A., The house dust mite allergen Der p 1, unlike Der p 3, stimulates the expression of interleukin-8 in human airway epithelial cells via a proteinase-activated receptor-2-independent mechanism. </w:t>
      </w:r>
      <w:r w:rsidR="003B5B9E">
        <w:t xml:space="preserve"> </w:t>
      </w:r>
      <w:r w:rsidRPr="00F76B37">
        <w:rPr>
          <w:i/>
        </w:rPr>
        <w:t>J</w:t>
      </w:r>
      <w:r w:rsidR="003B5B9E">
        <w:rPr>
          <w:i/>
        </w:rPr>
        <w:t xml:space="preserve"> B</w:t>
      </w:r>
      <w:r w:rsidRPr="00F76B37">
        <w:rPr>
          <w:i/>
        </w:rPr>
        <w:t>iol</w:t>
      </w:r>
      <w:r w:rsidR="003B5B9E">
        <w:rPr>
          <w:i/>
        </w:rPr>
        <w:t xml:space="preserve"> C</w:t>
      </w:r>
      <w:r w:rsidRPr="00F76B37">
        <w:rPr>
          <w:i/>
        </w:rPr>
        <w:t xml:space="preserve">hem </w:t>
      </w:r>
      <w:r w:rsidRPr="00F76B37">
        <w:rPr>
          <w:b/>
        </w:rPr>
        <w:t>2006,</w:t>
      </w:r>
      <w:r w:rsidRPr="00F76B37">
        <w:t xml:space="preserve"> 281, 6910-23.</w:t>
      </w:r>
    </w:p>
    <w:p w14:paraId="5AFDBB2E" w14:textId="77777777" w:rsidR="003B5B9E" w:rsidRPr="00F76B37" w:rsidRDefault="003B5B9E" w:rsidP="00F76B37">
      <w:pPr>
        <w:pStyle w:val="EndNoteBibliography"/>
        <w:spacing w:after="0"/>
        <w:ind w:left="720" w:hanging="720"/>
      </w:pPr>
    </w:p>
    <w:p w14:paraId="22FB1167" w14:textId="2E38B78F" w:rsidR="00F76B37" w:rsidRDefault="00F76B37" w:rsidP="00F76B37">
      <w:pPr>
        <w:pStyle w:val="EndNoteBibliography"/>
        <w:spacing w:after="0"/>
        <w:ind w:left="720" w:hanging="720"/>
      </w:pPr>
      <w:r w:rsidRPr="00F76B37">
        <w:t>94.</w:t>
      </w:r>
      <w:r w:rsidRPr="00F76B37">
        <w:tab/>
        <w:t>Asokananthan, N.; Graham, P. T.; Stewart, D. J.; Bakker, A. J.; Eidne, K. A.; Thompson, P. J.; Stewart, G. A., House dust mite allergens induce proinflammatory cytokines from respiratory epithelial cells: the cysteine protease allergen, Der p 1, activates protease-activated receptor (PAR)-2 and inactivates PAR-1.</w:t>
      </w:r>
      <w:r w:rsidR="003B5B9E">
        <w:t xml:space="preserve"> </w:t>
      </w:r>
      <w:r w:rsidRPr="00F76B37">
        <w:t xml:space="preserve"> </w:t>
      </w:r>
      <w:r w:rsidRPr="00F76B37">
        <w:rPr>
          <w:i/>
        </w:rPr>
        <w:t>J</w:t>
      </w:r>
      <w:r w:rsidR="003B5B9E">
        <w:rPr>
          <w:i/>
        </w:rPr>
        <w:t xml:space="preserve"> I</w:t>
      </w:r>
      <w:r w:rsidRPr="00F76B37">
        <w:rPr>
          <w:i/>
        </w:rPr>
        <w:t xml:space="preserve">mmunol </w:t>
      </w:r>
      <w:r w:rsidRPr="00F76B37">
        <w:rPr>
          <w:b/>
        </w:rPr>
        <w:t>2002,</w:t>
      </w:r>
      <w:r w:rsidRPr="00F76B37">
        <w:t xml:space="preserve"> 169, 4572-8.</w:t>
      </w:r>
    </w:p>
    <w:p w14:paraId="50E6B5AD" w14:textId="77777777" w:rsidR="003B5B9E" w:rsidRPr="00F76B37" w:rsidRDefault="003B5B9E" w:rsidP="00F76B37">
      <w:pPr>
        <w:pStyle w:val="EndNoteBibliography"/>
        <w:spacing w:after="0"/>
        <w:ind w:left="720" w:hanging="720"/>
      </w:pPr>
    </w:p>
    <w:p w14:paraId="2F511644" w14:textId="22434896" w:rsidR="00F76B37" w:rsidRDefault="00F76B37" w:rsidP="00F76B37">
      <w:pPr>
        <w:pStyle w:val="EndNoteBibliography"/>
        <w:spacing w:after="0"/>
        <w:ind w:left="720" w:hanging="720"/>
      </w:pPr>
      <w:r w:rsidRPr="00F76B37">
        <w:t>95.</w:t>
      </w:r>
      <w:r w:rsidRPr="00F76B37">
        <w:tab/>
        <w:t>Asokananthan, N.; Graham, P. T.; Fink, J.; Knight, D. A.; Bakker, A. J.; McWilliam, A. S.; Thompson, P. J.; Stewart, G. A., Activation of protease-activated receptor (PAR)-1, PAR-2, and PAR-4 stimulates IL-6, IL-8, and prostaglandin E</w:t>
      </w:r>
      <w:r w:rsidRPr="003B5B9E">
        <w:rPr>
          <w:vertAlign w:val="subscript"/>
        </w:rPr>
        <w:t>2</w:t>
      </w:r>
      <w:r w:rsidRPr="00F76B37">
        <w:t xml:space="preserve"> release from human respiratory epithelial cells.</w:t>
      </w:r>
      <w:r w:rsidR="003B5B9E">
        <w:t xml:space="preserve"> </w:t>
      </w:r>
      <w:r w:rsidRPr="00F76B37">
        <w:t xml:space="preserve"> </w:t>
      </w:r>
      <w:r w:rsidRPr="00F76B37">
        <w:rPr>
          <w:i/>
        </w:rPr>
        <w:t>J</w:t>
      </w:r>
      <w:r w:rsidR="003B5B9E">
        <w:rPr>
          <w:i/>
        </w:rPr>
        <w:t xml:space="preserve"> I</w:t>
      </w:r>
      <w:r w:rsidRPr="00F76B37">
        <w:rPr>
          <w:i/>
        </w:rPr>
        <w:t xml:space="preserve">mmunol </w:t>
      </w:r>
      <w:r w:rsidRPr="00F76B37">
        <w:rPr>
          <w:b/>
        </w:rPr>
        <w:t>2002,</w:t>
      </w:r>
      <w:r w:rsidRPr="00F76B37">
        <w:t xml:space="preserve"> 168, 3577-85.</w:t>
      </w:r>
    </w:p>
    <w:p w14:paraId="3DD487B0" w14:textId="77777777" w:rsidR="003B5B9E" w:rsidRPr="00F76B37" w:rsidRDefault="003B5B9E" w:rsidP="00F76B37">
      <w:pPr>
        <w:pStyle w:val="EndNoteBibliography"/>
        <w:spacing w:after="0"/>
        <w:ind w:left="720" w:hanging="720"/>
      </w:pPr>
    </w:p>
    <w:p w14:paraId="3DBAD90B" w14:textId="0A445E97" w:rsidR="00F76B37" w:rsidRDefault="00F76B37" w:rsidP="00F76B37">
      <w:pPr>
        <w:pStyle w:val="EndNoteBibliography"/>
        <w:spacing w:after="0"/>
        <w:ind w:left="720" w:hanging="720"/>
      </w:pPr>
      <w:r w:rsidRPr="00F76B37">
        <w:t>96.</w:t>
      </w:r>
      <w:r w:rsidRPr="00F76B37">
        <w:tab/>
        <w:t xml:space="preserve">Allard, B.; Bara, I.; Gilbert, G.; Carvalho, G.; Trian, T.; Ozier, A.; Gillibert-Duplantier, J.; Ousova, O.; Maurat, E.; Thumerel, M.; Quignard, J. F.; Girodet, P. O.; Marthan, R.; Berger, P., Protease activated receptor-2 expression and function in asthmatic bronchial smooth muscle. </w:t>
      </w:r>
      <w:r w:rsidR="003B5B9E">
        <w:t xml:space="preserve"> </w:t>
      </w:r>
      <w:r w:rsidRPr="00F76B37">
        <w:rPr>
          <w:i/>
        </w:rPr>
        <w:t xml:space="preserve">PloS one </w:t>
      </w:r>
      <w:r w:rsidRPr="00F76B37">
        <w:rPr>
          <w:b/>
        </w:rPr>
        <w:t>2014,</w:t>
      </w:r>
      <w:r w:rsidRPr="00F76B37">
        <w:t xml:space="preserve"> 9, (2), e86945.</w:t>
      </w:r>
    </w:p>
    <w:p w14:paraId="7BED6DE4" w14:textId="77777777" w:rsidR="003B5B9E" w:rsidRPr="00F76B37" w:rsidRDefault="003B5B9E" w:rsidP="00F76B37">
      <w:pPr>
        <w:pStyle w:val="EndNoteBibliography"/>
        <w:spacing w:after="0"/>
        <w:ind w:left="720" w:hanging="720"/>
      </w:pPr>
    </w:p>
    <w:p w14:paraId="2F3049CE" w14:textId="357F2389" w:rsidR="00F76B37" w:rsidRDefault="00F76B37" w:rsidP="00F76B37">
      <w:pPr>
        <w:pStyle w:val="EndNoteBibliography"/>
        <w:spacing w:after="0"/>
        <w:ind w:left="720" w:hanging="720"/>
      </w:pPr>
      <w:r w:rsidRPr="00F76B37">
        <w:t>97.</w:t>
      </w:r>
      <w:r w:rsidRPr="00F76B37">
        <w:tab/>
        <w:t xml:space="preserve">De Campo, B. A.; Henry, P. J., Stimulation of protease-activated receptor-2 inhibits airway eosinophilia, hyperresponsiveness and bronchoconstriction in a murine model of allergic inflammation. </w:t>
      </w:r>
      <w:r w:rsidR="003B5B9E">
        <w:t xml:space="preserve"> </w:t>
      </w:r>
      <w:r w:rsidRPr="00F76B37">
        <w:rPr>
          <w:i/>
        </w:rPr>
        <w:t>Brit</w:t>
      </w:r>
      <w:r w:rsidR="003B5B9E">
        <w:rPr>
          <w:i/>
        </w:rPr>
        <w:t xml:space="preserve"> J</w:t>
      </w:r>
      <w:r w:rsidRPr="00F76B37">
        <w:rPr>
          <w:i/>
        </w:rPr>
        <w:t xml:space="preserve"> </w:t>
      </w:r>
      <w:r w:rsidR="003B5B9E">
        <w:rPr>
          <w:i/>
        </w:rPr>
        <w:t>P</w:t>
      </w:r>
      <w:r w:rsidRPr="00F76B37">
        <w:rPr>
          <w:i/>
        </w:rPr>
        <w:t xml:space="preserve">harm </w:t>
      </w:r>
      <w:r w:rsidRPr="00F76B37">
        <w:rPr>
          <w:b/>
        </w:rPr>
        <w:t>2005,</w:t>
      </w:r>
      <w:r w:rsidRPr="00F76B37">
        <w:t xml:space="preserve"> 144, 1100-8.</w:t>
      </w:r>
    </w:p>
    <w:p w14:paraId="698318D5" w14:textId="77777777" w:rsidR="003B5B9E" w:rsidRPr="00F76B37" w:rsidRDefault="003B5B9E" w:rsidP="00F76B37">
      <w:pPr>
        <w:pStyle w:val="EndNoteBibliography"/>
        <w:spacing w:after="0"/>
        <w:ind w:left="720" w:hanging="720"/>
      </w:pPr>
    </w:p>
    <w:p w14:paraId="31AB4430" w14:textId="0107164D" w:rsidR="00F76B37" w:rsidRDefault="00F76B37" w:rsidP="00F76B37">
      <w:pPr>
        <w:pStyle w:val="EndNoteBibliography"/>
        <w:spacing w:after="0"/>
        <w:ind w:left="720" w:hanging="720"/>
      </w:pPr>
      <w:r w:rsidRPr="00F76B37">
        <w:t>98.</w:t>
      </w:r>
      <w:r w:rsidRPr="00F76B37">
        <w:tab/>
        <w:t xml:space="preserve">Ebeling, C.; Forsythe, P.; Ng, J.; Gordon, J. R.; Hollenberg, M.; Vliagoftis, H., Proteinase-activated receptor 2 activation in the airways enhances antigen-mediated airway </w:t>
      </w:r>
      <w:r w:rsidRPr="00F76B37">
        <w:lastRenderedPageBreak/>
        <w:t xml:space="preserve">inflammation and airway hyperresponsiveness through different pathways. </w:t>
      </w:r>
      <w:r w:rsidR="003B5B9E">
        <w:rPr>
          <w:i/>
        </w:rPr>
        <w:t xml:space="preserve"> J Allergy Clin Immunol</w:t>
      </w:r>
      <w:r w:rsidRPr="00F76B37">
        <w:rPr>
          <w:i/>
        </w:rPr>
        <w:t xml:space="preserve"> </w:t>
      </w:r>
      <w:r w:rsidRPr="00F76B37">
        <w:rPr>
          <w:b/>
        </w:rPr>
        <w:t>2005,</w:t>
      </w:r>
      <w:r w:rsidRPr="00F76B37">
        <w:t xml:space="preserve"> 115, 623-30.</w:t>
      </w:r>
    </w:p>
    <w:p w14:paraId="655C89F4" w14:textId="77777777" w:rsidR="003B5B9E" w:rsidRPr="00F76B37" w:rsidRDefault="003B5B9E" w:rsidP="00F76B37">
      <w:pPr>
        <w:pStyle w:val="EndNoteBibliography"/>
        <w:spacing w:after="0"/>
        <w:ind w:left="720" w:hanging="720"/>
      </w:pPr>
    </w:p>
    <w:p w14:paraId="2520A8FE" w14:textId="7E0530C0" w:rsidR="00F76B37" w:rsidRDefault="00F76B37" w:rsidP="00F76B37">
      <w:pPr>
        <w:pStyle w:val="EndNoteBibliography"/>
        <w:spacing w:after="0"/>
        <w:ind w:left="720" w:hanging="720"/>
      </w:pPr>
      <w:r w:rsidRPr="00F76B37">
        <w:t>99.</w:t>
      </w:r>
      <w:r w:rsidRPr="00F76B37">
        <w:tab/>
        <w:t xml:space="preserve">Post, S.; Heijink, I. H.; Petersen, A. H.; de Bruin, H. G.; van Oosterhout, A. J.; Nawijn, M. C., Protease-activated receptor-2 activation contributes to house dust mite-induced IgE responses in mice. </w:t>
      </w:r>
      <w:r w:rsidR="003B5B9E">
        <w:t xml:space="preserve"> </w:t>
      </w:r>
      <w:r w:rsidRPr="00F76B37">
        <w:rPr>
          <w:i/>
        </w:rPr>
        <w:t xml:space="preserve">PloS one </w:t>
      </w:r>
      <w:r w:rsidRPr="00F76B37">
        <w:rPr>
          <w:b/>
        </w:rPr>
        <w:t>2014,</w:t>
      </w:r>
      <w:r w:rsidRPr="00F76B37">
        <w:t xml:space="preserve"> 9, (3), e91206.</w:t>
      </w:r>
    </w:p>
    <w:p w14:paraId="07EF2FB0" w14:textId="77777777" w:rsidR="003B5B9E" w:rsidRPr="00F76B37" w:rsidRDefault="003B5B9E" w:rsidP="00F76B37">
      <w:pPr>
        <w:pStyle w:val="EndNoteBibliography"/>
        <w:spacing w:after="0"/>
        <w:ind w:left="720" w:hanging="720"/>
      </w:pPr>
    </w:p>
    <w:p w14:paraId="2A524588" w14:textId="5A04F5CE" w:rsidR="00F76B37" w:rsidRDefault="00F76B37" w:rsidP="00F76B37">
      <w:pPr>
        <w:pStyle w:val="EndNoteBibliography"/>
        <w:spacing w:after="0"/>
        <w:ind w:left="720" w:hanging="720"/>
      </w:pPr>
      <w:r w:rsidRPr="00F76B37">
        <w:t>100.</w:t>
      </w:r>
      <w:r w:rsidRPr="00F76B37">
        <w:tab/>
        <w:t xml:space="preserve">Trompette, A.; Divanovic, S.; Visintin, A.; Blanchard, C.; Hegde, R. S.; Madan, R.; Thorne, P. S.; Wills-Karp, M.; Gioannini, T. L.; Weiss, J. P.; Karp, C. L., Allergenicity resulting from functional mimicry of a Toll-like receptor complex protein. </w:t>
      </w:r>
      <w:r w:rsidR="003B5B9E">
        <w:t xml:space="preserve"> </w:t>
      </w:r>
      <w:r w:rsidRPr="00F76B37">
        <w:rPr>
          <w:i/>
        </w:rPr>
        <w:t xml:space="preserve">Nature </w:t>
      </w:r>
      <w:r w:rsidRPr="00F76B37">
        <w:rPr>
          <w:b/>
        </w:rPr>
        <w:t>2009,</w:t>
      </w:r>
      <w:r w:rsidRPr="00F76B37">
        <w:t xml:space="preserve"> 457, 585-8.</w:t>
      </w:r>
    </w:p>
    <w:p w14:paraId="282C3BD6" w14:textId="77777777" w:rsidR="003B5B9E" w:rsidRPr="00F76B37" w:rsidRDefault="003B5B9E" w:rsidP="00F76B37">
      <w:pPr>
        <w:pStyle w:val="EndNoteBibliography"/>
        <w:spacing w:after="0"/>
        <w:ind w:left="720" w:hanging="720"/>
      </w:pPr>
    </w:p>
    <w:p w14:paraId="472E7A3E" w14:textId="056BB806" w:rsidR="00F76B37" w:rsidRDefault="00F76B37" w:rsidP="00F76B37">
      <w:pPr>
        <w:pStyle w:val="EndNoteBibliography"/>
        <w:spacing w:after="0"/>
        <w:ind w:left="720" w:hanging="720"/>
      </w:pPr>
      <w:r w:rsidRPr="00F76B37">
        <w:t>101.</w:t>
      </w:r>
      <w:r w:rsidRPr="00F76B37">
        <w:tab/>
        <w:t xml:space="preserve">Gough, L.; Schulz, O.; Sewell, H. F.; Shakib, F., The cysteine protease activity of the major dust mite allergen Der p 1 selectively enhances the immunoglobulin E antibody response. </w:t>
      </w:r>
      <w:r w:rsidRPr="00F76B37">
        <w:rPr>
          <w:i/>
        </w:rPr>
        <w:t>J</w:t>
      </w:r>
      <w:r w:rsidR="003B5B9E">
        <w:rPr>
          <w:i/>
        </w:rPr>
        <w:t xml:space="preserve"> E</w:t>
      </w:r>
      <w:r w:rsidRPr="00F76B37">
        <w:rPr>
          <w:i/>
        </w:rPr>
        <w:t>xp</w:t>
      </w:r>
      <w:r w:rsidR="003B5B9E">
        <w:rPr>
          <w:i/>
        </w:rPr>
        <w:t xml:space="preserve"> M</w:t>
      </w:r>
      <w:r w:rsidRPr="00F76B37">
        <w:rPr>
          <w:i/>
        </w:rPr>
        <w:t xml:space="preserve">ed </w:t>
      </w:r>
      <w:r w:rsidRPr="00F76B37">
        <w:rPr>
          <w:b/>
        </w:rPr>
        <w:t>1999,</w:t>
      </w:r>
      <w:r w:rsidRPr="00F76B37">
        <w:t xml:space="preserve"> 190, 1897-902.</w:t>
      </w:r>
    </w:p>
    <w:p w14:paraId="0B56B63B" w14:textId="77777777" w:rsidR="003B5B9E" w:rsidRPr="00F76B37" w:rsidRDefault="003B5B9E" w:rsidP="00F76B37">
      <w:pPr>
        <w:pStyle w:val="EndNoteBibliography"/>
        <w:spacing w:after="0"/>
        <w:ind w:left="720" w:hanging="720"/>
      </w:pPr>
    </w:p>
    <w:p w14:paraId="262EB078" w14:textId="6E4FF23B" w:rsidR="00F76B37" w:rsidRDefault="00F76B37" w:rsidP="00F76B37">
      <w:pPr>
        <w:pStyle w:val="EndNoteBibliography"/>
        <w:spacing w:after="0"/>
        <w:ind w:left="720" w:hanging="720"/>
      </w:pPr>
      <w:r w:rsidRPr="00F76B37">
        <w:t>102.</w:t>
      </w:r>
      <w:r w:rsidRPr="00F76B37">
        <w:tab/>
        <w:t xml:space="preserve">Gough, L.; Sewell, H. F.; Shakib, F., The proteolytic activity of the major dust mite allergen Der p 1 enhances the IgE antibody response to a bystander antigen. </w:t>
      </w:r>
      <w:r w:rsidR="003B5B9E">
        <w:t xml:space="preserve"> </w:t>
      </w:r>
      <w:r w:rsidRPr="00F76B37">
        <w:rPr>
          <w:i/>
        </w:rPr>
        <w:t>Clin</w:t>
      </w:r>
      <w:r w:rsidR="003B5B9E">
        <w:rPr>
          <w:i/>
        </w:rPr>
        <w:t xml:space="preserve"> E</w:t>
      </w:r>
      <w:r w:rsidRPr="00F76B37">
        <w:rPr>
          <w:i/>
        </w:rPr>
        <w:t>xp</w:t>
      </w:r>
      <w:r w:rsidR="003B5B9E">
        <w:rPr>
          <w:i/>
        </w:rPr>
        <w:t xml:space="preserve"> A</w:t>
      </w:r>
      <w:r w:rsidRPr="00F76B37">
        <w:rPr>
          <w:i/>
        </w:rPr>
        <w:t>llergy</w:t>
      </w:r>
      <w:r w:rsidR="003B5B9E">
        <w:rPr>
          <w:i/>
        </w:rPr>
        <w:t xml:space="preserve"> </w:t>
      </w:r>
      <w:r w:rsidRPr="00F76B37">
        <w:rPr>
          <w:b/>
        </w:rPr>
        <w:t>2001,</w:t>
      </w:r>
      <w:r w:rsidRPr="00F76B37">
        <w:t xml:space="preserve"> 31, 1594-8.</w:t>
      </w:r>
    </w:p>
    <w:p w14:paraId="0C0CA7DD" w14:textId="77777777" w:rsidR="003B5B9E" w:rsidRPr="00F76B37" w:rsidRDefault="003B5B9E" w:rsidP="00F76B37">
      <w:pPr>
        <w:pStyle w:val="EndNoteBibliography"/>
        <w:spacing w:after="0"/>
        <w:ind w:left="720" w:hanging="720"/>
      </w:pPr>
    </w:p>
    <w:p w14:paraId="169232AC" w14:textId="6D0FEE4E" w:rsidR="00F76B37" w:rsidRDefault="00F76B37" w:rsidP="00F76B37">
      <w:pPr>
        <w:pStyle w:val="EndNoteBibliography"/>
        <w:spacing w:after="0"/>
        <w:ind w:left="720" w:hanging="720"/>
      </w:pPr>
      <w:r w:rsidRPr="00F76B37">
        <w:t>103.</w:t>
      </w:r>
      <w:r w:rsidRPr="00F76B37">
        <w:tab/>
        <w:t xml:space="preserve">Zhang, J.; Chen, J.; Allen-Philbey, K.; Perera Baruhupolage, C.; Tachie-Menson, T.; Mangat, S. C.; Garrod, D. R.; Robinson, C., Innate generation of thrombin and intracellular oxidants in airway epithelium by allergen Der p 1. </w:t>
      </w:r>
      <w:r w:rsidR="003B5B9E">
        <w:t xml:space="preserve"> </w:t>
      </w:r>
      <w:r w:rsidRPr="00F76B37">
        <w:rPr>
          <w:i/>
        </w:rPr>
        <w:t>J</w:t>
      </w:r>
      <w:r w:rsidR="003B5B9E">
        <w:rPr>
          <w:i/>
        </w:rPr>
        <w:t xml:space="preserve"> A</w:t>
      </w:r>
      <w:r w:rsidRPr="00F76B37">
        <w:rPr>
          <w:i/>
        </w:rPr>
        <w:t xml:space="preserve">llergy </w:t>
      </w:r>
      <w:r w:rsidR="003B5B9E">
        <w:rPr>
          <w:i/>
        </w:rPr>
        <w:t>C</w:t>
      </w:r>
      <w:r w:rsidRPr="00F76B37">
        <w:rPr>
          <w:i/>
        </w:rPr>
        <w:t>lin</w:t>
      </w:r>
      <w:r w:rsidR="003B5B9E">
        <w:rPr>
          <w:i/>
        </w:rPr>
        <w:t xml:space="preserve"> I</w:t>
      </w:r>
      <w:r w:rsidRPr="00F76B37">
        <w:rPr>
          <w:i/>
        </w:rPr>
        <w:t xml:space="preserve">mmunol </w:t>
      </w:r>
      <w:r w:rsidRPr="00F76B37">
        <w:rPr>
          <w:b/>
        </w:rPr>
        <w:t>2016,</w:t>
      </w:r>
      <w:r w:rsidRPr="00F76B37">
        <w:t xml:space="preserve"> 138, 1224-1227.</w:t>
      </w:r>
    </w:p>
    <w:p w14:paraId="17360798" w14:textId="77777777" w:rsidR="003B5B9E" w:rsidRPr="00F76B37" w:rsidRDefault="003B5B9E" w:rsidP="00F76B37">
      <w:pPr>
        <w:pStyle w:val="EndNoteBibliography"/>
        <w:spacing w:after="0"/>
        <w:ind w:left="720" w:hanging="720"/>
      </w:pPr>
    </w:p>
    <w:p w14:paraId="2BDC5342" w14:textId="488582BE" w:rsidR="00F76B37" w:rsidRDefault="00F76B37" w:rsidP="00F76B37">
      <w:pPr>
        <w:pStyle w:val="EndNoteBibliography"/>
        <w:spacing w:after="0"/>
        <w:ind w:left="720" w:hanging="720"/>
      </w:pPr>
      <w:r w:rsidRPr="00F76B37">
        <w:t>104.</w:t>
      </w:r>
      <w:r w:rsidRPr="00F76B37">
        <w:tab/>
        <w:t xml:space="preserve">Arachiche, A.; Mumaw, M. M.; de la Fuente, M.; Nieman, M. T., Protease-activated receptor 1 (PAR1) and PAR4 heterodimers are required for PAR1-enhanced cleavage of PAR4 by alpha-thrombin. </w:t>
      </w:r>
      <w:r w:rsidR="003B5B9E">
        <w:rPr>
          <w:i/>
        </w:rPr>
        <w:t xml:space="preserve"> </w:t>
      </w:r>
      <w:r w:rsidRPr="00F76B37">
        <w:rPr>
          <w:i/>
        </w:rPr>
        <w:t>J</w:t>
      </w:r>
      <w:r w:rsidR="003B5B9E">
        <w:rPr>
          <w:i/>
        </w:rPr>
        <w:t xml:space="preserve"> B</w:t>
      </w:r>
      <w:r w:rsidRPr="00F76B37">
        <w:rPr>
          <w:i/>
        </w:rPr>
        <w:t>iol</w:t>
      </w:r>
      <w:r w:rsidR="003B5B9E">
        <w:rPr>
          <w:i/>
        </w:rPr>
        <w:t xml:space="preserve"> C</w:t>
      </w:r>
      <w:r w:rsidRPr="00F76B37">
        <w:rPr>
          <w:i/>
        </w:rPr>
        <w:t xml:space="preserve">hem </w:t>
      </w:r>
      <w:r w:rsidRPr="00F76B37">
        <w:rPr>
          <w:b/>
        </w:rPr>
        <w:t>2013,</w:t>
      </w:r>
      <w:r w:rsidRPr="00F76B37">
        <w:t xml:space="preserve"> 288, 32553-62.</w:t>
      </w:r>
    </w:p>
    <w:p w14:paraId="44F5957B" w14:textId="77777777" w:rsidR="003B5B9E" w:rsidRPr="00F76B37" w:rsidRDefault="003B5B9E" w:rsidP="00F76B37">
      <w:pPr>
        <w:pStyle w:val="EndNoteBibliography"/>
        <w:spacing w:after="0"/>
        <w:ind w:left="720" w:hanging="720"/>
      </w:pPr>
    </w:p>
    <w:p w14:paraId="33527E84" w14:textId="3723E0D2" w:rsidR="00F76B37" w:rsidRDefault="00F76B37" w:rsidP="00F76B37">
      <w:pPr>
        <w:pStyle w:val="EndNoteBibliography"/>
        <w:spacing w:after="0"/>
        <w:ind w:left="720" w:hanging="720"/>
      </w:pPr>
      <w:r w:rsidRPr="00F76B37">
        <w:t>105.</w:t>
      </w:r>
      <w:r w:rsidRPr="00F76B37">
        <w:tab/>
        <w:t xml:space="preserve">Brims, F. J.; Chauhan, A. J.; Higgins, B.; Shute, J. K., Coagulation factors in the airways in moderate and severe asthma and the effect of inhaled steroids. </w:t>
      </w:r>
      <w:r w:rsidR="003B5B9E">
        <w:t xml:space="preserve"> </w:t>
      </w:r>
      <w:r w:rsidRPr="00F76B37">
        <w:rPr>
          <w:i/>
        </w:rPr>
        <w:t xml:space="preserve">Thorax </w:t>
      </w:r>
      <w:r w:rsidRPr="00F76B37">
        <w:rPr>
          <w:b/>
        </w:rPr>
        <w:t>2009,</w:t>
      </w:r>
      <w:r w:rsidRPr="00F76B37">
        <w:t xml:space="preserve"> 64, 1037-43.</w:t>
      </w:r>
    </w:p>
    <w:p w14:paraId="7674AB3B" w14:textId="77777777" w:rsidR="003B5B9E" w:rsidRPr="00F76B37" w:rsidRDefault="003B5B9E" w:rsidP="00F76B37">
      <w:pPr>
        <w:pStyle w:val="EndNoteBibliography"/>
        <w:spacing w:after="0"/>
        <w:ind w:left="720" w:hanging="720"/>
      </w:pPr>
    </w:p>
    <w:p w14:paraId="7F41503F" w14:textId="53F97166" w:rsidR="00F76B37" w:rsidRDefault="00F76B37" w:rsidP="00F76B37">
      <w:pPr>
        <w:pStyle w:val="EndNoteBibliography"/>
        <w:spacing w:after="0"/>
        <w:ind w:left="720" w:hanging="720"/>
      </w:pPr>
      <w:r w:rsidRPr="00F76B37">
        <w:t>106.</w:t>
      </w:r>
      <w:r w:rsidRPr="00F76B37">
        <w:tab/>
        <w:t>de Boer, J. D.; Majoor, C. J.; van 't Veer, C.; Bel, E. H.; van der Poll, T., Asthma and coagulation.</w:t>
      </w:r>
      <w:r w:rsidR="006930A6">
        <w:t xml:space="preserve"> </w:t>
      </w:r>
      <w:r w:rsidRPr="00F76B37">
        <w:t xml:space="preserve"> </w:t>
      </w:r>
      <w:r w:rsidRPr="00F76B37">
        <w:rPr>
          <w:i/>
        </w:rPr>
        <w:t xml:space="preserve">Blood </w:t>
      </w:r>
      <w:r w:rsidRPr="00F76B37">
        <w:rPr>
          <w:b/>
        </w:rPr>
        <w:t>2012,</w:t>
      </w:r>
      <w:r w:rsidRPr="00F76B37">
        <w:t xml:space="preserve"> 119, 3236-44.</w:t>
      </w:r>
    </w:p>
    <w:p w14:paraId="238033CB" w14:textId="77777777" w:rsidR="006930A6" w:rsidRPr="00F76B37" w:rsidRDefault="006930A6" w:rsidP="00F76B37">
      <w:pPr>
        <w:pStyle w:val="EndNoteBibliography"/>
        <w:spacing w:after="0"/>
        <w:ind w:left="720" w:hanging="720"/>
      </w:pPr>
    </w:p>
    <w:p w14:paraId="2CE44E6E" w14:textId="73FEBAFC" w:rsidR="00F76B37" w:rsidRDefault="00F76B37" w:rsidP="00F76B37">
      <w:pPr>
        <w:pStyle w:val="EndNoteBibliography"/>
        <w:spacing w:after="0"/>
        <w:ind w:left="720" w:hanging="720"/>
      </w:pPr>
      <w:r w:rsidRPr="00F76B37">
        <w:t>107.</w:t>
      </w:r>
      <w:r w:rsidRPr="00F76B37">
        <w:tab/>
        <w:t xml:space="preserve">Gabazza, E. C.; Taguchi, O.; Tamaki, S.; Takeya, H.; Kobayashi, H.; Yasui, H.; Kobayashi, T.; Hataji, O.; Urano, H.; Zhou, H.; Suzuki, K.; Adachi, Y., Thrombin in the airways of asthmatic patients. </w:t>
      </w:r>
      <w:r w:rsidR="006930A6">
        <w:t xml:space="preserve"> </w:t>
      </w:r>
      <w:r w:rsidRPr="00F76B37">
        <w:rPr>
          <w:i/>
        </w:rPr>
        <w:t xml:space="preserve">Lung </w:t>
      </w:r>
      <w:r w:rsidRPr="00F76B37">
        <w:rPr>
          <w:b/>
        </w:rPr>
        <w:t>1999,</w:t>
      </w:r>
      <w:r w:rsidRPr="00F76B37">
        <w:t xml:space="preserve"> 177, 253-62.</w:t>
      </w:r>
    </w:p>
    <w:p w14:paraId="0E585D9F" w14:textId="77777777" w:rsidR="006930A6" w:rsidRPr="00F76B37" w:rsidRDefault="006930A6" w:rsidP="00F76B37">
      <w:pPr>
        <w:pStyle w:val="EndNoteBibliography"/>
        <w:spacing w:after="0"/>
        <w:ind w:left="720" w:hanging="720"/>
      </w:pPr>
    </w:p>
    <w:p w14:paraId="05CDA6EE" w14:textId="2871CDCB" w:rsidR="00F76B37" w:rsidRDefault="00F76B37" w:rsidP="00F76B37">
      <w:pPr>
        <w:pStyle w:val="EndNoteBibliography"/>
        <w:spacing w:after="0"/>
        <w:ind w:left="720" w:hanging="720"/>
      </w:pPr>
      <w:r w:rsidRPr="00F76B37">
        <w:t>108.</w:t>
      </w:r>
      <w:r w:rsidRPr="00F76B37">
        <w:tab/>
        <w:t>Kanazawa, H.; Yoshikawa, T., Up-regulation of thrombin activity induced by vascular endothelial growth factor in asthmatic airways.</w:t>
      </w:r>
      <w:r w:rsidR="006930A6">
        <w:t xml:space="preserve"> </w:t>
      </w:r>
      <w:r w:rsidRPr="00F76B37">
        <w:t xml:space="preserve"> </w:t>
      </w:r>
      <w:r w:rsidRPr="00F76B37">
        <w:rPr>
          <w:i/>
        </w:rPr>
        <w:t xml:space="preserve">Chest </w:t>
      </w:r>
      <w:r w:rsidRPr="00F76B37">
        <w:rPr>
          <w:b/>
        </w:rPr>
        <w:t>2007,</w:t>
      </w:r>
      <w:r w:rsidRPr="00F76B37">
        <w:t xml:space="preserve"> 132, 1169-74.</w:t>
      </w:r>
    </w:p>
    <w:p w14:paraId="6F0C4AD7" w14:textId="77777777" w:rsidR="006930A6" w:rsidRPr="00F76B37" w:rsidRDefault="006930A6" w:rsidP="00F76B37">
      <w:pPr>
        <w:pStyle w:val="EndNoteBibliography"/>
        <w:spacing w:after="0"/>
        <w:ind w:left="720" w:hanging="720"/>
      </w:pPr>
    </w:p>
    <w:p w14:paraId="7489F0B9" w14:textId="7303DD59" w:rsidR="00F76B37" w:rsidRDefault="00F76B37" w:rsidP="00F76B37">
      <w:pPr>
        <w:pStyle w:val="EndNoteBibliography"/>
        <w:spacing w:after="0"/>
        <w:ind w:left="720" w:hanging="720"/>
      </w:pPr>
      <w:r w:rsidRPr="00F76B37">
        <w:t>109.</w:t>
      </w:r>
      <w:r w:rsidRPr="00F76B37">
        <w:tab/>
        <w:t>Schouten, M.; MA, V. D. P.; Levi, M.; T, V. D. P.; JS, V. D. Z., Early activation of coagulation after allergen challenge in patients with allergic asthma.</w:t>
      </w:r>
      <w:r w:rsidR="006930A6">
        <w:t xml:space="preserve"> </w:t>
      </w:r>
      <w:r w:rsidRPr="00F76B37">
        <w:t xml:space="preserve"> </w:t>
      </w:r>
      <w:r w:rsidRPr="00F76B37">
        <w:rPr>
          <w:i/>
        </w:rPr>
        <w:t>J</w:t>
      </w:r>
      <w:r w:rsidR="006930A6">
        <w:rPr>
          <w:i/>
        </w:rPr>
        <w:t xml:space="preserve"> T</w:t>
      </w:r>
      <w:r w:rsidRPr="00F76B37">
        <w:rPr>
          <w:i/>
        </w:rPr>
        <w:t xml:space="preserve">hrombosis </w:t>
      </w:r>
      <w:r w:rsidR="006930A6">
        <w:rPr>
          <w:i/>
        </w:rPr>
        <w:t xml:space="preserve"> H</w:t>
      </w:r>
      <w:r w:rsidRPr="00F76B37">
        <w:rPr>
          <w:i/>
        </w:rPr>
        <w:t xml:space="preserve">aemostasis </w:t>
      </w:r>
      <w:r w:rsidRPr="00F76B37">
        <w:rPr>
          <w:b/>
        </w:rPr>
        <w:t>2009,</w:t>
      </w:r>
      <w:r w:rsidRPr="00F76B37">
        <w:t xml:space="preserve"> 7, 1592-4.</w:t>
      </w:r>
    </w:p>
    <w:p w14:paraId="764F8B61" w14:textId="77777777" w:rsidR="006930A6" w:rsidRPr="00F76B37" w:rsidRDefault="006930A6" w:rsidP="00F76B37">
      <w:pPr>
        <w:pStyle w:val="EndNoteBibliography"/>
        <w:spacing w:after="0"/>
        <w:ind w:left="720" w:hanging="720"/>
      </w:pPr>
    </w:p>
    <w:p w14:paraId="4353AE51" w14:textId="75EE1629" w:rsidR="00F76B37" w:rsidRDefault="00F76B37" w:rsidP="00F76B37">
      <w:pPr>
        <w:pStyle w:val="EndNoteBibliography"/>
        <w:spacing w:after="0"/>
        <w:ind w:left="720" w:hanging="720"/>
      </w:pPr>
      <w:r w:rsidRPr="00F76B37">
        <w:t>110.</w:t>
      </w:r>
      <w:r w:rsidRPr="00F76B37">
        <w:tab/>
        <w:t>Terada, M.; Kelly, E. A.; Jarjour, N. N., Increased thrombin activity after allergen challenge: a potential link to airway remodeling?</w:t>
      </w:r>
      <w:r w:rsidR="00D23D39">
        <w:t xml:space="preserve"> </w:t>
      </w:r>
      <w:r w:rsidRPr="00F76B37">
        <w:t xml:space="preserve"> </w:t>
      </w:r>
      <w:r w:rsidRPr="00F76B37">
        <w:rPr>
          <w:i/>
        </w:rPr>
        <w:t>Am</w:t>
      </w:r>
      <w:r w:rsidR="00D23D39">
        <w:rPr>
          <w:i/>
        </w:rPr>
        <w:t xml:space="preserve"> J</w:t>
      </w:r>
      <w:r w:rsidRPr="00F76B37">
        <w:rPr>
          <w:i/>
        </w:rPr>
        <w:t xml:space="preserve"> </w:t>
      </w:r>
      <w:r w:rsidR="00D23D39">
        <w:rPr>
          <w:i/>
        </w:rPr>
        <w:t>R</w:t>
      </w:r>
      <w:r w:rsidRPr="00F76B37">
        <w:rPr>
          <w:i/>
        </w:rPr>
        <w:t>espir</w:t>
      </w:r>
      <w:r w:rsidR="00D23D39">
        <w:rPr>
          <w:i/>
        </w:rPr>
        <w:t xml:space="preserve"> C</w:t>
      </w:r>
      <w:r w:rsidRPr="00F76B37">
        <w:rPr>
          <w:i/>
        </w:rPr>
        <w:t>rit</w:t>
      </w:r>
      <w:r w:rsidR="00D23D39">
        <w:rPr>
          <w:i/>
        </w:rPr>
        <w:t xml:space="preserve"> C</w:t>
      </w:r>
      <w:r w:rsidRPr="00F76B37">
        <w:rPr>
          <w:i/>
        </w:rPr>
        <w:t xml:space="preserve">are </w:t>
      </w:r>
      <w:r w:rsidR="00D23D39">
        <w:rPr>
          <w:i/>
        </w:rPr>
        <w:t>M</w:t>
      </w:r>
      <w:r w:rsidRPr="00F76B37">
        <w:rPr>
          <w:i/>
        </w:rPr>
        <w:t xml:space="preserve">ed </w:t>
      </w:r>
      <w:r w:rsidRPr="00F76B37">
        <w:rPr>
          <w:b/>
        </w:rPr>
        <w:t>2004,</w:t>
      </w:r>
      <w:r w:rsidRPr="00F76B37">
        <w:t xml:space="preserve"> 169, 373-7.</w:t>
      </w:r>
    </w:p>
    <w:p w14:paraId="49D522CC" w14:textId="77777777" w:rsidR="00D23D39" w:rsidRPr="00F76B37" w:rsidRDefault="00D23D39" w:rsidP="00F76B37">
      <w:pPr>
        <w:pStyle w:val="EndNoteBibliography"/>
        <w:spacing w:after="0"/>
        <w:ind w:left="720" w:hanging="720"/>
      </w:pPr>
    </w:p>
    <w:p w14:paraId="28AB8975" w14:textId="45729C2B" w:rsidR="00F76B37" w:rsidRDefault="00F76B37" w:rsidP="00F76B37">
      <w:pPr>
        <w:pStyle w:val="EndNoteBibliography"/>
        <w:spacing w:after="0"/>
        <w:ind w:left="720" w:hanging="720"/>
      </w:pPr>
      <w:r w:rsidRPr="00F76B37">
        <w:t>111.</w:t>
      </w:r>
      <w:r w:rsidRPr="00F76B37">
        <w:tab/>
        <w:t xml:space="preserve">Goeijenbier, M.; van Gorp, E. C.; Van den Brand, J. M.; Stittelaar, K.; Bakhtiari, K.; Roelofs, J. J.; van Amerongen, G.; Kuiken, T.; Martina, B. E.; Meijers, J. C.; Osterhaus, A. D., Activation of coagulation and tissue fibrin deposition in experimental influenza in ferrets. </w:t>
      </w:r>
      <w:r w:rsidR="00D23D39">
        <w:t xml:space="preserve"> </w:t>
      </w:r>
      <w:r w:rsidRPr="00F76B37">
        <w:rPr>
          <w:i/>
        </w:rPr>
        <w:t xml:space="preserve">BMC </w:t>
      </w:r>
      <w:r w:rsidR="00D23D39">
        <w:rPr>
          <w:i/>
        </w:rPr>
        <w:t>M</w:t>
      </w:r>
      <w:r w:rsidRPr="00F76B37">
        <w:rPr>
          <w:i/>
        </w:rPr>
        <w:t xml:space="preserve">icrobiology </w:t>
      </w:r>
      <w:r w:rsidRPr="00F76B37">
        <w:rPr>
          <w:b/>
        </w:rPr>
        <w:t>2014,</w:t>
      </w:r>
      <w:r w:rsidRPr="00F76B37">
        <w:t xml:space="preserve"> 14, 134.</w:t>
      </w:r>
    </w:p>
    <w:p w14:paraId="570004E1" w14:textId="77777777" w:rsidR="00370A96" w:rsidRPr="00F76B37" w:rsidRDefault="00370A96" w:rsidP="00F76B37">
      <w:pPr>
        <w:pStyle w:val="EndNoteBibliography"/>
        <w:spacing w:after="0"/>
        <w:ind w:left="720" w:hanging="720"/>
      </w:pPr>
    </w:p>
    <w:p w14:paraId="51DA74DF" w14:textId="4008BDBF" w:rsidR="00F76B37" w:rsidRDefault="00F76B37" w:rsidP="00F76B37">
      <w:pPr>
        <w:pStyle w:val="EndNoteBibliography"/>
        <w:spacing w:after="0"/>
        <w:ind w:left="720" w:hanging="720"/>
      </w:pPr>
      <w:r w:rsidRPr="00F76B37">
        <w:t>112.</w:t>
      </w:r>
      <w:r w:rsidRPr="00F76B37">
        <w:tab/>
        <w:t xml:space="preserve">Antoniak, S.; Owens, A. P., 3rd; Baunacke, M.; Williams, J. C.; Lee, R. D.; Weithauser, A.; Sheridan, P. A.; Malz, R.; Luyendyk, J. P.; Esserman, D. A.; Trejo, J.; Kirchhofer, D.; Blaxall, B. C.; Pawlinski, R.; Beck, M. A.; Rauch, U.; Mackman, N., PAR-1 contributes to the innate immune response during viral infection. </w:t>
      </w:r>
      <w:r w:rsidR="00370A96">
        <w:rPr>
          <w:i/>
        </w:rPr>
        <w:t xml:space="preserve"> J C</w:t>
      </w:r>
      <w:r w:rsidRPr="00F76B37">
        <w:rPr>
          <w:i/>
        </w:rPr>
        <w:t>lin</w:t>
      </w:r>
      <w:r w:rsidR="00370A96">
        <w:rPr>
          <w:i/>
        </w:rPr>
        <w:t xml:space="preserve"> I</w:t>
      </w:r>
      <w:r w:rsidRPr="00F76B37">
        <w:rPr>
          <w:i/>
        </w:rPr>
        <w:t xml:space="preserve">nvest </w:t>
      </w:r>
      <w:r w:rsidRPr="00F76B37">
        <w:rPr>
          <w:b/>
        </w:rPr>
        <w:t>2013,</w:t>
      </w:r>
      <w:r w:rsidRPr="00F76B37">
        <w:t xml:space="preserve"> 123, 1310-22.</w:t>
      </w:r>
    </w:p>
    <w:p w14:paraId="114B37AC" w14:textId="77777777" w:rsidR="00370A96" w:rsidRPr="00F76B37" w:rsidRDefault="00370A96" w:rsidP="00F76B37">
      <w:pPr>
        <w:pStyle w:val="EndNoteBibliography"/>
        <w:spacing w:after="0"/>
        <w:ind w:left="720" w:hanging="720"/>
      </w:pPr>
    </w:p>
    <w:p w14:paraId="2934DA2E" w14:textId="78058826" w:rsidR="00F76B37" w:rsidRDefault="00F76B37" w:rsidP="00F76B37">
      <w:pPr>
        <w:pStyle w:val="EndNoteBibliography"/>
        <w:spacing w:after="0"/>
        <w:ind w:left="720" w:hanging="720"/>
      </w:pPr>
      <w:r w:rsidRPr="00F76B37">
        <w:t>113.</w:t>
      </w:r>
      <w:r w:rsidRPr="00F76B37">
        <w:tab/>
        <w:t xml:space="preserve">Groskreutz, D. J.; Monick, M. M.; Powers, L. S.; Yarovinsky, T. O.; Look, D. C.; Hunninghake, G. W., Respiratory </w:t>
      </w:r>
      <w:r w:rsidR="0004178C">
        <w:t>s</w:t>
      </w:r>
      <w:r w:rsidRPr="00F76B37">
        <w:t xml:space="preserve">yncytial </w:t>
      </w:r>
      <w:r w:rsidR="0004178C">
        <w:t>v</w:t>
      </w:r>
      <w:r w:rsidRPr="00F76B37">
        <w:t xml:space="preserve">irus </w:t>
      </w:r>
      <w:r w:rsidR="0004178C">
        <w:t>i</w:t>
      </w:r>
      <w:r w:rsidRPr="00F76B37">
        <w:t xml:space="preserve">nduces TLR3 </w:t>
      </w:r>
      <w:r w:rsidR="0004178C">
        <w:t>p</w:t>
      </w:r>
      <w:r w:rsidRPr="00F76B37">
        <w:t xml:space="preserve">rotein and </w:t>
      </w:r>
      <w:r w:rsidR="0004178C">
        <w:t>p</w:t>
      </w:r>
      <w:r w:rsidRPr="00F76B37">
        <w:t xml:space="preserve">rotein </w:t>
      </w:r>
      <w:r w:rsidR="0004178C">
        <w:t>k</w:t>
      </w:r>
      <w:r w:rsidRPr="00F76B37">
        <w:t xml:space="preserve">inase R, </w:t>
      </w:r>
      <w:r w:rsidR="0004178C">
        <w:t>l</w:t>
      </w:r>
      <w:r w:rsidRPr="00F76B37">
        <w:t xml:space="preserve">eading to Increased </w:t>
      </w:r>
      <w:r w:rsidR="0004178C">
        <w:t>d</w:t>
      </w:r>
      <w:r w:rsidRPr="00F76B37">
        <w:t>ouble-</w:t>
      </w:r>
      <w:r w:rsidR="0004178C">
        <w:t>s</w:t>
      </w:r>
      <w:r w:rsidRPr="00F76B37">
        <w:t xml:space="preserve">tranded RNA </w:t>
      </w:r>
      <w:r w:rsidR="0004178C">
        <w:t>r</w:t>
      </w:r>
      <w:r w:rsidRPr="00F76B37">
        <w:t xml:space="preserve">esponsiveness in </w:t>
      </w:r>
      <w:r w:rsidR="0004178C">
        <w:t>a</w:t>
      </w:r>
      <w:r w:rsidRPr="00F76B37">
        <w:t xml:space="preserve">irway </w:t>
      </w:r>
      <w:r w:rsidR="0004178C">
        <w:t>e</w:t>
      </w:r>
      <w:r w:rsidRPr="00F76B37">
        <w:t xml:space="preserve">pithelial </w:t>
      </w:r>
      <w:r w:rsidR="0004178C">
        <w:t>c</w:t>
      </w:r>
      <w:r w:rsidRPr="00F76B37">
        <w:t xml:space="preserve">ells. </w:t>
      </w:r>
      <w:r w:rsidR="00370A96">
        <w:t xml:space="preserve"> </w:t>
      </w:r>
      <w:r w:rsidRPr="00F76B37">
        <w:rPr>
          <w:i/>
        </w:rPr>
        <w:t xml:space="preserve">J Immunol </w:t>
      </w:r>
      <w:r w:rsidRPr="00F76B37">
        <w:rPr>
          <w:b/>
        </w:rPr>
        <w:t>2006,</w:t>
      </w:r>
      <w:r w:rsidRPr="00F76B37">
        <w:t xml:space="preserve"> 176, 1733-1740.</w:t>
      </w:r>
    </w:p>
    <w:p w14:paraId="30969C8E" w14:textId="77777777" w:rsidR="00370A96" w:rsidRPr="00F76B37" w:rsidRDefault="00370A96" w:rsidP="00F76B37">
      <w:pPr>
        <w:pStyle w:val="EndNoteBibliography"/>
        <w:spacing w:after="0"/>
        <w:ind w:left="720" w:hanging="720"/>
      </w:pPr>
    </w:p>
    <w:p w14:paraId="3C41884F" w14:textId="2B8F64B9" w:rsidR="00F76B37" w:rsidRDefault="00F76B37" w:rsidP="00F76B37">
      <w:pPr>
        <w:pStyle w:val="EndNoteBibliography"/>
        <w:spacing w:after="0"/>
        <w:ind w:left="720" w:hanging="720"/>
      </w:pPr>
      <w:r w:rsidRPr="00F76B37">
        <w:t>114.</w:t>
      </w:r>
      <w:r w:rsidRPr="00F76B37">
        <w:tab/>
        <w:t xml:space="preserve">Silkoff, P. E.; Flavin, S.; Gordon, R.; Loza, M. J.; Sterk, P. J.; Lutter, R.; Diamant, Z.; Turner, R. B.; Lipworth, B. J.; Proud, D.; Singh, D.; Eich, A.; Backer, V.; Gern, J. E.; Herzmann, C.; Halperin, S. A.; Mensinga, T. T.; Del Vecchio, A. M.; Branigan, P.; San Mateo, L.; Baribaud, F.; Barnathan, E. S.; Johnston, S. L., Toll-like receptor 3 blockade in rhinovirus-induced experimental asthma exacerbations: A randomized controlled study. </w:t>
      </w:r>
      <w:r w:rsidR="00312575">
        <w:rPr>
          <w:i/>
        </w:rPr>
        <w:t xml:space="preserve"> </w:t>
      </w:r>
      <w:r w:rsidRPr="00F76B37">
        <w:rPr>
          <w:i/>
        </w:rPr>
        <w:t>J</w:t>
      </w:r>
      <w:r w:rsidR="00312575">
        <w:rPr>
          <w:i/>
        </w:rPr>
        <w:t xml:space="preserve"> A</w:t>
      </w:r>
      <w:r w:rsidRPr="00F76B37">
        <w:rPr>
          <w:i/>
        </w:rPr>
        <w:t>llergy</w:t>
      </w:r>
      <w:r w:rsidR="00312575">
        <w:rPr>
          <w:i/>
        </w:rPr>
        <w:t xml:space="preserve"> C</w:t>
      </w:r>
      <w:r w:rsidRPr="00F76B37">
        <w:rPr>
          <w:i/>
        </w:rPr>
        <w:t xml:space="preserve">lin </w:t>
      </w:r>
      <w:r w:rsidR="00312575">
        <w:rPr>
          <w:i/>
        </w:rPr>
        <w:t>I</w:t>
      </w:r>
      <w:r w:rsidRPr="00F76B37">
        <w:rPr>
          <w:i/>
        </w:rPr>
        <w:t xml:space="preserve">mmunol </w:t>
      </w:r>
      <w:r w:rsidRPr="00F76B37">
        <w:rPr>
          <w:b/>
        </w:rPr>
        <w:t>2018,</w:t>
      </w:r>
      <w:r w:rsidRPr="00F76B37">
        <w:t xml:space="preserve"> 141, 1220-1230.</w:t>
      </w:r>
    </w:p>
    <w:p w14:paraId="3717C900" w14:textId="77777777" w:rsidR="00312575" w:rsidRPr="00F76B37" w:rsidRDefault="00312575" w:rsidP="00F76B37">
      <w:pPr>
        <w:pStyle w:val="EndNoteBibliography"/>
        <w:spacing w:after="0"/>
        <w:ind w:left="720" w:hanging="720"/>
      </w:pPr>
    </w:p>
    <w:p w14:paraId="432EBA40" w14:textId="5292CB2D" w:rsidR="00F76B37" w:rsidRDefault="00F76B37" w:rsidP="00F76B37">
      <w:pPr>
        <w:pStyle w:val="EndNoteBibliography"/>
        <w:spacing w:after="0"/>
        <w:ind w:left="720" w:hanging="720"/>
      </w:pPr>
      <w:r w:rsidRPr="00F76B37">
        <w:t>115.</w:t>
      </w:r>
      <w:r w:rsidRPr="00F76B37">
        <w:tab/>
        <w:t xml:space="preserve">Chan, T. K.; Loh, X. Y.; Peh, H. Y.; Tan, W. N.; Tan, W. S.; Li, N.; Tay, I. J.; Wong, W. S.; Engelward, B. P., House dust mite-induced asthma causes oxidative damage and DNA double-strand breaks in the lungs. </w:t>
      </w:r>
      <w:r w:rsidR="00312575">
        <w:t xml:space="preserve"> </w:t>
      </w:r>
      <w:r w:rsidRPr="00F76B37">
        <w:rPr>
          <w:i/>
        </w:rPr>
        <w:t>J</w:t>
      </w:r>
      <w:r w:rsidR="00312575">
        <w:rPr>
          <w:i/>
        </w:rPr>
        <w:t xml:space="preserve"> A</w:t>
      </w:r>
      <w:r w:rsidRPr="00F76B37">
        <w:rPr>
          <w:i/>
        </w:rPr>
        <w:t xml:space="preserve">llergy </w:t>
      </w:r>
      <w:r w:rsidR="00312575">
        <w:rPr>
          <w:i/>
        </w:rPr>
        <w:t>C</w:t>
      </w:r>
      <w:r w:rsidRPr="00F76B37">
        <w:rPr>
          <w:i/>
        </w:rPr>
        <w:t xml:space="preserve">lin </w:t>
      </w:r>
      <w:r w:rsidR="00312575">
        <w:rPr>
          <w:i/>
        </w:rPr>
        <w:t>I</w:t>
      </w:r>
      <w:r w:rsidRPr="00F76B37">
        <w:rPr>
          <w:i/>
        </w:rPr>
        <w:t xml:space="preserve">mmunol </w:t>
      </w:r>
      <w:r w:rsidRPr="00F76B37">
        <w:rPr>
          <w:b/>
        </w:rPr>
        <w:t>2016,</w:t>
      </w:r>
      <w:r w:rsidRPr="00F76B37">
        <w:t xml:space="preserve"> 138, 84-96 e1.</w:t>
      </w:r>
    </w:p>
    <w:p w14:paraId="64896409" w14:textId="77777777" w:rsidR="00312575" w:rsidRPr="00F76B37" w:rsidRDefault="00312575" w:rsidP="00F76B37">
      <w:pPr>
        <w:pStyle w:val="EndNoteBibliography"/>
        <w:spacing w:after="0"/>
        <w:ind w:left="720" w:hanging="720"/>
      </w:pPr>
    </w:p>
    <w:p w14:paraId="300D8B1E" w14:textId="58DBAFCB" w:rsidR="00F76B37" w:rsidRDefault="00F76B37" w:rsidP="00F76B37">
      <w:pPr>
        <w:pStyle w:val="EndNoteBibliography"/>
        <w:spacing w:after="0"/>
        <w:ind w:left="720" w:hanging="720"/>
      </w:pPr>
      <w:r w:rsidRPr="00F76B37">
        <w:t>116.</w:t>
      </w:r>
      <w:r w:rsidRPr="00F76B37">
        <w:tab/>
        <w:t xml:space="preserve">Comhair, S. A. A.; Erzurum, S. C., Redox </w:t>
      </w:r>
      <w:r w:rsidR="004B26EE">
        <w:t>c</w:t>
      </w:r>
      <w:r w:rsidRPr="00F76B37">
        <w:t xml:space="preserve">ontrol of </w:t>
      </w:r>
      <w:r w:rsidR="004B26EE">
        <w:t>a</w:t>
      </w:r>
      <w:r w:rsidRPr="00F76B37">
        <w:t xml:space="preserve">sthma: Molecular </w:t>
      </w:r>
      <w:r w:rsidR="004B26EE">
        <w:t>m</w:t>
      </w:r>
      <w:r w:rsidRPr="00F76B37">
        <w:t xml:space="preserve">echanisms and </w:t>
      </w:r>
      <w:r w:rsidR="004B26EE">
        <w:t>t</w:t>
      </w:r>
      <w:r w:rsidRPr="00F76B37">
        <w:t xml:space="preserve">herapeutic </w:t>
      </w:r>
      <w:r w:rsidR="004B26EE">
        <w:t>o</w:t>
      </w:r>
      <w:r w:rsidRPr="00F76B37">
        <w:t xml:space="preserve">pportunities. </w:t>
      </w:r>
      <w:r w:rsidR="004B26EE">
        <w:t xml:space="preserve"> </w:t>
      </w:r>
      <w:r w:rsidRPr="00F76B37">
        <w:rPr>
          <w:i/>
        </w:rPr>
        <w:t xml:space="preserve">Antioxid Redox Sign </w:t>
      </w:r>
      <w:r w:rsidRPr="00F76B37">
        <w:rPr>
          <w:b/>
        </w:rPr>
        <w:t>2010,</w:t>
      </w:r>
      <w:r w:rsidRPr="00F76B37">
        <w:t xml:space="preserve"> 12, 93-124.</w:t>
      </w:r>
    </w:p>
    <w:p w14:paraId="616EE266" w14:textId="77777777" w:rsidR="004B26EE" w:rsidRPr="00F76B37" w:rsidRDefault="004B26EE" w:rsidP="00F76B37">
      <w:pPr>
        <w:pStyle w:val="EndNoteBibliography"/>
        <w:spacing w:after="0"/>
        <w:ind w:left="720" w:hanging="720"/>
      </w:pPr>
    </w:p>
    <w:p w14:paraId="7206A7FE" w14:textId="1ADF272F" w:rsidR="00F76B37" w:rsidRDefault="00F76B37" w:rsidP="00F76B37">
      <w:pPr>
        <w:pStyle w:val="EndNoteBibliography"/>
        <w:spacing w:after="0"/>
        <w:ind w:left="720" w:hanging="720"/>
      </w:pPr>
      <w:r w:rsidRPr="00F76B37">
        <w:t>117.</w:t>
      </w:r>
      <w:r w:rsidRPr="00F76B37">
        <w:tab/>
        <w:t xml:space="preserve">van Rijt, L. S.; Utsch, L.; Lutter, R.; van Ree, R., Oxidative Stress: Promoter of </w:t>
      </w:r>
      <w:r w:rsidR="0066195D">
        <w:t>a</w:t>
      </w:r>
      <w:r w:rsidRPr="00F76B37">
        <w:t xml:space="preserve">llergic </w:t>
      </w:r>
      <w:r w:rsidR="0066195D">
        <w:t>s</w:t>
      </w:r>
      <w:r w:rsidRPr="00F76B37">
        <w:t xml:space="preserve">ensitization to </w:t>
      </w:r>
      <w:r w:rsidR="0066195D">
        <w:t>p</w:t>
      </w:r>
      <w:r w:rsidRPr="00F76B37">
        <w:t xml:space="preserve">rotease </w:t>
      </w:r>
      <w:r w:rsidR="0066195D">
        <w:t>a</w:t>
      </w:r>
      <w:r w:rsidRPr="00F76B37">
        <w:t xml:space="preserve">llergens? </w:t>
      </w:r>
      <w:r w:rsidR="004B26EE">
        <w:t xml:space="preserve"> </w:t>
      </w:r>
      <w:r w:rsidRPr="00F76B37">
        <w:rPr>
          <w:i/>
        </w:rPr>
        <w:t xml:space="preserve">Int J Mol Sci </w:t>
      </w:r>
      <w:r w:rsidRPr="00F76B37">
        <w:rPr>
          <w:b/>
        </w:rPr>
        <w:t>2017,</w:t>
      </w:r>
      <w:r w:rsidRPr="00F76B37">
        <w:t xml:space="preserve"> 18, (6).</w:t>
      </w:r>
    </w:p>
    <w:p w14:paraId="7EF3F74D" w14:textId="77777777" w:rsidR="004B26EE" w:rsidRPr="00F76B37" w:rsidRDefault="004B26EE" w:rsidP="00F76B37">
      <w:pPr>
        <w:pStyle w:val="EndNoteBibliography"/>
        <w:spacing w:after="0"/>
        <w:ind w:left="720" w:hanging="720"/>
      </w:pPr>
    </w:p>
    <w:p w14:paraId="0EDCDD05" w14:textId="07176CE1" w:rsidR="00F76B37" w:rsidRDefault="00F76B37" w:rsidP="00F76B37">
      <w:pPr>
        <w:pStyle w:val="EndNoteBibliography"/>
        <w:spacing w:after="0"/>
        <w:ind w:left="720" w:hanging="720"/>
      </w:pPr>
      <w:r w:rsidRPr="00F76B37">
        <w:t>118.</w:t>
      </w:r>
      <w:r w:rsidRPr="00F76B37">
        <w:tab/>
        <w:t xml:space="preserve">Fryer, A. A.; Bianco, A.; Hepple, M.; Jones, P. W.; Strange, R. C.; Spiteri, M. A., Polymorphism at the glutathione S-transferase GSTP1 locus. </w:t>
      </w:r>
      <w:r w:rsidR="008C1D69">
        <w:t xml:space="preserve"> </w:t>
      </w:r>
      <w:r w:rsidRPr="00F76B37">
        <w:t>A new marker for bronchial hyperresponsiveness and asthma.</w:t>
      </w:r>
      <w:r w:rsidR="004B26EE">
        <w:t xml:space="preserve"> </w:t>
      </w:r>
      <w:r w:rsidRPr="00F76B37">
        <w:t xml:space="preserve"> </w:t>
      </w:r>
      <w:r w:rsidRPr="00F76B37">
        <w:rPr>
          <w:i/>
        </w:rPr>
        <w:t>Am</w:t>
      </w:r>
      <w:r w:rsidR="004B26EE">
        <w:rPr>
          <w:i/>
        </w:rPr>
        <w:t xml:space="preserve"> J R</w:t>
      </w:r>
      <w:r w:rsidRPr="00F76B37">
        <w:rPr>
          <w:i/>
        </w:rPr>
        <w:t>espir</w:t>
      </w:r>
      <w:r w:rsidR="004B26EE">
        <w:rPr>
          <w:i/>
        </w:rPr>
        <w:t xml:space="preserve"> C</w:t>
      </w:r>
      <w:r w:rsidRPr="00F76B37">
        <w:rPr>
          <w:i/>
        </w:rPr>
        <w:t>rit</w:t>
      </w:r>
      <w:r w:rsidR="004B26EE">
        <w:rPr>
          <w:i/>
        </w:rPr>
        <w:t xml:space="preserve"> C</w:t>
      </w:r>
      <w:r w:rsidRPr="00F76B37">
        <w:rPr>
          <w:i/>
        </w:rPr>
        <w:t xml:space="preserve">are </w:t>
      </w:r>
      <w:r w:rsidR="004B26EE">
        <w:rPr>
          <w:i/>
        </w:rPr>
        <w:t>M</w:t>
      </w:r>
      <w:r w:rsidRPr="00F76B37">
        <w:rPr>
          <w:i/>
        </w:rPr>
        <w:t xml:space="preserve">ed </w:t>
      </w:r>
      <w:r w:rsidRPr="00F76B37">
        <w:rPr>
          <w:b/>
        </w:rPr>
        <w:t>2000,</w:t>
      </w:r>
      <w:r w:rsidRPr="00F76B37">
        <w:t xml:space="preserve"> 161, 1437-42.</w:t>
      </w:r>
    </w:p>
    <w:p w14:paraId="2CDFEFD2" w14:textId="77777777" w:rsidR="004B26EE" w:rsidRPr="00F76B37" w:rsidRDefault="004B26EE" w:rsidP="00F76B37">
      <w:pPr>
        <w:pStyle w:val="EndNoteBibliography"/>
        <w:spacing w:after="0"/>
        <w:ind w:left="720" w:hanging="720"/>
      </w:pPr>
    </w:p>
    <w:p w14:paraId="3E294BA5" w14:textId="2B1D64CB" w:rsidR="00F76B37" w:rsidRDefault="00F76B37" w:rsidP="00F76B37">
      <w:pPr>
        <w:pStyle w:val="EndNoteBibliography"/>
        <w:spacing w:after="0"/>
        <w:ind w:left="720" w:hanging="720"/>
      </w:pPr>
      <w:r w:rsidRPr="00F76B37">
        <w:t>119.</w:t>
      </w:r>
      <w:r w:rsidRPr="00F76B37">
        <w:tab/>
        <w:t xml:space="preserve">Mapp, C. E.; Fryer, A. A.; De Marzo, N.; Pozzato, V.; Padoan, M.; Boschetto, P.; Strange, R. C.; Hemmingsen, A.; Spiteri, M. A., Glutathione S-transferase GSTP1 is a susceptibility gene for occupational asthma induced by isocyanates. </w:t>
      </w:r>
      <w:r w:rsidR="008C1D69">
        <w:t xml:space="preserve"> </w:t>
      </w:r>
      <w:r w:rsidRPr="00F76B37">
        <w:rPr>
          <w:i/>
        </w:rPr>
        <w:t>J</w:t>
      </w:r>
      <w:r w:rsidR="008C1D69">
        <w:rPr>
          <w:i/>
        </w:rPr>
        <w:t xml:space="preserve"> A</w:t>
      </w:r>
      <w:r w:rsidRPr="00F76B37">
        <w:rPr>
          <w:i/>
        </w:rPr>
        <w:t xml:space="preserve">llergy </w:t>
      </w:r>
      <w:r w:rsidR="008C1D69">
        <w:rPr>
          <w:i/>
        </w:rPr>
        <w:t>C</w:t>
      </w:r>
      <w:r w:rsidRPr="00F76B37">
        <w:rPr>
          <w:i/>
        </w:rPr>
        <w:t>lin</w:t>
      </w:r>
      <w:r w:rsidR="008C1D69">
        <w:rPr>
          <w:i/>
        </w:rPr>
        <w:t xml:space="preserve"> I</w:t>
      </w:r>
      <w:r w:rsidRPr="00F76B37">
        <w:rPr>
          <w:i/>
        </w:rPr>
        <w:t xml:space="preserve">mmunol </w:t>
      </w:r>
      <w:r w:rsidRPr="00F76B37">
        <w:rPr>
          <w:b/>
        </w:rPr>
        <w:t>2002,</w:t>
      </w:r>
      <w:r w:rsidRPr="00F76B37">
        <w:t xml:space="preserve"> 109, 867-72.</w:t>
      </w:r>
    </w:p>
    <w:p w14:paraId="21B08967" w14:textId="77777777" w:rsidR="008C1D69" w:rsidRPr="00F76B37" w:rsidRDefault="008C1D69" w:rsidP="00F76B37">
      <w:pPr>
        <w:pStyle w:val="EndNoteBibliography"/>
        <w:spacing w:after="0"/>
        <w:ind w:left="720" w:hanging="720"/>
      </w:pPr>
    </w:p>
    <w:p w14:paraId="1BAACFCA" w14:textId="3F486972" w:rsidR="00F76B37" w:rsidRDefault="00F76B37" w:rsidP="00F76B37">
      <w:pPr>
        <w:pStyle w:val="EndNoteBibliography"/>
        <w:spacing w:after="0"/>
        <w:ind w:left="720" w:hanging="720"/>
      </w:pPr>
      <w:r w:rsidRPr="00F76B37">
        <w:t>120.</w:t>
      </w:r>
      <w:r w:rsidRPr="00F76B37">
        <w:tab/>
        <w:t xml:space="preserve">Sackesen, C.; Ercan, H.; Dizdar, E.; Soyer, O.; Gumus, P.; Tosun, B. N.; Buyuktuncer, Z.; Karabulut, E.; Besler, T.; Kalayci, O., A comprehensive evaluation of the enzymatic and nonenzymatic antioxidant systems in childhood asthma. </w:t>
      </w:r>
      <w:r w:rsidR="008C1D69">
        <w:t xml:space="preserve"> </w:t>
      </w:r>
      <w:r w:rsidRPr="00F76B37">
        <w:rPr>
          <w:i/>
        </w:rPr>
        <w:t>J</w:t>
      </w:r>
      <w:r w:rsidR="008C1D69">
        <w:rPr>
          <w:i/>
        </w:rPr>
        <w:t xml:space="preserve"> A</w:t>
      </w:r>
      <w:r w:rsidRPr="00F76B37">
        <w:rPr>
          <w:i/>
        </w:rPr>
        <w:t xml:space="preserve">llergy </w:t>
      </w:r>
      <w:r w:rsidR="008C1D69">
        <w:rPr>
          <w:i/>
        </w:rPr>
        <w:t>C</w:t>
      </w:r>
      <w:r w:rsidRPr="00F76B37">
        <w:rPr>
          <w:i/>
        </w:rPr>
        <w:t>lin</w:t>
      </w:r>
      <w:r w:rsidR="008C1D69">
        <w:rPr>
          <w:i/>
        </w:rPr>
        <w:t xml:space="preserve"> I</w:t>
      </w:r>
      <w:r w:rsidRPr="00F76B37">
        <w:rPr>
          <w:i/>
        </w:rPr>
        <w:t xml:space="preserve">mmunol </w:t>
      </w:r>
      <w:r w:rsidRPr="00F76B37">
        <w:rPr>
          <w:b/>
        </w:rPr>
        <w:t>2008,</w:t>
      </w:r>
      <w:r w:rsidRPr="00F76B37">
        <w:t xml:space="preserve"> 122, 78-85.</w:t>
      </w:r>
    </w:p>
    <w:p w14:paraId="0C93FD1A" w14:textId="77777777" w:rsidR="008C1D69" w:rsidRPr="00F76B37" w:rsidRDefault="008C1D69" w:rsidP="00F76B37">
      <w:pPr>
        <w:pStyle w:val="EndNoteBibliography"/>
        <w:spacing w:after="0"/>
        <w:ind w:left="720" w:hanging="720"/>
      </w:pPr>
    </w:p>
    <w:p w14:paraId="71150EF2" w14:textId="5F6E9A36" w:rsidR="00F76B37" w:rsidRDefault="00F76B37" w:rsidP="00F76B37">
      <w:pPr>
        <w:pStyle w:val="EndNoteBibliography"/>
        <w:spacing w:after="0"/>
        <w:ind w:left="720" w:hanging="720"/>
      </w:pPr>
      <w:r w:rsidRPr="00F76B37">
        <w:t>121.</w:t>
      </w:r>
      <w:r w:rsidRPr="00F76B37">
        <w:tab/>
        <w:t xml:space="preserve">Spiteri, M. A.; Bianco, A.; Strange, R. C.; Fryer, A. A., Polymorphisms at the glutathione S-transferase, GSTP1 locus: a novel mechanism for susceptibility and development of atopic airway inflammation. </w:t>
      </w:r>
      <w:r w:rsidR="008C1D69">
        <w:t xml:space="preserve"> </w:t>
      </w:r>
      <w:r w:rsidRPr="00F76B37">
        <w:rPr>
          <w:i/>
        </w:rPr>
        <w:t xml:space="preserve">Allergy </w:t>
      </w:r>
      <w:r w:rsidRPr="00F76B37">
        <w:rPr>
          <w:b/>
        </w:rPr>
        <w:t>2000,</w:t>
      </w:r>
      <w:r w:rsidRPr="00F76B37">
        <w:t xml:space="preserve"> 55 Suppl 61, 15-20.</w:t>
      </w:r>
    </w:p>
    <w:p w14:paraId="5801FDB3" w14:textId="77777777" w:rsidR="008C1D69" w:rsidRPr="00F76B37" w:rsidRDefault="008C1D69" w:rsidP="00F76B37">
      <w:pPr>
        <w:pStyle w:val="EndNoteBibliography"/>
        <w:spacing w:after="0"/>
        <w:ind w:left="720" w:hanging="720"/>
      </w:pPr>
    </w:p>
    <w:p w14:paraId="66CD3B70" w14:textId="136381F5" w:rsidR="00F76B37" w:rsidRDefault="00F76B37" w:rsidP="00F76B37">
      <w:pPr>
        <w:pStyle w:val="EndNoteBibliography"/>
        <w:spacing w:after="0"/>
        <w:ind w:left="720" w:hanging="720"/>
      </w:pPr>
      <w:r w:rsidRPr="00F76B37">
        <w:t>122.</w:t>
      </w:r>
      <w:r w:rsidRPr="00F76B37">
        <w:tab/>
        <w:t xml:space="preserve">Babusikova, E.; Jesenak, M.; Evinova, A.; Banovcin, P.; Dobrota, D., Frequency of polymorphism -262 c/t in catalase gene and oxidative damage in Slovak children with bronchial asthma. </w:t>
      </w:r>
      <w:r w:rsidRPr="00F76B37">
        <w:rPr>
          <w:i/>
        </w:rPr>
        <w:t xml:space="preserve">Archiv </w:t>
      </w:r>
      <w:r w:rsidR="008C1D69">
        <w:rPr>
          <w:i/>
        </w:rPr>
        <w:t>B</w:t>
      </w:r>
      <w:r w:rsidRPr="00F76B37">
        <w:rPr>
          <w:i/>
        </w:rPr>
        <w:t xml:space="preserve">ronconeumol </w:t>
      </w:r>
      <w:r w:rsidRPr="00F76B37">
        <w:rPr>
          <w:b/>
        </w:rPr>
        <w:t>2013,</w:t>
      </w:r>
      <w:r w:rsidRPr="00F76B37">
        <w:t xml:space="preserve"> 49, 507-12.</w:t>
      </w:r>
    </w:p>
    <w:p w14:paraId="311EEFD2" w14:textId="77777777" w:rsidR="008C1D69" w:rsidRPr="00F76B37" w:rsidRDefault="008C1D69" w:rsidP="00F76B37">
      <w:pPr>
        <w:pStyle w:val="EndNoteBibliography"/>
        <w:spacing w:after="0"/>
        <w:ind w:left="720" w:hanging="720"/>
      </w:pPr>
    </w:p>
    <w:p w14:paraId="674750E9" w14:textId="2475E00D" w:rsidR="00F76B37" w:rsidRDefault="00F76B37" w:rsidP="00F76B37">
      <w:pPr>
        <w:pStyle w:val="EndNoteBibliography"/>
        <w:spacing w:after="0"/>
        <w:ind w:left="720" w:hanging="720"/>
      </w:pPr>
      <w:r w:rsidRPr="00F76B37">
        <w:t>123.</w:t>
      </w:r>
      <w:r w:rsidRPr="00F76B37">
        <w:tab/>
        <w:t xml:space="preserve">Polonikov, A. V.; Ivanov, V. P.; Bogomazov, A. D.; Freidin, M. B.; Illig, T.; Solodilova, M. A., Antioxidant defense enzyme genes and asthma susceptibility: gender-specific effects and </w:t>
      </w:r>
      <w:r w:rsidRPr="00F76B37">
        <w:lastRenderedPageBreak/>
        <w:t xml:space="preserve">heterogeneity in gene-gene interactions between pathogenetic variants of the disease. </w:t>
      </w:r>
      <w:r w:rsidR="008C1D69">
        <w:t xml:space="preserve"> </w:t>
      </w:r>
      <w:r w:rsidRPr="00F76B37">
        <w:rPr>
          <w:i/>
        </w:rPr>
        <w:t xml:space="preserve">BioMed </w:t>
      </w:r>
      <w:r w:rsidR="008C1D69">
        <w:rPr>
          <w:i/>
        </w:rPr>
        <w:t>R</w:t>
      </w:r>
      <w:r w:rsidRPr="00F76B37">
        <w:rPr>
          <w:i/>
        </w:rPr>
        <w:t xml:space="preserve">es </w:t>
      </w:r>
      <w:r w:rsidR="008C1D69">
        <w:rPr>
          <w:i/>
        </w:rPr>
        <w:t>I</w:t>
      </w:r>
      <w:r w:rsidRPr="00F76B37">
        <w:rPr>
          <w:i/>
        </w:rPr>
        <w:t xml:space="preserve">nt </w:t>
      </w:r>
      <w:r w:rsidRPr="00F76B37">
        <w:rPr>
          <w:b/>
        </w:rPr>
        <w:t>2014,</w:t>
      </w:r>
      <w:r w:rsidRPr="00F76B37">
        <w:t xml:space="preserve"> 2014, 708903.</w:t>
      </w:r>
    </w:p>
    <w:p w14:paraId="6B7D3F63" w14:textId="77777777" w:rsidR="008C1D69" w:rsidRPr="00F76B37" w:rsidRDefault="008C1D69" w:rsidP="00F76B37">
      <w:pPr>
        <w:pStyle w:val="EndNoteBibliography"/>
        <w:spacing w:after="0"/>
        <w:ind w:left="720" w:hanging="720"/>
      </w:pPr>
    </w:p>
    <w:p w14:paraId="6856EF59" w14:textId="0921BA76" w:rsidR="00F76B37" w:rsidRDefault="00F76B37" w:rsidP="00F76B37">
      <w:pPr>
        <w:pStyle w:val="EndNoteBibliography"/>
        <w:spacing w:after="0"/>
        <w:ind w:left="720" w:hanging="720"/>
      </w:pPr>
      <w:r w:rsidRPr="00F76B37">
        <w:t>124.</w:t>
      </w:r>
      <w:r w:rsidRPr="00F76B37">
        <w:tab/>
        <w:t xml:space="preserve">Smith, L. J.; Shamsuddin, M.; Sporn, P. H.; Denenberg, M.; Anderson, J., Reduced superoxide dismutase in lung cells of patients with asthma. </w:t>
      </w:r>
      <w:r w:rsidR="008D3721">
        <w:t xml:space="preserve"> </w:t>
      </w:r>
      <w:r w:rsidRPr="00F76B37">
        <w:rPr>
          <w:i/>
        </w:rPr>
        <w:t xml:space="preserve">Free </w:t>
      </w:r>
      <w:r w:rsidR="008D3721">
        <w:rPr>
          <w:i/>
        </w:rPr>
        <w:t>R</w:t>
      </w:r>
      <w:r w:rsidRPr="00F76B37">
        <w:rPr>
          <w:i/>
        </w:rPr>
        <w:t xml:space="preserve">adical </w:t>
      </w:r>
      <w:r w:rsidR="008D3721">
        <w:rPr>
          <w:i/>
        </w:rPr>
        <w:t>B</w:t>
      </w:r>
      <w:r w:rsidRPr="00F76B37">
        <w:rPr>
          <w:i/>
        </w:rPr>
        <w:t>iol</w:t>
      </w:r>
      <w:r w:rsidR="008D3721">
        <w:rPr>
          <w:i/>
        </w:rPr>
        <w:t xml:space="preserve"> M</w:t>
      </w:r>
      <w:r w:rsidRPr="00F76B37">
        <w:rPr>
          <w:i/>
        </w:rPr>
        <w:t xml:space="preserve">ed </w:t>
      </w:r>
      <w:r w:rsidRPr="00F76B37">
        <w:rPr>
          <w:b/>
        </w:rPr>
        <w:t>1997,</w:t>
      </w:r>
      <w:r w:rsidRPr="00F76B37">
        <w:t xml:space="preserve"> 22, 1301-7.</w:t>
      </w:r>
    </w:p>
    <w:p w14:paraId="59211C87" w14:textId="77777777" w:rsidR="008D3721" w:rsidRPr="00F76B37" w:rsidRDefault="008D3721" w:rsidP="00F76B37">
      <w:pPr>
        <w:pStyle w:val="EndNoteBibliography"/>
        <w:spacing w:after="0"/>
        <w:ind w:left="720" w:hanging="720"/>
      </w:pPr>
    </w:p>
    <w:p w14:paraId="43DD1F3B" w14:textId="5646B6D4" w:rsidR="00F76B37" w:rsidRDefault="00F76B37" w:rsidP="00F76B37">
      <w:pPr>
        <w:pStyle w:val="EndNoteBibliography"/>
        <w:spacing w:after="0"/>
        <w:ind w:left="720" w:hanging="720"/>
      </w:pPr>
      <w:r w:rsidRPr="00F76B37">
        <w:t>125.</w:t>
      </w:r>
      <w:r w:rsidRPr="00F76B37">
        <w:tab/>
        <w:t xml:space="preserve">Yucesoy, B.; Johnson, V. J.; Lummus, Z. L.; Kissling, G. E.; Fluharty, K.; Gautrin, D.; Malo, J. L.; Cartier, A.; Boulet, L. P.; Sastre, J.; Quirce, S.; Germolec, D. R.; Tarlo, S. M.; Cruz, M. J.; Munoz, X.; Luster, M. I.; Bernstein, D. I., Genetic variants in antioxidant genes are associated with diisocyanate-induced asthma. </w:t>
      </w:r>
      <w:r w:rsidR="008D3721">
        <w:t xml:space="preserve"> </w:t>
      </w:r>
      <w:r w:rsidRPr="00F76B37">
        <w:rPr>
          <w:i/>
        </w:rPr>
        <w:t>Toxicol</w:t>
      </w:r>
      <w:r w:rsidR="008D3721">
        <w:rPr>
          <w:i/>
        </w:rPr>
        <w:t xml:space="preserve"> Sci</w:t>
      </w:r>
      <w:r w:rsidRPr="00F76B37">
        <w:rPr>
          <w:i/>
        </w:rPr>
        <w:t xml:space="preserve"> </w:t>
      </w:r>
      <w:r w:rsidRPr="00F76B37">
        <w:rPr>
          <w:b/>
        </w:rPr>
        <w:t>2012,</w:t>
      </w:r>
      <w:r w:rsidRPr="00F76B37">
        <w:t xml:space="preserve"> 129, 166-73.</w:t>
      </w:r>
    </w:p>
    <w:p w14:paraId="6DFAE428" w14:textId="77777777" w:rsidR="008D3721" w:rsidRPr="00F76B37" w:rsidRDefault="008D3721" w:rsidP="00F76B37">
      <w:pPr>
        <w:pStyle w:val="EndNoteBibliography"/>
        <w:spacing w:after="0"/>
        <w:ind w:left="720" w:hanging="720"/>
      </w:pPr>
    </w:p>
    <w:p w14:paraId="5C3E804D" w14:textId="4DB18256" w:rsidR="00F76B37" w:rsidRDefault="00F76B37" w:rsidP="00F76B37">
      <w:pPr>
        <w:pStyle w:val="EndNoteBibliography"/>
        <w:spacing w:after="0"/>
        <w:ind w:left="720" w:hanging="720"/>
      </w:pPr>
      <w:r w:rsidRPr="00F76B37">
        <w:t>126.</w:t>
      </w:r>
      <w:r w:rsidRPr="00F76B37">
        <w:tab/>
        <w:t xml:space="preserve">Tang, H.; Cao, W.; Kasturi, S. P.; Ravindran, R.; Nakaya, H. I.; Kundu, K.; Murthy, N.; Kepler, T. B.; Malissen, B.; Pulendran, B., The T helper type 2 response to cysteine proteases requires dendritic cell-basophil cooperation via ROS-mediated signaling. </w:t>
      </w:r>
      <w:r w:rsidR="008D3721">
        <w:t xml:space="preserve"> </w:t>
      </w:r>
      <w:r w:rsidRPr="00F76B37">
        <w:rPr>
          <w:i/>
        </w:rPr>
        <w:t xml:space="preserve">Nature </w:t>
      </w:r>
      <w:r w:rsidR="008D3721">
        <w:rPr>
          <w:i/>
        </w:rPr>
        <w:t>I</w:t>
      </w:r>
      <w:r w:rsidRPr="00F76B37">
        <w:rPr>
          <w:i/>
        </w:rPr>
        <w:t xml:space="preserve">mmunol </w:t>
      </w:r>
      <w:r w:rsidRPr="00F76B37">
        <w:rPr>
          <w:b/>
        </w:rPr>
        <w:t>2010,</w:t>
      </w:r>
      <w:r w:rsidRPr="00F76B37">
        <w:t xml:space="preserve"> 11, 608-17.</w:t>
      </w:r>
    </w:p>
    <w:p w14:paraId="71E0C5FE" w14:textId="77777777" w:rsidR="008D3721" w:rsidRPr="00F76B37" w:rsidRDefault="008D3721" w:rsidP="00F76B37">
      <w:pPr>
        <w:pStyle w:val="EndNoteBibliography"/>
        <w:spacing w:after="0"/>
        <w:ind w:left="720" w:hanging="720"/>
      </w:pPr>
    </w:p>
    <w:p w14:paraId="3C989E03" w14:textId="507DAC86" w:rsidR="00F76B37" w:rsidRDefault="00F76B37" w:rsidP="00F76B37">
      <w:pPr>
        <w:pStyle w:val="EndNoteBibliography"/>
        <w:spacing w:after="0"/>
        <w:ind w:left="720" w:hanging="720"/>
      </w:pPr>
      <w:r w:rsidRPr="00F76B37">
        <w:t>127.</w:t>
      </w:r>
      <w:r w:rsidRPr="00F76B37">
        <w:tab/>
        <w:t>Muller, T.; Vieira, R. P.; Grimm, M.; Durk, T.; Cicko, S.; Zeiser, R.; Jakob, T.; Martin, S. F.; Blumenthal, B.; Sorichter, S.; Ferrari, D.; Di Virgillio, F.; Idzko, M., A potential role for P</w:t>
      </w:r>
      <w:r w:rsidRPr="00877AAF">
        <w:rPr>
          <w:vertAlign w:val="subscript"/>
        </w:rPr>
        <w:t>2</w:t>
      </w:r>
      <w:r w:rsidRPr="00F76B37">
        <w:t>X</w:t>
      </w:r>
      <w:r w:rsidRPr="00877AAF">
        <w:rPr>
          <w:vertAlign w:val="subscript"/>
        </w:rPr>
        <w:t>7</w:t>
      </w:r>
      <w:r w:rsidRPr="00F76B37">
        <w:t xml:space="preserve">R in allergic airway inflammation in mice and humans. </w:t>
      </w:r>
      <w:r w:rsidR="008D3721">
        <w:t xml:space="preserve"> </w:t>
      </w:r>
      <w:r w:rsidRPr="00F76B37">
        <w:rPr>
          <w:i/>
        </w:rPr>
        <w:t>Am</w:t>
      </w:r>
      <w:r w:rsidR="008D3721">
        <w:rPr>
          <w:i/>
        </w:rPr>
        <w:t xml:space="preserve"> J</w:t>
      </w:r>
      <w:r w:rsidRPr="00F76B37">
        <w:rPr>
          <w:i/>
        </w:rPr>
        <w:t xml:space="preserve"> </w:t>
      </w:r>
      <w:r w:rsidR="008D3721">
        <w:rPr>
          <w:i/>
        </w:rPr>
        <w:t>R</w:t>
      </w:r>
      <w:r w:rsidRPr="00F76B37">
        <w:rPr>
          <w:i/>
        </w:rPr>
        <w:t>espir</w:t>
      </w:r>
      <w:r w:rsidR="008D3721">
        <w:rPr>
          <w:i/>
        </w:rPr>
        <w:t xml:space="preserve"> C</w:t>
      </w:r>
      <w:r w:rsidRPr="00F76B37">
        <w:rPr>
          <w:i/>
        </w:rPr>
        <w:t xml:space="preserve">ell </w:t>
      </w:r>
      <w:r w:rsidR="008D3721">
        <w:rPr>
          <w:i/>
        </w:rPr>
        <w:t>M</w:t>
      </w:r>
      <w:r w:rsidRPr="00F76B37">
        <w:rPr>
          <w:i/>
        </w:rPr>
        <w:t>ol</w:t>
      </w:r>
      <w:r w:rsidR="008D3721">
        <w:rPr>
          <w:i/>
        </w:rPr>
        <w:t xml:space="preserve"> B</w:t>
      </w:r>
      <w:r w:rsidRPr="00F76B37">
        <w:rPr>
          <w:i/>
        </w:rPr>
        <w:t xml:space="preserve">iol </w:t>
      </w:r>
      <w:r w:rsidRPr="00F76B37">
        <w:rPr>
          <w:b/>
        </w:rPr>
        <w:t>2011,</w:t>
      </w:r>
      <w:r w:rsidRPr="00F76B37">
        <w:t xml:space="preserve"> 44, 456-64.</w:t>
      </w:r>
    </w:p>
    <w:p w14:paraId="2DE1FC7A" w14:textId="77777777" w:rsidR="008D3721" w:rsidRPr="00F76B37" w:rsidRDefault="008D3721" w:rsidP="00F76B37">
      <w:pPr>
        <w:pStyle w:val="EndNoteBibliography"/>
        <w:spacing w:after="0"/>
        <w:ind w:left="720" w:hanging="720"/>
      </w:pPr>
    </w:p>
    <w:p w14:paraId="758878C1" w14:textId="1A203058" w:rsidR="00F76B37" w:rsidRDefault="00F76B37" w:rsidP="00F76B37">
      <w:pPr>
        <w:pStyle w:val="EndNoteBibliography"/>
        <w:spacing w:after="0"/>
        <w:ind w:left="720" w:hanging="720"/>
      </w:pPr>
      <w:r w:rsidRPr="00F76B37">
        <w:t>128.</w:t>
      </w:r>
      <w:r w:rsidRPr="00F76B37">
        <w:tab/>
        <w:t>Idzko, M.; Hammad, H.; van Nimwegen, M.; Kool, M.; Willart, M. A.; Muskens, F.; Hoogsteden, H. C.; Luttmann, W.; Ferrari, D.; Di Virgilio, F.; Virchow, J. C., Jr.; Lambrecht, B. N., Extracellular ATP triggers and maintains asthmatic airway inflammation by activating dendritic cells.</w:t>
      </w:r>
      <w:r w:rsidR="008D3721">
        <w:t xml:space="preserve"> </w:t>
      </w:r>
      <w:r w:rsidRPr="00F76B37">
        <w:t xml:space="preserve"> </w:t>
      </w:r>
      <w:r w:rsidRPr="00F76B37">
        <w:rPr>
          <w:i/>
        </w:rPr>
        <w:t xml:space="preserve">Nature </w:t>
      </w:r>
      <w:r w:rsidR="008D3721">
        <w:rPr>
          <w:i/>
        </w:rPr>
        <w:t>M</w:t>
      </w:r>
      <w:r w:rsidRPr="00F76B37">
        <w:rPr>
          <w:i/>
        </w:rPr>
        <w:t xml:space="preserve">ed </w:t>
      </w:r>
      <w:r w:rsidRPr="00F76B37">
        <w:rPr>
          <w:b/>
        </w:rPr>
        <w:t>2007,</w:t>
      </w:r>
      <w:r w:rsidRPr="00F76B37">
        <w:t xml:space="preserve"> 13, 913-9.</w:t>
      </w:r>
    </w:p>
    <w:p w14:paraId="00506547" w14:textId="77777777" w:rsidR="008D3721" w:rsidRPr="00F76B37" w:rsidRDefault="008D3721" w:rsidP="00F76B37">
      <w:pPr>
        <w:pStyle w:val="EndNoteBibliography"/>
        <w:spacing w:after="0"/>
        <w:ind w:left="720" w:hanging="720"/>
      </w:pPr>
    </w:p>
    <w:p w14:paraId="71D19D5E" w14:textId="4437ADAD" w:rsidR="00F76B37" w:rsidRDefault="00F76B37" w:rsidP="00F76B37">
      <w:pPr>
        <w:pStyle w:val="EndNoteBibliography"/>
        <w:spacing w:after="0"/>
        <w:ind w:left="720" w:hanging="720"/>
      </w:pPr>
      <w:r w:rsidRPr="00F76B37">
        <w:t>129.</w:t>
      </w:r>
      <w:r w:rsidRPr="00F76B37">
        <w:tab/>
        <w:t>Kouzaki, H.; Iijima, K.; Kobayashi, T.; O'Grady, S. M.; Kita, H., The danger signal, extracellular ATP, is a sensor for an airborne allergen and triggers IL-33 release and innate Th2-type responses.</w:t>
      </w:r>
      <w:r w:rsidR="008D3721">
        <w:t xml:space="preserve"> </w:t>
      </w:r>
      <w:r w:rsidRPr="00F76B37">
        <w:t xml:space="preserve"> </w:t>
      </w:r>
      <w:r w:rsidRPr="00F76B37">
        <w:rPr>
          <w:i/>
        </w:rPr>
        <w:t>J</w:t>
      </w:r>
      <w:r w:rsidR="008D3721">
        <w:rPr>
          <w:i/>
        </w:rPr>
        <w:t xml:space="preserve"> I</w:t>
      </w:r>
      <w:r w:rsidRPr="00F76B37">
        <w:rPr>
          <w:i/>
        </w:rPr>
        <w:t xml:space="preserve">mmunology </w:t>
      </w:r>
      <w:r w:rsidRPr="00F76B37">
        <w:rPr>
          <w:b/>
        </w:rPr>
        <w:t>2011,</w:t>
      </w:r>
      <w:r w:rsidRPr="00F76B37">
        <w:t xml:space="preserve"> 186, 4375-87.</w:t>
      </w:r>
    </w:p>
    <w:p w14:paraId="4A475DB1" w14:textId="77777777" w:rsidR="008D3721" w:rsidRPr="00F76B37" w:rsidRDefault="008D3721" w:rsidP="00F76B37">
      <w:pPr>
        <w:pStyle w:val="EndNoteBibliography"/>
        <w:spacing w:after="0"/>
        <w:ind w:left="720" w:hanging="720"/>
      </w:pPr>
    </w:p>
    <w:p w14:paraId="1B4BE787" w14:textId="386A9532" w:rsidR="00F76B37" w:rsidRDefault="00F76B37" w:rsidP="00F76B37">
      <w:pPr>
        <w:pStyle w:val="EndNoteBibliography"/>
        <w:spacing w:after="0"/>
        <w:ind w:left="720" w:hanging="720"/>
      </w:pPr>
      <w:r w:rsidRPr="00F76B37">
        <w:t>130.</w:t>
      </w:r>
      <w:r w:rsidRPr="00F76B37">
        <w:tab/>
        <w:t xml:space="preserve">Basoglu, O. K.; Pelleg, A.; Essilfie-Quaye, S.; Brindicci, C.; Barnes, P. J.; Kharitonov, S. A., Effects of aerosolized adenosine 5'-triphosphate vs adenosine 5'-monophosphate on dyspnea and airway caliber in healthy nonsmokers and patients with asthma. </w:t>
      </w:r>
      <w:r w:rsidR="008D3721">
        <w:t xml:space="preserve"> </w:t>
      </w:r>
      <w:r w:rsidRPr="00F76B37">
        <w:rPr>
          <w:i/>
        </w:rPr>
        <w:t xml:space="preserve">Chest </w:t>
      </w:r>
      <w:r w:rsidRPr="00F76B37">
        <w:rPr>
          <w:b/>
        </w:rPr>
        <w:t>2005,</w:t>
      </w:r>
      <w:r w:rsidRPr="00F76B37">
        <w:t xml:space="preserve"> 128, 1905-9.</w:t>
      </w:r>
    </w:p>
    <w:p w14:paraId="41065242" w14:textId="77777777" w:rsidR="008D3721" w:rsidRPr="00F76B37" w:rsidRDefault="008D3721" w:rsidP="00F76B37">
      <w:pPr>
        <w:pStyle w:val="EndNoteBibliography"/>
        <w:spacing w:after="0"/>
        <w:ind w:left="720" w:hanging="720"/>
      </w:pPr>
    </w:p>
    <w:p w14:paraId="469E19E6" w14:textId="4E70EBA9" w:rsidR="00F76B37" w:rsidRDefault="00F76B37" w:rsidP="00F76B37">
      <w:pPr>
        <w:pStyle w:val="EndNoteBibliography"/>
        <w:spacing w:after="0"/>
        <w:ind w:left="720" w:hanging="720"/>
      </w:pPr>
      <w:r w:rsidRPr="00F76B37">
        <w:t>131.</w:t>
      </w:r>
      <w:r w:rsidRPr="00F76B37">
        <w:tab/>
        <w:t xml:space="preserve">Schulman, E. S.; Glaum, M. C.; Post, T.; Wang, Y.; Raible, D. G.; Mohanty, J.; Butterfield, J. H.; Pelleg, A., ATP modulates anti-IgE-induced release of histamine from human lung mast cells. </w:t>
      </w:r>
      <w:r w:rsidRPr="00F76B37">
        <w:rPr>
          <w:i/>
        </w:rPr>
        <w:t>Am</w:t>
      </w:r>
      <w:r w:rsidR="00A3463B">
        <w:rPr>
          <w:i/>
        </w:rPr>
        <w:t xml:space="preserve"> J R</w:t>
      </w:r>
      <w:r w:rsidRPr="00F76B37">
        <w:rPr>
          <w:i/>
        </w:rPr>
        <w:t>espir</w:t>
      </w:r>
      <w:r w:rsidR="00A3463B">
        <w:rPr>
          <w:i/>
        </w:rPr>
        <w:t xml:space="preserve"> C</w:t>
      </w:r>
      <w:r w:rsidRPr="00F76B37">
        <w:rPr>
          <w:i/>
        </w:rPr>
        <w:t>ell</w:t>
      </w:r>
      <w:r w:rsidR="00A3463B">
        <w:rPr>
          <w:i/>
        </w:rPr>
        <w:t xml:space="preserve"> M</w:t>
      </w:r>
      <w:r w:rsidRPr="00F76B37">
        <w:rPr>
          <w:i/>
        </w:rPr>
        <w:t>ol</w:t>
      </w:r>
      <w:r w:rsidR="00A3463B">
        <w:rPr>
          <w:i/>
        </w:rPr>
        <w:t xml:space="preserve"> B</w:t>
      </w:r>
      <w:r w:rsidRPr="00F76B37">
        <w:rPr>
          <w:i/>
        </w:rPr>
        <w:t xml:space="preserve">iol </w:t>
      </w:r>
      <w:r w:rsidRPr="00F76B37">
        <w:rPr>
          <w:b/>
        </w:rPr>
        <w:t>1999,</w:t>
      </w:r>
      <w:r w:rsidRPr="00F76B37">
        <w:t xml:space="preserve"> 20, 530-7.</w:t>
      </w:r>
    </w:p>
    <w:p w14:paraId="147F75F2" w14:textId="77777777" w:rsidR="00A3463B" w:rsidRPr="00F76B37" w:rsidRDefault="00A3463B" w:rsidP="00F76B37">
      <w:pPr>
        <w:pStyle w:val="EndNoteBibliography"/>
        <w:spacing w:after="0"/>
        <w:ind w:left="720" w:hanging="720"/>
      </w:pPr>
    </w:p>
    <w:p w14:paraId="38DC7B17" w14:textId="396351C3" w:rsidR="00F76B37" w:rsidRDefault="00F76B37" w:rsidP="00F76B37">
      <w:pPr>
        <w:pStyle w:val="EndNoteBibliography"/>
        <w:spacing w:after="0"/>
        <w:ind w:left="720" w:hanging="720"/>
      </w:pPr>
      <w:r w:rsidRPr="00F76B37">
        <w:t>132.</w:t>
      </w:r>
      <w:r w:rsidRPr="00F76B37">
        <w:tab/>
        <w:t xml:space="preserve">Boitano, S.; Isakson, B. E.; Evans, W. H., Communication of calcium waves in airway epithelial cells. </w:t>
      </w:r>
      <w:r w:rsidR="00A3463B">
        <w:t xml:space="preserve"> </w:t>
      </w:r>
      <w:r w:rsidRPr="00F76B37">
        <w:rPr>
          <w:i/>
        </w:rPr>
        <w:t>Mol</w:t>
      </w:r>
      <w:r w:rsidR="00A3463B">
        <w:rPr>
          <w:i/>
        </w:rPr>
        <w:t xml:space="preserve"> B</w:t>
      </w:r>
      <w:r w:rsidRPr="00F76B37">
        <w:rPr>
          <w:i/>
        </w:rPr>
        <w:t>iol</w:t>
      </w:r>
      <w:r w:rsidR="00A3463B">
        <w:rPr>
          <w:i/>
        </w:rPr>
        <w:t xml:space="preserve"> C</w:t>
      </w:r>
      <w:r w:rsidRPr="00F76B37">
        <w:rPr>
          <w:i/>
        </w:rPr>
        <w:t xml:space="preserve">ell </w:t>
      </w:r>
      <w:r w:rsidRPr="00F76B37">
        <w:rPr>
          <w:b/>
        </w:rPr>
        <w:t>2000,</w:t>
      </w:r>
      <w:r w:rsidRPr="00F76B37">
        <w:t xml:space="preserve"> 11, 328a-328a.</w:t>
      </w:r>
    </w:p>
    <w:p w14:paraId="5D0D82A4" w14:textId="77777777" w:rsidR="00A3463B" w:rsidRPr="00F76B37" w:rsidRDefault="00A3463B" w:rsidP="00F76B37">
      <w:pPr>
        <w:pStyle w:val="EndNoteBibliography"/>
        <w:spacing w:after="0"/>
        <w:ind w:left="720" w:hanging="720"/>
      </w:pPr>
    </w:p>
    <w:p w14:paraId="0FAAFBD6" w14:textId="47FD0AAC" w:rsidR="00F76B37" w:rsidRDefault="00F76B37" w:rsidP="00F76B37">
      <w:pPr>
        <w:pStyle w:val="EndNoteBibliography"/>
        <w:spacing w:after="0"/>
        <w:ind w:left="720" w:hanging="720"/>
      </w:pPr>
      <w:r w:rsidRPr="00F76B37">
        <w:t>133.</w:t>
      </w:r>
      <w:r w:rsidRPr="00F76B37">
        <w:tab/>
        <w:t>Chekeni, F. B.; Elliott, M. R.; Sandilos, J. K.; Walk, S. F.; Kinchen, J. M.; Lazarowski, E. R.; Armstrong, A. J.; Penuela, S.; Laird, D. W.; Salvesen, G. S.; Isakson, B. E.; Bayliss, D. A.; Ravichandran, K. S., Pannexin 1 channels mediate 'find-me' signal release and membrane permeability during apoptosis.</w:t>
      </w:r>
      <w:r w:rsidR="00A3463B">
        <w:t xml:space="preserve"> </w:t>
      </w:r>
      <w:r w:rsidRPr="00F76B37">
        <w:t xml:space="preserve"> </w:t>
      </w:r>
      <w:r w:rsidRPr="00F76B37">
        <w:rPr>
          <w:i/>
        </w:rPr>
        <w:t xml:space="preserve">Nature </w:t>
      </w:r>
      <w:r w:rsidRPr="00F76B37">
        <w:rPr>
          <w:b/>
        </w:rPr>
        <w:t>2010,</w:t>
      </w:r>
      <w:r w:rsidRPr="00F76B37">
        <w:t xml:space="preserve"> 467, 863-7.</w:t>
      </w:r>
    </w:p>
    <w:p w14:paraId="32447497" w14:textId="77777777" w:rsidR="00A3463B" w:rsidRPr="00F76B37" w:rsidRDefault="00A3463B" w:rsidP="00F76B37">
      <w:pPr>
        <w:pStyle w:val="EndNoteBibliography"/>
        <w:spacing w:after="0"/>
        <w:ind w:left="720" w:hanging="720"/>
      </w:pPr>
    </w:p>
    <w:p w14:paraId="20394444" w14:textId="385AD2FD" w:rsidR="00F76B37" w:rsidRDefault="00F76B37" w:rsidP="00F76B37">
      <w:pPr>
        <w:pStyle w:val="EndNoteBibliography"/>
        <w:spacing w:after="0"/>
        <w:ind w:left="720" w:hanging="720"/>
      </w:pPr>
      <w:r w:rsidRPr="00F76B37">
        <w:t>134.</w:t>
      </w:r>
      <w:r w:rsidRPr="00F76B37">
        <w:tab/>
        <w:t xml:space="preserve">Qu, Y.; Misaghi, S.; Newton, K.; Gilmour, L. L.; Louie, S.; Cupp, J. E.; Dubyak, G. R.; Hackos, D.; Dixit, V. M., Pannexin-1 is required for ATP release during apoptosis but not for inflammasome activation. </w:t>
      </w:r>
      <w:r w:rsidR="00A3463B">
        <w:t xml:space="preserve"> </w:t>
      </w:r>
      <w:r w:rsidRPr="00F76B37">
        <w:rPr>
          <w:i/>
        </w:rPr>
        <w:t>J</w:t>
      </w:r>
      <w:r w:rsidR="00A3463B">
        <w:rPr>
          <w:i/>
        </w:rPr>
        <w:t xml:space="preserve"> I</w:t>
      </w:r>
      <w:r w:rsidRPr="00F76B37">
        <w:rPr>
          <w:i/>
        </w:rPr>
        <w:t xml:space="preserve">mmunol </w:t>
      </w:r>
      <w:r w:rsidRPr="00F76B37">
        <w:rPr>
          <w:b/>
        </w:rPr>
        <w:t>2011,</w:t>
      </w:r>
      <w:r w:rsidRPr="00F76B37">
        <w:t xml:space="preserve"> 186, 6553-61.</w:t>
      </w:r>
    </w:p>
    <w:p w14:paraId="0F5D0F8D" w14:textId="77777777" w:rsidR="00A3463B" w:rsidRPr="00F76B37" w:rsidRDefault="00A3463B" w:rsidP="00F76B37">
      <w:pPr>
        <w:pStyle w:val="EndNoteBibliography"/>
        <w:spacing w:after="0"/>
        <w:ind w:left="720" w:hanging="720"/>
      </w:pPr>
    </w:p>
    <w:p w14:paraId="15F59FB6" w14:textId="77777777" w:rsidR="00F76B37" w:rsidRDefault="00F76B37" w:rsidP="00F76B37">
      <w:pPr>
        <w:pStyle w:val="EndNoteBibliography"/>
        <w:spacing w:after="0"/>
        <w:ind w:left="720" w:hanging="720"/>
      </w:pPr>
      <w:r w:rsidRPr="00F76B37">
        <w:lastRenderedPageBreak/>
        <w:t>135.</w:t>
      </w:r>
      <w:r w:rsidRPr="00F76B37">
        <w:tab/>
        <w:t xml:space="preserve">Sandilos, J. K.; Chiu, Y. H.; Chekeni, F. B.; Armstrong, A. J.; Walk, S. F.; Ravichandran, K. S.; Bayliss, D. A., Pannexin 1, an ATP release channel, is activated by caspase cleavage of its pore-associated C-terminal autoinhibitory region. </w:t>
      </w:r>
      <w:r w:rsidRPr="00F76B37">
        <w:rPr>
          <w:i/>
        </w:rPr>
        <w:t xml:space="preserve">The Journal of biological chemistry </w:t>
      </w:r>
      <w:r w:rsidRPr="00F76B37">
        <w:rPr>
          <w:b/>
        </w:rPr>
        <w:t>2012,</w:t>
      </w:r>
      <w:r w:rsidRPr="00F76B37">
        <w:t xml:space="preserve"> 287, (14), 11303-11.</w:t>
      </w:r>
    </w:p>
    <w:p w14:paraId="002A4D52" w14:textId="77777777" w:rsidR="00A3463B" w:rsidRPr="00F76B37" w:rsidRDefault="00A3463B" w:rsidP="00F76B37">
      <w:pPr>
        <w:pStyle w:val="EndNoteBibliography"/>
        <w:spacing w:after="0"/>
        <w:ind w:left="720" w:hanging="720"/>
      </w:pPr>
    </w:p>
    <w:p w14:paraId="52B471D7" w14:textId="08592A0E" w:rsidR="00F76B37" w:rsidRDefault="00F76B37" w:rsidP="00F76B37">
      <w:pPr>
        <w:pStyle w:val="EndNoteBibliography"/>
        <w:spacing w:after="0"/>
        <w:ind w:left="720" w:hanging="720"/>
      </w:pPr>
      <w:r w:rsidRPr="00F76B37">
        <w:t>136.</w:t>
      </w:r>
      <w:r w:rsidRPr="00F76B37">
        <w:tab/>
        <w:t xml:space="preserve">Slater, L.; Bartlett, N. W.; Haas, J. J.; Zhu, J.; Message, S. D.; Walton, R. P.; Sykes, A.; Dahdaleh, S.; Clarke, D. L.; Belvisi, M. G.; Kon, O. M.; Fujita, T.; Jeffery, P. K.; Johnston, S. L.; Edwards, M. R., Co-ordinated </w:t>
      </w:r>
      <w:r w:rsidR="00A3463B">
        <w:t>r</w:t>
      </w:r>
      <w:r w:rsidRPr="00F76B37">
        <w:t xml:space="preserve">ole of TLR3, RIG-I and MDA5 in the </w:t>
      </w:r>
      <w:r w:rsidR="00A3463B">
        <w:t>i</w:t>
      </w:r>
      <w:r w:rsidRPr="00F76B37">
        <w:t xml:space="preserve">nnate </w:t>
      </w:r>
      <w:r w:rsidR="00A3463B">
        <w:t>r</w:t>
      </w:r>
      <w:r w:rsidRPr="00F76B37">
        <w:t xml:space="preserve">esponse to </w:t>
      </w:r>
      <w:r w:rsidR="00A3463B">
        <w:t>r</w:t>
      </w:r>
      <w:r w:rsidRPr="00F76B37">
        <w:t xml:space="preserve">hinovirus in </w:t>
      </w:r>
      <w:r w:rsidR="00A3463B">
        <w:t>b</w:t>
      </w:r>
      <w:r w:rsidRPr="00F76B37">
        <w:t xml:space="preserve">ronchial </w:t>
      </w:r>
      <w:r w:rsidR="00A3463B">
        <w:t>e</w:t>
      </w:r>
      <w:r w:rsidRPr="00F76B37">
        <w:t xml:space="preserve">pithelium. </w:t>
      </w:r>
      <w:r w:rsidRPr="00F76B37">
        <w:rPr>
          <w:i/>
        </w:rPr>
        <w:t xml:space="preserve">Plos Pathog </w:t>
      </w:r>
      <w:r w:rsidRPr="00F76B37">
        <w:rPr>
          <w:b/>
        </w:rPr>
        <w:t>2010,</w:t>
      </w:r>
      <w:r w:rsidRPr="00F76B37">
        <w:t xml:space="preserve"> 6, (11).</w:t>
      </w:r>
    </w:p>
    <w:p w14:paraId="71E505FF" w14:textId="77777777" w:rsidR="00A3463B" w:rsidRPr="00F76B37" w:rsidRDefault="00A3463B" w:rsidP="00F76B37">
      <w:pPr>
        <w:pStyle w:val="EndNoteBibliography"/>
        <w:spacing w:after="0"/>
        <w:ind w:left="720" w:hanging="720"/>
      </w:pPr>
    </w:p>
    <w:p w14:paraId="07FF2E09" w14:textId="18DBC8CB" w:rsidR="00F76B37" w:rsidRDefault="00F76B37" w:rsidP="00F76B37">
      <w:pPr>
        <w:pStyle w:val="EndNoteBibliography"/>
        <w:spacing w:after="0"/>
        <w:ind w:left="720" w:hanging="720"/>
      </w:pPr>
      <w:r w:rsidRPr="00F76B37">
        <w:t>137.</w:t>
      </w:r>
      <w:r w:rsidRPr="00F76B37">
        <w:tab/>
        <w:t xml:space="preserve">Jeon, S. G.; Oh, S. Y.; Park, H. K.; Kim, Y. S.; Shim, E. J.; Lee, H. S.; Oh, M. H.; Bang, B.; Chun, E. Y.; Kim, S. H.; Gho, Y. S.; Zhu, Z.; Kim, Y. Y.; Kim, Y. K., TH2 and TH1 lung inflammation induced by airway allergen sensitization with low and high doses of double-stranded RNA. </w:t>
      </w:r>
      <w:r w:rsidRPr="00F76B37">
        <w:rPr>
          <w:i/>
        </w:rPr>
        <w:t>J</w:t>
      </w:r>
      <w:r w:rsidR="00A3463B">
        <w:rPr>
          <w:i/>
        </w:rPr>
        <w:t xml:space="preserve"> A</w:t>
      </w:r>
      <w:r w:rsidRPr="00F76B37">
        <w:rPr>
          <w:i/>
        </w:rPr>
        <w:t xml:space="preserve">llergy </w:t>
      </w:r>
      <w:r w:rsidR="00A3463B">
        <w:rPr>
          <w:i/>
        </w:rPr>
        <w:t>C</w:t>
      </w:r>
      <w:r w:rsidRPr="00F76B37">
        <w:rPr>
          <w:i/>
        </w:rPr>
        <w:t>lin</w:t>
      </w:r>
      <w:r w:rsidR="00A3463B">
        <w:rPr>
          <w:i/>
        </w:rPr>
        <w:t xml:space="preserve"> I</w:t>
      </w:r>
      <w:r w:rsidRPr="00F76B37">
        <w:rPr>
          <w:i/>
        </w:rPr>
        <w:t xml:space="preserve">mmunol </w:t>
      </w:r>
      <w:r w:rsidRPr="00F76B37">
        <w:rPr>
          <w:b/>
        </w:rPr>
        <w:t>2007,</w:t>
      </w:r>
      <w:r w:rsidRPr="00F76B37">
        <w:t xml:space="preserve"> 120, 803-12.</w:t>
      </w:r>
    </w:p>
    <w:p w14:paraId="5FAF074B" w14:textId="77777777" w:rsidR="00A3463B" w:rsidRPr="00F76B37" w:rsidRDefault="00A3463B" w:rsidP="00F76B37">
      <w:pPr>
        <w:pStyle w:val="EndNoteBibliography"/>
        <w:spacing w:after="0"/>
        <w:ind w:left="720" w:hanging="720"/>
      </w:pPr>
    </w:p>
    <w:p w14:paraId="331B386E" w14:textId="0CBC77C7" w:rsidR="00F76B37" w:rsidRDefault="00F76B37" w:rsidP="00F76B37">
      <w:pPr>
        <w:pStyle w:val="EndNoteBibliography"/>
        <w:spacing w:after="0"/>
        <w:ind w:left="720" w:hanging="720"/>
      </w:pPr>
      <w:r w:rsidRPr="00F76B37">
        <w:t>138.</w:t>
      </w:r>
      <w:r w:rsidRPr="00F76B37">
        <w:tab/>
        <w:t xml:space="preserve">Weskamp, G.; Ford, J. W.; Sturgill, J.; Martin, S.; Docherty, A. J.; Swendeman, S.; Broadway, N.; Hartmann, D.; Saftig, P.; Umland, S.; Sehara-Fujisawa, A.; Black, R. A.; Ludwig, A.; Becherer, J. D.; Conrad, D. H.; Blobel, C. P., ADAM10 is a principal 'sheddase' of the low-affinity immunoglobulin E receptor CD23. </w:t>
      </w:r>
      <w:r w:rsidRPr="00F76B37">
        <w:rPr>
          <w:i/>
        </w:rPr>
        <w:t xml:space="preserve">Nature immunology </w:t>
      </w:r>
      <w:r w:rsidRPr="00F76B37">
        <w:rPr>
          <w:b/>
        </w:rPr>
        <w:t>2006,</w:t>
      </w:r>
      <w:r w:rsidRPr="00F76B37">
        <w:t xml:space="preserve"> 7, 1293-8.</w:t>
      </w:r>
    </w:p>
    <w:p w14:paraId="42B2D53C" w14:textId="77777777" w:rsidR="00A3463B" w:rsidRPr="00F76B37" w:rsidRDefault="00A3463B" w:rsidP="00F76B37">
      <w:pPr>
        <w:pStyle w:val="EndNoteBibliography"/>
        <w:spacing w:after="0"/>
        <w:ind w:left="720" w:hanging="720"/>
      </w:pPr>
    </w:p>
    <w:p w14:paraId="4CD2A98E" w14:textId="4CBF8C53" w:rsidR="00F76B37" w:rsidRDefault="00F76B37" w:rsidP="00F76B37">
      <w:pPr>
        <w:pStyle w:val="EndNoteBibliography"/>
        <w:spacing w:after="0"/>
        <w:ind w:left="720" w:hanging="720"/>
      </w:pPr>
      <w:r w:rsidRPr="00F76B37">
        <w:t>139.</w:t>
      </w:r>
      <w:r w:rsidRPr="00F76B37">
        <w:tab/>
        <w:t xml:space="preserve">Edwards, D. R.; Handsley, M. M.; Pennington, C. J., The ADAM metalloproteinases. </w:t>
      </w:r>
      <w:r w:rsidRPr="00F76B37">
        <w:rPr>
          <w:i/>
        </w:rPr>
        <w:t xml:space="preserve">Mol Aspects Med </w:t>
      </w:r>
      <w:r w:rsidRPr="00F76B37">
        <w:rPr>
          <w:b/>
        </w:rPr>
        <w:t>2008,</w:t>
      </w:r>
      <w:r w:rsidRPr="00F76B37">
        <w:t xml:space="preserve"> 29, 258-289.</w:t>
      </w:r>
    </w:p>
    <w:p w14:paraId="61AB3D90" w14:textId="77777777" w:rsidR="00A3463B" w:rsidRPr="00F76B37" w:rsidRDefault="00A3463B" w:rsidP="00F76B37">
      <w:pPr>
        <w:pStyle w:val="EndNoteBibliography"/>
        <w:spacing w:after="0"/>
        <w:ind w:left="720" w:hanging="720"/>
      </w:pPr>
    </w:p>
    <w:p w14:paraId="15A5D179" w14:textId="6ADAC1D7" w:rsidR="00F76B37" w:rsidRDefault="00F76B37" w:rsidP="00F76B37">
      <w:pPr>
        <w:pStyle w:val="EndNoteBibliography"/>
        <w:spacing w:after="0"/>
        <w:ind w:left="720" w:hanging="720"/>
      </w:pPr>
      <w:r w:rsidRPr="00F76B37">
        <w:t>140.</w:t>
      </w:r>
      <w:r w:rsidRPr="00F76B37">
        <w:tab/>
        <w:t xml:space="preserve">Gough, P. J.; Garton, K. J.; Wille, P. T.; Rychlewski, M.; Dempsey, P. J.; Raines, E. W., A disintegrin and metalloproteinase 10-mediated cleavage and shedding regulates the cell surface expression of CXC chemokine ligand 16. </w:t>
      </w:r>
      <w:r w:rsidR="00BD5FD9">
        <w:t xml:space="preserve"> </w:t>
      </w:r>
      <w:r w:rsidRPr="00F76B37">
        <w:rPr>
          <w:i/>
        </w:rPr>
        <w:t>J</w:t>
      </w:r>
      <w:r w:rsidR="00BD5FD9">
        <w:rPr>
          <w:i/>
        </w:rPr>
        <w:t xml:space="preserve"> I</w:t>
      </w:r>
      <w:r w:rsidRPr="00F76B37">
        <w:rPr>
          <w:i/>
        </w:rPr>
        <w:t xml:space="preserve">mmunol </w:t>
      </w:r>
      <w:r w:rsidRPr="00F76B37">
        <w:rPr>
          <w:b/>
        </w:rPr>
        <w:t>2004,</w:t>
      </w:r>
      <w:r w:rsidRPr="00F76B37">
        <w:t xml:space="preserve"> 172, 3678-85.</w:t>
      </w:r>
    </w:p>
    <w:p w14:paraId="654B4379" w14:textId="77777777" w:rsidR="00BD5FD9" w:rsidRPr="00F76B37" w:rsidRDefault="00BD5FD9" w:rsidP="00F76B37">
      <w:pPr>
        <w:pStyle w:val="EndNoteBibliography"/>
        <w:spacing w:after="0"/>
        <w:ind w:left="720" w:hanging="720"/>
      </w:pPr>
    </w:p>
    <w:p w14:paraId="370DE7D8" w14:textId="277348CC" w:rsidR="00F76B37" w:rsidRDefault="00F76B37" w:rsidP="00F76B37">
      <w:pPr>
        <w:pStyle w:val="EndNoteBibliography"/>
        <w:spacing w:after="0"/>
        <w:ind w:left="720" w:hanging="720"/>
      </w:pPr>
      <w:r w:rsidRPr="00F76B37">
        <w:t>141.</w:t>
      </w:r>
      <w:r w:rsidRPr="00F76B37">
        <w:tab/>
        <w:t xml:space="preserve">Post, S.; Rozeveld, D.; Jonker, M. R.; Bischoff, R.; van Oosterhout, A. J.; Heijink, I. H., ADAM10 mediates the house dust mite-induced release of chemokine ligand CCL20 by airway epithelium. </w:t>
      </w:r>
      <w:r w:rsidRPr="00F76B37">
        <w:rPr>
          <w:i/>
        </w:rPr>
        <w:t xml:space="preserve">Allergy </w:t>
      </w:r>
      <w:r w:rsidRPr="00F76B37">
        <w:rPr>
          <w:b/>
        </w:rPr>
        <w:t>2015,</w:t>
      </w:r>
      <w:r w:rsidRPr="00F76B37">
        <w:t xml:space="preserve"> 70, 1545-52.</w:t>
      </w:r>
    </w:p>
    <w:p w14:paraId="1368683B" w14:textId="77777777" w:rsidR="00BD5FD9" w:rsidRPr="00F76B37" w:rsidRDefault="00BD5FD9" w:rsidP="00F76B37">
      <w:pPr>
        <w:pStyle w:val="EndNoteBibliography"/>
        <w:spacing w:after="0"/>
        <w:ind w:left="720" w:hanging="720"/>
      </w:pPr>
    </w:p>
    <w:p w14:paraId="0BA66DE9" w14:textId="58009F2D" w:rsidR="00F76B37" w:rsidRDefault="00F76B37" w:rsidP="00F76B37">
      <w:pPr>
        <w:pStyle w:val="EndNoteBibliography"/>
        <w:spacing w:after="0"/>
        <w:ind w:left="720" w:hanging="720"/>
      </w:pPr>
      <w:r w:rsidRPr="00F76B37">
        <w:t>142.</w:t>
      </w:r>
      <w:r w:rsidRPr="00F76B37">
        <w:tab/>
        <w:t xml:space="preserve">Reiss, K.; Saftig, P., The "a disintegrin and metalloprotease" (ADAM) family of sheddases: physiological and cellular functions. </w:t>
      </w:r>
      <w:r w:rsidR="00BD5FD9">
        <w:t xml:space="preserve"> </w:t>
      </w:r>
      <w:r w:rsidRPr="00F76B37">
        <w:rPr>
          <w:i/>
        </w:rPr>
        <w:t>Sem</w:t>
      </w:r>
      <w:r w:rsidR="00BD5FD9">
        <w:rPr>
          <w:i/>
        </w:rPr>
        <w:t xml:space="preserve"> C</w:t>
      </w:r>
      <w:r w:rsidRPr="00F76B37">
        <w:rPr>
          <w:i/>
        </w:rPr>
        <w:t xml:space="preserve">ell </w:t>
      </w:r>
      <w:r w:rsidR="00BD5FD9">
        <w:rPr>
          <w:i/>
        </w:rPr>
        <w:t>D</w:t>
      </w:r>
      <w:r w:rsidRPr="00F76B37">
        <w:rPr>
          <w:i/>
        </w:rPr>
        <w:t>ev</w:t>
      </w:r>
      <w:r w:rsidR="00BD5FD9">
        <w:rPr>
          <w:i/>
        </w:rPr>
        <w:t xml:space="preserve"> B</w:t>
      </w:r>
      <w:r w:rsidRPr="00F76B37">
        <w:rPr>
          <w:i/>
        </w:rPr>
        <w:t xml:space="preserve">iol </w:t>
      </w:r>
      <w:r w:rsidRPr="00F76B37">
        <w:rPr>
          <w:b/>
        </w:rPr>
        <w:t>2009,</w:t>
      </w:r>
      <w:r w:rsidRPr="00F76B37">
        <w:t xml:space="preserve"> 20, 126-37.</w:t>
      </w:r>
    </w:p>
    <w:p w14:paraId="2AE77976" w14:textId="77777777" w:rsidR="00BD5FD9" w:rsidRPr="00F76B37" w:rsidRDefault="00BD5FD9" w:rsidP="00F76B37">
      <w:pPr>
        <w:pStyle w:val="EndNoteBibliography"/>
        <w:spacing w:after="0"/>
        <w:ind w:left="720" w:hanging="720"/>
      </w:pPr>
    </w:p>
    <w:p w14:paraId="64A61B40" w14:textId="77777777" w:rsidR="00F76B37" w:rsidRDefault="00F76B37" w:rsidP="00F76B37">
      <w:pPr>
        <w:pStyle w:val="EndNoteBibliography"/>
        <w:spacing w:after="0"/>
        <w:ind w:left="720" w:hanging="720"/>
      </w:pPr>
      <w:r w:rsidRPr="00F76B37">
        <w:t>143.</w:t>
      </w:r>
      <w:r w:rsidRPr="00F76B37">
        <w:tab/>
        <w:t xml:space="preserve">Faber, T. W.; Pullen, N. A.; Fernando, J. F.; Kolawole, E. M.; McLeod, J. J.; Taruselli, M.; Williams, K. L.; Rivera, K. O.; Barnstein, B. O.; Conrad, D. H.; Ryan, J. J., ADAM10 is required for SCF-induced mast cell migration. </w:t>
      </w:r>
      <w:r w:rsidRPr="00F76B37">
        <w:rPr>
          <w:i/>
        </w:rPr>
        <w:t xml:space="preserve">Cellular immunology </w:t>
      </w:r>
      <w:r w:rsidRPr="00F76B37">
        <w:rPr>
          <w:b/>
        </w:rPr>
        <w:t>2014,</w:t>
      </w:r>
      <w:r w:rsidRPr="00F76B37">
        <w:t xml:space="preserve"> 290, (1), 80-8.</w:t>
      </w:r>
    </w:p>
    <w:p w14:paraId="0D2B5DDD" w14:textId="77777777" w:rsidR="00BD5FD9" w:rsidRPr="00F76B37" w:rsidRDefault="00BD5FD9" w:rsidP="00F76B37">
      <w:pPr>
        <w:pStyle w:val="EndNoteBibliography"/>
        <w:spacing w:after="0"/>
        <w:ind w:left="720" w:hanging="720"/>
      </w:pPr>
    </w:p>
    <w:p w14:paraId="1FC4E90C" w14:textId="7FBF219C" w:rsidR="00F76B37" w:rsidRDefault="00F76B37" w:rsidP="00F76B37">
      <w:pPr>
        <w:pStyle w:val="EndNoteBibliography"/>
        <w:spacing w:after="0"/>
        <w:ind w:left="720" w:hanging="720"/>
      </w:pPr>
      <w:r w:rsidRPr="00F76B37">
        <w:t>144.</w:t>
      </w:r>
      <w:r w:rsidRPr="00F76B37">
        <w:tab/>
        <w:t xml:space="preserve">Cooley, L. F.; Martin, R. K.; Zellner, H. B.; Irani, A. M.; Uram-Tuculescu, C.; El Shikh, M. E.; Conrad, D. H., Increased B Cell ADAM10 in </w:t>
      </w:r>
      <w:r w:rsidR="00BD5FD9">
        <w:t>a</w:t>
      </w:r>
      <w:r w:rsidRPr="00F76B37">
        <w:t xml:space="preserve">llergic </w:t>
      </w:r>
      <w:r w:rsidR="00BD5FD9">
        <w:t>p</w:t>
      </w:r>
      <w:r w:rsidRPr="00F76B37">
        <w:t xml:space="preserve">atients and Th2 </w:t>
      </w:r>
      <w:r w:rsidR="00BD5FD9">
        <w:t>p</w:t>
      </w:r>
      <w:r w:rsidRPr="00F76B37">
        <w:t xml:space="preserve">rone </w:t>
      </w:r>
      <w:r w:rsidR="00BD5FD9">
        <w:t>m</w:t>
      </w:r>
      <w:r w:rsidRPr="00F76B37">
        <w:t xml:space="preserve">ice. </w:t>
      </w:r>
      <w:r w:rsidRPr="00F76B37">
        <w:rPr>
          <w:i/>
        </w:rPr>
        <w:t xml:space="preserve">PloS one </w:t>
      </w:r>
      <w:r w:rsidRPr="00F76B37">
        <w:rPr>
          <w:b/>
        </w:rPr>
        <w:t>2015,</w:t>
      </w:r>
      <w:r w:rsidRPr="00F76B37">
        <w:t xml:space="preserve"> 10, e0124331.</w:t>
      </w:r>
    </w:p>
    <w:p w14:paraId="53BCB163" w14:textId="77777777" w:rsidR="00BD5FD9" w:rsidRPr="00F76B37" w:rsidRDefault="00BD5FD9" w:rsidP="00F76B37">
      <w:pPr>
        <w:pStyle w:val="EndNoteBibliography"/>
        <w:spacing w:after="0"/>
        <w:ind w:left="720" w:hanging="720"/>
      </w:pPr>
    </w:p>
    <w:p w14:paraId="4324A567" w14:textId="341F4EE8" w:rsidR="00F76B37" w:rsidRDefault="00F76B37" w:rsidP="00F76B37">
      <w:pPr>
        <w:pStyle w:val="EndNoteBibliography"/>
        <w:spacing w:after="0"/>
        <w:ind w:left="720" w:hanging="720"/>
      </w:pPr>
      <w:r w:rsidRPr="00F76B37">
        <w:t>145.</w:t>
      </w:r>
      <w:r w:rsidRPr="00F76B37">
        <w:tab/>
        <w:t xml:space="preserve">Di Valentin, E.; Crahay, C.; Garbacki, N.; Hennuy, B.; Gueders, M.; Noel, A.; Foidart, J. M.; Grooten, J.; Colige, A.; Piette, J.; Cataldo, D., New asthma biomarkers: lessons from murine models of acute and chronic asthma. </w:t>
      </w:r>
      <w:r w:rsidR="00BD5FD9">
        <w:t xml:space="preserve"> </w:t>
      </w:r>
      <w:r w:rsidRPr="00F76B37">
        <w:rPr>
          <w:i/>
        </w:rPr>
        <w:t>Am J Physiol</w:t>
      </w:r>
      <w:r w:rsidR="00BD5FD9">
        <w:rPr>
          <w:i/>
        </w:rPr>
        <w:t xml:space="preserve">: </w:t>
      </w:r>
      <w:r w:rsidRPr="00F76B37">
        <w:rPr>
          <w:i/>
        </w:rPr>
        <w:t>Lung C</w:t>
      </w:r>
      <w:r w:rsidR="00BD5FD9">
        <w:rPr>
          <w:i/>
        </w:rPr>
        <w:t>ell Mol Biol</w:t>
      </w:r>
      <w:r w:rsidRPr="00F76B37">
        <w:rPr>
          <w:i/>
        </w:rPr>
        <w:t xml:space="preserve"> </w:t>
      </w:r>
      <w:r w:rsidRPr="00F76B37">
        <w:rPr>
          <w:b/>
        </w:rPr>
        <w:t>2009,</w:t>
      </w:r>
      <w:r w:rsidRPr="00F76B37">
        <w:t xml:space="preserve"> 296, L185-L197.</w:t>
      </w:r>
    </w:p>
    <w:p w14:paraId="3022EEF4" w14:textId="77777777" w:rsidR="00BD5FD9" w:rsidRPr="00F76B37" w:rsidRDefault="00BD5FD9" w:rsidP="00F76B37">
      <w:pPr>
        <w:pStyle w:val="EndNoteBibliography"/>
        <w:spacing w:after="0"/>
        <w:ind w:left="720" w:hanging="720"/>
      </w:pPr>
    </w:p>
    <w:p w14:paraId="2D92083B" w14:textId="6288A041" w:rsidR="00F76B37" w:rsidRPr="00F76B37" w:rsidRDefault="00F76B37" w:rsidP="00F76B37">
      <w:pPr>
        <w:pStyle w:val="EndNoteBibliography"/>
        <w:spacing w:after="0"/>
        <w:ind w:left="720" w:hanging="720"/>
      </w:pPr>
      <w:r w:rsidRPr="00F76B37">
        <w:t>146.</w:t>
      </w:r>
      <w:r w:rsidRPr="00F76B37">
        <w:tab/>
        <w:t xml:space="preserve">Muir, A.; Soong, G.; Sokol, S.; Reddy, B.; Gomez, M. I.; Van Heeckeren, A.; Prince, A., Toll-like receptors in normal and cystic fibrosis airway epithelial cells. </w:t>
      </w:r>
      <w:r w:rsidR="00BD5FD9">
        <w:t xml:space="preserve"> </w:t>
      </w:r>
      <w:r w:rsidRPr="00F76B37">
        <w:rPr>
          <w:i/>
        </w:rPr>
        <w:t>Am</w:t>
      </w:r>
      <w:r w:rsidR="00BD5FD9">
        <w:rPr>
          <w:i/>
        </w:rPr>
        <w:t xml:space="preserve"> J R</w:t>
      </w:r>
      <w:r w:rsidRPr="00F76B37">
        <w:rPr>
          <w:i/>
        </w:rPr>
        <w:t>espir</w:t>
      </w:r>
      <w:r w:rsidR="00BD5FD9">
        <w:rPr>
          <w:i/>
        </w:rPr>
        <w:t xml:space="preserve"> C</w:t>
      </w:r>
      <w:r w:rsidRPr="00F76B37">
        <w:rPr>
          <w:i/>
        </w:rPr>
        <w:t xml:space="preserve">ell </w:t>
      </w:r>
      <w:r w:rsidR="00BD5FD9">
        <w:rPr>
          <w:i/>
        </w:rPr>
        <w:t>M</w:t>
      </w:r>
      <w:r w:rsidRPr="00F76B37">
        <w:rPr>
          <w:i/>
        </w:rPr>
        <w:t xml:space="preserve">ol </w:t>
      </w:r>
      <w:r w:rsidR="00BD5FD9">
        <w:rPr>
          <w:i/>
        </w:rPr>
        <w:t>B</w:t>
      </w:r>
      <w:r w:rsidRPr="00F76B37">
        <w:rPr>
          <w:i/>
        </w:rPr>
        <w:t xml:space="preserve">iol </w:t>
      </w:r>
      <w:r w:rsidRPr="00F76B37">
        <w:rPr>
          <w:b/>
        </w:rPr>
        <w:t>2004,</w:t>
      </w:r>
      <w:r w:rsidRPr="00F76B37">
        <w:t xml:space="preserve"> 30, 777-83.</w:t>
      </w:r>
    </w:p>
    <w:p w14:paraId="77456EDD" w14:textId="7BD28B21" w:rsidR="00F76B37" w:rsidRDefault="00F76B37" w:rsidP="00F76B37">
      <w:pPr>
        <w:pStyle w:val="EndNoteBibliography"/>
        <w:spacing w:after="0"/>
        <w:ind w:left="720" w:hanging="720"/>
      </w:pPr>
      <w:r w:rsidRPr="00F76B37">
        <w:lastRenderedPageBreak/>
        <w:t>147.</w:t>
      </w:r>
      <w:r w:rsidRPr="00F76B37">
        <w:tab/>
        <w:t xml:space="preserve">Dabbagh, K.; Dahl, M. E.; Stepick-Biek, P.; Lewis, D. B., Toll-like receptor 4 is required for optimal development of Th2 immune responses: role of dendritic cells. </w:t>
      </w:r>
      <w:r w:rsidR="00BD5FD9">
        <w:t xml:space="preserve"> </w:t>
      </w:r>
      <w:r w:rsidRPr="00F76B37">
        <w:rPr>
          <w:i/>
        </w:rPr>
        <w:t xml:space="preserve">J </w:t>
      </w:r>
      <w:r w:rsidR="00BD5FD9">
        <w:rPr>
          <w:i/>
        </w:rPr>
        <w:t>I</w:t>
      </w:r>
      <w:r w:rsidRPr="00F76B37">
        <w:rPr>
          <w:i/>
        </w:rPr>
        <w:t xml:space="preserve">mmunol </w:t>
      </w:r>
      <w:r w:rsidRPr="00F76B37">
        <w:rPr>
          <w:b/>
        </w:rPr>
        <w:t>2002,</w:t>
      </w:r>
      <w:r w:rsidRPr="00F76B37">
        <w:t xml:space="preserve"> 168, 4524-30.</w:t>
      </w:r>
    </w:p>
    <w:p w14:paraId="2E78C35E" w14:textId="77777777" w:rsidR="00BD5FD9" w:rsidRPr="00F76B37" w:rsidRDefault="00BD5FD9" w:rsidP="00F76B37">
      <w:pPr>
        <w:pStyle w:val="EndNoteBibliography"/>
        <w:spacing w:after="0"/>
        <w:ind w:left="720" w:hanging="720"/>
      </w:pPr>
    </w:p>
    <w:p w14:paraId="53CE1B11" w14:textId="55D82B2F" w:rsidR="00F76B37" w:rsidRDefault="00F76B37" w:rsidP="00F76B37">
      <w:pPr>
        <w:pStyle w:val="EndNoteBibliography"/>
        <w:spacing w:after="0"/>
        <w:ind w:left="720" w:hanging="720"/>
      </w:pPr>
      <w:r w:rsidRPr="00F76B37">
        <w:t>148.</w:t>
      </w:r>
      <w:r w:rsidRPr="00F76B37">
        <w:tab/>
        <w:t xml:space="preserve">Eisenbarth, S. C.; Piggott, D. A.; Huleatt, J. W.; Visintin, I.; Herrick, C. A.; Bottomly, K., Lipopolysaccharide-enhanced, toll-like receptor 4-dependent T helper cell type 2 responses to inhaled antigen. </w:t>
      </w:r>
      <w:r w:rsidR="00BD5FD9">
        <w:rPr>
          <w:i/>
        </w:rPr>
        <w:t xml:space="preserve"> </w:t>
      </w:r>
      <w:r w:rsidRPr="00F76B37">
        <w:rPr>
          <w:i/>
        </w:rPr>
        <w:t>J</w:t>
      </w:r>
      <w:r w:rsidR="00BD5FD9">
        <w:rPr>
          <w:i/>
        </w:rPr>
        <w:t xml:space="preserve"> E</w:t>
      </w:r>
      <w:r w:rsidRPr="00F76B37">
        <w:rPr>
          <w:i/>
        </w:rPr>
        <w:t>xp</w:t>
      </w:r>
      <w:r w:rsidR="00BD5FD9">
        <w:rPr>
          <w:i/>
        </w:rPr>
        <w:t xml:space="preserve"> M</w:t>
      </w:r>
      <w:r w:rsidRPr="00F76B37">
        <w:rPr>
          <w:i/>
        </w:rPr>
        <w:t xml:space="preserve">ed </w:t>
      </w:r>
      <w:r w:rsidRPr="00F76B37">
        <w:rPr>
          <w:b/>
        </w:rPr>
        <w:t>2002,</w:t>
      </w:r>
      <w:r w:rsidRPr="00F76B37">
        <w:t xml:space="preserve"> 196, 1645-51.</w:t>
      </w:r>
    </w:p>
    <w:p w14:paraId="60FD84E3" w14:textId="77777777" w:rsidR="00BD5FD9" w:rsidRPr="00F76B37" w:rsidRDefault="00BD5FD9" w:rsidP="00F76B37">
      <w:pPr>
        <w:pStyle w:val="EndNoteBibliography"/>
        <w:spacing w:after="0"/>
        <w:ind w:left="720" w:hanging="720"/>
      </w:pPr>
    </w:p>
    <w:p w14:paraId="228127EF" w14:textId="0D1B906D" w:rsidR="00F76B37" w:rsidRDefault="00F76B37" w:rsidP="00F76B37">
      <w:pPr>
        <w:pStyle w:val="EndNoteBibliography"/>
        <w:spacing w:after="0"/>
        <w:ind w:left="720" w:hanging="720"/>
      </w:pPr>
      <w:r w:rsidRPr="00F76B37">
        <w:t>149.</w:t>
      </w:r>
      <w:r w:rsidRPr="00F76B37">
        <w:tab/>
        <w:t>Kim, Y. K.; Oh, S. Y.; Jeon, S. G.; Park, H. W.; Lee, S. Y.; Chun, E. Y.; Bang, B.; Lee, H. S.; Oh, M. H.; Kim, Y. S.; Kim, J. H.; Gho, Y. S.; Cho, S. H.; Min, K. U.; Kim, Y. Y.; Zhu, Z., Airway exposure levels of lipopolysaccharide determine type 1 versus type 2 experimental asthma.</w:t>
      </w:r>
      <w:r w:rsidR="00BD5FD9">
        <w:t xml:space="preserve"> </w:t>
      </w:r>
      <w:r w:rsidRPr="00F76B37">
        <w:t xml:space="preserve"> </w:t>
      </w:r>
      <w:r w:rsidRPr="00F76B37">
        <w:rPr>
          <w:i/>
        </w:rPr>
        <w:t>J</w:t>
      </w:r>
      <w:r w:rsidR="00BD5FD9">
        <w:rPr>
          <w:i/>
        </w:rPr>
        <w:t xml:space="preserve"> I</w:t>
      </w:r>
      <w:r w:rsidRPr="00F76B37">
        <w:rPr>
          <w:i/>
        </w:rPr>
        <w:t xml:space="preserve">mmunol </w:t>
      </w:r>
      <w:r w:rsidRPr="00F76B37">
        <w:rPr>
          <w:b/>
        </w:rPr>
        <w:t>2007,</w:t>
      </w:r>
      <w:r w:rsidRPr="00F76B37">
        <w:t xml:space="preserve"> 178, 5375-82.</w:t>
      </w:r>
    </w:p>
    <w:p w14:paraId="78DFD7FF" w14:textId="77777777" w:rsidR="00BD5FD9" w:rsidRPr="00F76B37" w:rsidRDefault="00BD5FD9" w:rsidP="00F76B37">
      <w:pPr>
        <w:pStyle w:val="EndNoteBibliography"/>
        <w:spacing w:after="0"/>
        <w:ind w:left="720" w:hanging="720"/>
      </w:pPr>
    </w:p>
    <w:p w14:paraId="61181EB8" w14:textId="256A5D73" w:rsidR="00F76B37" w:rsidRDefault="00F76B37" w:rsidP="00F76B37">
      <w:pPr>
        <w:pStyle w:val="EndNoteBibliography"/>
        <w:spacing w:after="0"/>
        <w:ind w:left="720" w:hanging="720"/>
      </w:pPr>
      <w:r w:rsidRPr="00F76B37">
        <w:t>150.</w:t>
      </w:r>
      <w:r w:rsidRPr="00F76B37">
        <w:tab/>
        <w:t xml:space="preserve">Nigo, Y. I.; Yamashita, M.; Hirahara, K.; Shinnakasu, R.; Inami, M.; Kimura, M.; Hasegawa, A.; Kohno, Y.; Nakayama, T., Regulation of allergic airway inflammation through Toll-like receptor 4-mediated modification of mast cell function. </w:t>
      </w:r>
      <w:r w:rsidR="00BD5FD9">
        <w:t xml:space="preserve"> </w:t>
      </w:r>
      <w:r w:rsidRPr="00F76B37">
        <w:rPr>
          <w:i/>
        </w:rPr>
        <w:t>Proc Natl Acad Sci</w:t>
      </w:r>
      <w:r w:rsidR="00BD5FD9">
        <w:rPr>
          <w:i/>
        </w:rPr>
        <w:t xml:space="preserve"> USA</w:t>
      </w:r>
      <w:r w:rsidRPr="00F76B37">
        <w:rPr>
          <w:i/>
        </w:rPr>
        <w:t xml:space="preserve"> </w:t>
      </w:r>
      <w:r w:rsidRPr="00F76B37">
        <w:rPr>
          <w:b/>
        </w:rPr>
        <w:t>2006,</w:t>
      </w:r>
      <w:r w:rsidRPr="00F76B37">
        <w:t xml:space="preserve"> 103, 2286-91.</w:t>
      </w:r>
    </w:p>
    <w:p w14:paraId="758062BC" w14:textId="77777777" w:rsidR="00BD5FD9" w:rsidRPr="00F76B37" w:rsidRDefault="00BD5FD9" w:rsidP="00F76B37">
      <w:pPr>
        <w:pStyle w:val="EndNoteBibliography"/>
        <w:spacing w:after="0"/>
        <w:ind w:left="720" w:hanging="720"/>
      </w:pPr>
    </w:p>
    <w:p w14:paraId="0E347822" w14:textId="56A66C63" w:rsidR="00F76B37" w:rsidRDefault="00F76B37" w:rsidP="00F76B37">
      <w:pPr>
        <w:pStyle w:val="EndNoteBibliography"/>
        <w:spacing w:after="0"/>
        <w:ind w:left="720" w:hanging="720"/>
      </w:pPr>
      <w:r w:rsidRPr="00F76B37">
        <w:t>151.</w:t>
      </w:r>
      <w:r w:rsidRPr="00F76B37">
        <w:tab/>
        <w:t xml:space="preserve">Piggott, D. A.; Eisenbarth, S. C.; Xu, L.; Constant, S. L.; Huleatt, J. W.; Herrick, C. A.; Bottomly, K., MyD88-dependent induction of allergic Th2 responses to intranasal antigen. </w:t>
      </w:r>
      <w:r w:rsidR="00BD5FD9">
        <w:t xml:space="preserve"> </w:t>
      </w:r>
      <w:r w:rsidRPr="00F76B37">
        <w:rPr>
          <w:i/>
        </w:rPr>
        <w:t>J</w:t>
      </w:r>
      <w:r w:rsidR="00BD5FD9">
        <w:rPr>
          <w:i/>
        </w:rPr>
        <w:t xml:space="preserve"> C</w:t>
      </w:r>
      <w:r w:rsidRPr="00F76B37">
        <w:rPr>
          <w:i/>
        </w:rPr>
        <w:t xml:space="preserve">lin </w:t>
      </w:r>
      <w:r w:rsidR="00BD5FD9">
        <w:rPr>
          <w:i/>
        </w:rPr>
        <w:t>I</w:t>
      </w:r>
      <w:r w:rsidRPr="00F76B37">
        <w:rPr>
          <w:i/>
        </w:rPr>
        <w:t xml:space="preserve">nvest </w:t>
      </w:r>
      <w:r w:rsidRPr="00F76B37">
        <w:rPr>
          <w:b/>
        </w:rPr>
        <w:t>2005,</w:t>
      </w:r>
      <w:r w:rsidRPr="00F76B37">
        <w:t xml:space="preserve"> 115, 459-67.</w:t>
      </w:r>
    </w:p>
    <w:p w14:paraId="7C8FD133" w14:textId="77777777" w:rsidR="00BD5FD9" w:rsidRPr="00F76B37" w:rsidRDefault="00BD5FD9" w:rsidP="00F76B37">
      <w:pPr>
        <w:pStyle w:val="EndNoteBibliography"/>
        <w:spacing w:after="0"/>
        <w:ind w:left="720" w:hanging="720"/>
      </w:pPr>
    </w:p>
    <w:p w14:paraId="2E0E2460" w14:textId="5AB95C36" w:rsidR="00F76B37" w:rsidRDefault="00F76B37" w:rsidP="00F76B37">
      <w:pPr>
        <w:pStyle w:val="EndNoteBibliography"/>
        <w:spacing w:after="0"/>
        <w:ind w:left="720" w:hanging="720"/>
      </w:pPr>
      <w:r w:rsidRPr="00F76B37">
        <w:t>152.</w:t>
      </w:r>
      <w:r w:rsidRPr="00F76B37">
        <w:tab/>
        <w:t>Redecke, V.; Hacker, H.; Datta, S. K.; Fermin, A.; Pitha, P. M.; Broide, D. H.; Raz, E., Cutting edge: activation of Toll-like receptor 2 induces a Th2 immune response and promotes experimental asthma.</w:t>
      </w:r>
      <w:r w:rsidR="00BD5FD9">
        <w:t xml:space="preserve"> </w:t>
      </w:r>
      <w:r w:rsidRPr="00F76B37">
        <w:t xml:space="preserve"> </w:t>
      </w:r>
      <w:r w:rsidRPr="00F76B37">
        <w:rPr>
          <w:i/>
        </w:rPr>
        <w:t>J</w:t>
      </w:r>
      <w:r w:rsidR="00BD5FD9">
        <w:rPr>
          <w:i/>
        </w:rPr>
        <w:t xml:space="preserve"> I</w:t>
      </w:r>
      <w:r w:rsidRPr="00F76B37">
        <w:rPr>
          <w:i/>
        </w:rPr>
        <w:t xml:space="preserve">mmunol </w:t>
      </w:r>
      <w:r w:rsidRPr="00F76B37">
        <w:rPr>
          <w:b/>
        </w:rPr>
        <w:t>2004,</w:t>
      </w:r>
      <w:r w:rsidRPr="00F76B37">
        <w:t xml:space="preserve"> 172, 2739-43.</w:t>
      </w:r>
    </w:p>
    <w:p w14:paraId="7B2CF29F" w14:textId="77777777" w:rsidR="002D25BF" w:rsidRPr="00F76B37" w:rsidRDefault="002D25BF" w:rsidP="00F76B37">
      <w:pPr>
        <w:pStyle w:val="EndNoteBibliography"/>
        <w:spacing w:after="0"/>
        <w:ind w:left="720" w:hanging="720"/>
      </w:pPr>
    </w:p>
    <w:p w14:paraId="449D4C0D" w14:textId="29783582" w:rsidR="00F76B37" w:rsidRDefault="00F76B37" w:rsidP="00F76B37">
      <w:pPr>
        <w:pStyle w:val="EndNoteBibliography"/>
        <w:spacing w:after="0"/>
        <w:ind w:left="720" w:hanging="720"/>
      </w:pPr>
      <w:r w:rsidRPr="00F76B37">
        <w:t>153.</w:t>
      </w:r>
      <w:r w:rsidRPr="00F76B37">
        <w:tab/>
        <w:t xml:space="preserve">Ritz, S. A.; Cundall, M. J.; Gajewska, B. U.; Alvarez, D.; Gutierrez-Ramos, J. C.; Coyle, A. J.; McKenzie, A. N.; Stampfli, M. R.; Jordana, M., Granulocyte macrophage colony-stimulating factor-driven respiratory mucosal sensitization induces Th2 differentiation and function independently of interleukin-4. </w:t>
      </w:r>
      <w:r w:rsidR="00BD5FD9">
        <w:t xml:space="preserve"> </w:t>
      </w:r>
      <w:r w:rsidRPr="00F76B37">
        <w:rPr>
          <w:i/>
        </w:rPr>
        <w:t>Am</w:t>
      </w:r>
      <w:r w:rsidR="002D25BF">
        <w:rPr>
          <w:i/>
        </w:rPr>
        <w:t xml:space="preserve"> J R</w:t>
      </w:r>
      <w:r w:rsidRPr="00F76B37">
        <w:rPr>
          <w:i/>
        </w:rPr>
        <w:t>espir</w:t>
      </w:r>
      <w:r w:rsidR="002D25BF">
        <w:rPr>
          <w:i/>
        </w:rPr>
        <w:t xml:space="preserve"> C</w:t>
      </w:r>
      <w:r w:rsidRPr="00F76B37">
        <w:rPr>
          <w:i/>
        </w:rPr>
        <w:t xml:space="preserve">ell and </w:t>
      </w:r>
      <w:r w:rsidR="002D25BF">
        <w:rPr>
          <w:i/>
        </w:rPr>
        <w:t>M</w:t>
      </w:r>
      <w:r w:rsidRPr="00F76B37">
        <w:rPr>
          <w:i/>
        </w:rPr>
        <w:t>ol</w:t>
      </w:r>
      <w:r w:rsidR="002D25BF">
        <w:rPr>
          <w:i/>
        </w:rPr>
        <w:t xml:space="preserve"> B</w:t>
      </w:r>
      <w:r w:rsidRPr="00F76B37">
        <w:rPr>
          <w:i/>
        </w:rPr>
        <w:t xml:space="preserve">iol </w:t>
      </w:r>
      <w:r w:rsidRPr="00F76B37">
        <w:rPr>
          <w:b/>
        </w:rPr>
        <w:t>2002,</w:t>
      </w:r>
      <w:r w:rsidRPr="00F76B37">
        <w:t xml:space="preserve"> 27, 428-35.</w:t>
      </w:r>
    </w:p>
    <w:p w14:paraId="03A98FA0" w14:textId="77777777" w:rsidR="002D25BF" w:rsidRPr="00F76B37" w:rsidRDefault="002D25BF" w:rsidP="00F76B37">
      <w:pPr>
        <w:pStyle w:val="EndNoteBibliography"/>
        <w:spacing w:after="0"/>
        <w:ind w:left="720" w:hanging="720"/>
      </w:pPr>
    </w:p>
    <w:p w14:paraId="27DCC761" w14:textId="0664BB6C" w:rsidR="00F76B37" w:rsidRDefault="00F76B37" w:rsidP="00F76B37">
      <w:pPr>
        <w:pStyle w:val="EndNoteBibliography"/>
        <w:spacing w:after="0"/>
        <w:ind w:left="720" w:hanging="720"/>
      </w:pPr>
      <w:r w:rsidRPr="00F76B37">
        <w:t>154.</w:t>
      </w:r>
      <w:r w:rsidRPr="00F76B37">
        <w:tab/>
        <w:t xml:space="preserve">Hammad, H.; Chieppa, M.; Perros, F.; Willart, M. A.; Germain, R. N.; Lambrecht, B. N., House dust mite allergen induces asthma via Toll-like receptor 4 triggering of airway structural cells. </w:t>
      </w:r>
      <w:r w:rsidR="002D25BF">
        <w:t xml:space="preserve"> </w:t>
      </w:r>
      <w:r w:rsidRPr="00F76B37">
        <w:rPr>
          <w:i/>
        </w:rPr>
        <w:t xml:space="preserve">Nature </w:t>
      </w:r>
      <w:r w:rsidR="002D25BF">
        <w:rPr>
          <w:i/>
        </w:rPr>
        <w:t>M</w:t>
      </w:r>
      <w:r w:rsidRPr="00F76B37">
        <w:rPr>
          <w:i/>
        </w:rPr>
        <w:t xml:space="preserve">ed </w:t>
      </w:r>
      <w:r w:rsidRPr="00F76B37">
        <w:rPr>
          <w:b/>
        </w:rPr>
        <w:t>2009,</w:t>
      </w:r>
      <w:r w:rsidRPr="00F76B37">
        <w:t xml:space="preserve"> 15, 410-6.</w:t>
      </w:r>
    </w:p>
    <w:p w14:paraId="1AF7A6F9" w14:textId="77777777" w:rsidR="002D25BF" w:rsidRPr="00F76B37" w:rsidRDefault="002D25BF" w:rsidP="00F76B37">
      <w:pPr>
        <w:pStyle w:val="EndNoteBibliography"/>
        <w:spacing w:after="0"/>
        <w:ind w:left="720" w:hanging="720"/>
      </w:pPr>
    </w:p>
    <w:p w14:paraId="61824793" w14:textId="7FEEC00E" w:rsidR="00F76B37" w:rsidRDefault="00F76B37" w:rsidP="00F76B37">
      <w:pPr>
        <w:pStyle w:val="EndNoteBibliography"/>
        <w:spacing w:after="0"/>
        <w:ind w:left="720" w:hanging="720"/>
      </w:pPr>
      <w:r w:rsidRPr="00F76B37">
        <w:t>155.</w:t>
      </w:r>
      <w:r w:rsidRPr="00F76B37">
        <w:tab/>
        <w:t xml:space="preserve">Ullah, M. A.; Loh, Z.; Gan, W. J.; Zhang, V.; Yang, H.; Li, J. H.; Yamamoto, Y.; Schmidt, A. M.; Armour, C. L.; Hughes, J. M.; Phipps, S.; Sukkar, M. B., Receptor for advanced glycation end products and its ligand high-mobility group box-1 mediate allergic airway sensitization and airway inflammation. </w:t>
      </w:r>
      <w:r w:rsidRPr="00F76B37">
        <w:rPr>
          <w:i/>
        </w:rPr>
        <w:t>J</w:t>
      </w:r>
      <w:r w:rsidR="002D25BF">
        <w:rPr>
          <w:i/>
        </w:rPr>
        <w:t xml:space="preserve"> A</w:t>
      </w:r>
      <w:r w:rsidRPr="00F76B37">
        <w:rPr>
          <w:i/>
        </w:rPr>
        <w:t>llergy</w:t>
      </w:r>
      <w:r w:rsidR="002D25BF">
        <w:rPr>
          <w:i/>
        </w:rPr>
        <w:t xml:space="preserve"> C</w:t>
      </w:r>
      <w:r w:rsidRPr="00F76B37">
        <w:rPr>
          <w:i/>
        </w:rPr>
        <w:t>lin</w:t>
      </w:r>
      <w:r w:rsidR="002D25BF">
        <w:rPr>
          <w:i/>
        </w:rPr>
        <w:t xml:space="preserve"> I</w:t>
      </w:r>
      <w:r w:rsidRPr="00F76B37">
        <w:rPr>
          <w:i/>
        </w:rPr>
        <w:t xml:space="preserve">mmunol </w:t>
      </w:r>
      <w:r w:rsidRPr="00F76B37">
        <w:rPr>
          <w:b/>
        </w:rPr>
        <w:t>2014,</w:t>
      </w:r>
      <w:r w:rsidRPr="00F76B37">
        <w:t xml:space="preserve"> 134, 440-50.</w:t>
      </w:r>
    </w:p>
    <w:p w14:paraId="1AFA0306" w14:textId="77777777" w:rsidR="002D25BF" w:rsidRPr="00F76B37" w:rsidRDefault="002D25BF" w:rsidP="00F76B37">
      <w:pPr>
        <w:pStyle w:val="EndNoteBibliography"/>
        <w:spacing w:after="0"/>
        <w:ind w:left="720" w:hanging="720"/>
      </w:pPr>
    </w:p>
    <w:p w14:paraId="6F29CF83" w14:textId="293139C5" w:rsidR="00F76B37" w:rsidRDefault="00F76B37" w:rsidP="00F76B37">
      <w:pPr>
        <w:pStyle w:val="EndNoteBibliography"/>
        <w:spacing w:after="0"/>
        <w:ind w:left="720" w:hanging="720"/>
      </w:pPr>
      <w:r w:rsidRPr="00F76B37">
        <w:t>156.</w:t>
      </w:r>
      <w:r w:rsidRPr="00F76B37">
        <w:tab/>
        <w:t xml:space="preserve">Willart, M. A.; Deswarte, K.; Pouliot, P.; Braun, H.; Beyaert, R.; Lambrecht, B. N.; Hammad, H., Interleukin-1alpha controls allergic sensitization to inhaled house dust mite via the epithelial release of GM-CSF and IL-33. </w:t>
      </w:r>
      <w:r w:rsidR="002D25BF">
        <w:t xml:space="preserve"> </w:t>
      </w:r>
      <w:r w:rsidRPr="00F76B37">
        <w:rPr>
          <w:i/>
        </w:rPr>
        <w:t>J</w:t>
      </w:r>
      <w:r w:rsidR="002D25BF">
        <w:rPr>
          <w:i/>
        </w:rPr>
        <w:t xml:space="preserve"> E</w:t>
      </w:r>
      <w:r w:rsidRPr="00F76B37">
        <w:rPr>
          <w:i/>
        </w:rPr>
        <w:t>xp</w:t>
      </w:r>
      <w:r w:rsidR="002D25BF">
        <w:rPr>
          <w:i/>
        </w:rPr>
        <w:t xml:space="preserve"> M</w:t>
      </w:r>
      <w:r w:rsidRPr="00F76B37">
        <w:rPr>
          <w:i/>
        </w:rPr>
        <w:t xml:space="preserve">ed </w:t>
      </w:r>
      <w:r w:rsidRPr="00F76B37">
        <w:rPr>
          <w:b/>
        </w:rPr>
        <w:t>2012,</w:t>
      </w:r>
      <w:r w:rsidRPr="00F76B37">
        <w:t xml:space="preserve"> 209, 1505-17.</w:t>
      </w:r>
    </w:p>
    <w:p w14:paraId="054ACF7A" w14:textId="77777777" w:rsidR="002D25BF" w:rsidRPr="00F76B37" w:rsidRDefault="002D25BF" w:rsidP="00F76B37">
      <w:pPr>
        <w:pStyle w:val="EndNoteBibliography"/>
        <w:spacing w:after="0"/>
        <w:ind w:left="720" w:hanging="720"/>
      </w:pPr>
    </w:p>
    <w:p w14:paraId="5C88F1D6" w14:textId="6F411C75" w:rsidR="00F76B37" w:rsidRDefault="00F76B37" w:rsidP="00F76B37">
      <w:pPr>
        <w:pStyle w:val="EndNoteBibliography"/>
        <w:spacing w:after="0"/>
        <w:ind w:left="720" w:hanging="720"/>
      </w:pPr>
      <w:r w:rsidRPr="00F76B37">
        <w:t>157.</w:t>
      </w:r>
      <w:r w:rsidRPr="00F76B37">
        <w:tab/>
        <w:t xml:space="preserve">McAlees, J. W.; Whitehead, G. S.; Harley, I. T.; Cappelletti, M.; Rewerts, C. L.; Holdcroft, A. M.; Divanovic, S.; Wills-Karp, M.; Finkelman, F. D.; Karp, C. L.; Cook, D. N., Distinct Tlr4-expressing cell compartments control neutrophilic and eosinophilic airway inflammation. </w:t>
      </w:r>
      <w:r w:rsidRPr="00F76B37">
        <w:rPr>
          <w:i/>
        </w:rPr>
        <w:t xml:space="preserve">Mucosal </w:t>
      </w:r>
      <w:r w:rsidR="002D25BF">
        <w:rPr>
          <w:i/>
        </w:rPr>
        <w:t>I</w:t>
      </w:r>
      <w:r w:rsidRPr="00F76B37">
        <w:rPr>
          <w:i/>
        </w:rPr>
        <w:t xml:space="preserve">mmunol </w:t>
      </w:r>
      <w:r w:rsidRPr="00F76B37">
        <w:rPr>
          <w:b/>
        </w:rPr>
        <w:t>2015,</w:t>
      </w:r>
      <w:r w:rsidRPr="00F76B37">
        <w:t xml:space="preserve"> 8, 863-73.</w:t>
      </w:r>
    </w:p>
    <w:p w14:paraId="60820C3D" w14:textId="77777777" w:rsidR="002D25BF" w:rsidRPr="00F76B37" w:rsidRDefault="002D25BF" w:rsidP="00F76B37">
      <w:pPr>
        <w:pStyle w:val="EndNoteBibliography"/>
        <w:spacing w:after="0"/>
        <w:ind w:left="720" w:hanging="720"/>
      </w:pPr>
    </w:p>
    <w:p w14:paraId="42F24C4C" w14:textId="62EB468F" w:rsidR="00F76B37" w:rsidRDefault="00F76B37" w:rsidP="00F76B37">
      <w:pPr>
        <w:pStyle w:val="EndNoteBibliography"/>
        <w:spacing w:after="0"/>
        <w:ind w:left="720" w:hanging="720"/>
      </w:pPr>
      <w:r w:rsidRPr="00F76B37">
        <w:t>158.</w:t>
      </w:r>
      <w:r w:rsidRPr="00F76B37">
        <w:tab/>
        <w:t xml:space="preserve">Cho, M.; Lee, J. E.; Lim, H.; Shin, H. W.; Khalmuratova, R.; Choi, G.; Kim, H. S.; Choi, W. S.; Park, Y. J.; Shim, I.; Kim, B. S.; Kang, C. Y.; Kim, J. O.; Tanaka, S.; Kubo, M.; Chung, Y., </w:t>
      </w:r>
      <w:r w:rsidRPr="00F76B37">
        <w:lastRenderedPageBreak/>
        <w:t xml:space="preserve">Fibrinogen cleavage products and Toll-like receptor 4 promote the generation of programmed cell death 1 ligand 2-positive dendritic cells in allergic asthma. </w:t>
      </w:r>
      <w:r w:rsidR="002D25BF">
        <w:rPr>
          <w:i/>
        </w:rPr>
        <w:t xml:space="preserve"> </w:t>
      </w:r>
      <w:r w:rsidRPr="00F76B37">
        <w:rPr>
          <w:i/>
        </w:rPr>
        <w:t xml:space="preserve">J </w:t>
      </w:r>
      <w:r w:rsidR="002D25BF">
        <w:rPr>
          <w:i/>
        </w:rPr>
        <w:t>A</w:t>
      </w:r>
      <w:r w:rsidRPr="00F76B37">
        <w:rPr>
          <w:i/>
        </w:rPr>
        <w:t>llergy</w:t>
      </w:r>
      <w:r w:rsidR="002D25BF">
        <w:rPr>
          <w:i/>
        </w:rPr>
        <w:t xml:space="preserve"> C</w:t>
      </w:r>
      <w:r w:rsidRPr="00F76B37">
        <w:rPr>
          <w:i/>
        </w:rPr>
        <w:t>lin</w:t>
      </w:r>
      <w:r w:rsidR="002D25BF">
        <w:rPr>
          <w:i/>
        </w:rPr>
        <w:t xml:space="preserve"> I</w:t>
      </w:r>
      <w:r w:rsidRPr="00F76B37">
        <w:rPr>
          <w:i/>
        </w:rPr>
        <w:t xml:space="preserve">mmunol </w:t>
      </w:r>
      <w:r w:rsidRPr="00F76B37">
        <w:rPr>
          <w:b/>
        </w:rPr>
        <w:t>In Press</w:t>
      </w:r>
      <w:r w:rsidRPr="00F76B37">
        <w:t>.</w:t>
      </w:r>
    </w:p>
    <w:p w14:paraId="76FECAFD" w14:textId="77777777" w:rsidR="002D25BF" w:rsidRPr="00F76B37" w:rsidRDefault="002D25BF" w:rsidP="00F76B37">
      <w:pPr>
        <w:pStyle w:val="EndNoteBibliography"/>
        <w:spacing w:after="0"/>
        <w:ind w:left="720" w:hanging="720"/>
      </w:pPr>
    </w:p>
    <w:p w14:paraId="3492C896" w14:textId="02EC29AB" w:rsidR="00F76B37" w:rsidRDefault="00F76B37" w:rsidP="00F76B37">
      <w:pPr>
        <w:pStyle w:val="EndNoteBibliography"/>
        <w:spacing w:after="0"/>
        <w:ind w:left="720" w:hanging="720"/>
      </w:pPr>
      <w:r w:rsidRPr="00F76B37">
        <w:t>159.</w:t>
      </w:r>
      <w:r w:rsidRPr="00F76B37">
        <w:tab/>
        <w:t xml:space="preserve">Erridge, C., Endogenous ligands of TLR2 and TLR4: agonists or assistants? </w:t>
      </w:r>
      <w:r w:rsidR="002D25BF">
        <w:t xml:space="preserve"> </w:t>
      </w:r>
      <w:r w:rsidRPr="00F76B37">
        <w:rPr>
          <w:i/>
        </w:rPr>
        <w:t xml:space="preserve">J </w:t>
      </w:r>
      <w:r w:rsidR="002D25BF">
        <w:rPr>
          <w:i/>
        </w:rPr>
        <w:t>L</w:t>
      </w:r>
      <w:r w:rsidRPr="00F76B37">
        <w:rPr>
          <w:i/>
        </w:rPr>
        <w:t>euk</w:t>
      </w:r>
      <w:r w:rsidR="002D25BF">
        <w:rPr>
          <w:i/>
        </w:rPr>
        <w:t xml:space="preserve"> B</w:t>
      </w:r>
      <w:r w:rsidRPr="00F76B37">
        <w:rPr>
          <w:i/>
        </w:rPr>
        <w:t xml:space="preserve">iol </w:t>
      </w:r>
      <w:r w:rsidRPr="00F76B37">
        <w:rPr>
          <w:b/>
        </w:rPr>
        <w:t>2010,</w:t>
      </w:r>
      <w:r w:rsidRPr="00F76B37">
        <w:t xml:space="preserve"> 87, 989-99.</w:t>
      </w:r>
    </w:p>
    <w:p w14:paraId="3907336D" w14:textId="77777777" w:rsidR="002D25BF" w:rsidRPr="00F76B37" w:rsidRDefault="002D25BF" w:rsidP="00F76B37">
      <w:pPr>
        <w:pStyle w:val="EndNoteBibliography"/>
        <w:spacing w:after="0"/>
        <w:ind w:left="720" w:hanging="720"/>
      </w:pPr>
    </w:p>
    <w:p w14:paraId="6F805C62" w14:textId="328F315F" w:rsidR="00F76B37" w:rsidRDefault="00F76B37" w:rsidP="00F76B37">
      <w:pPr>
        <w:pStyle w:val="EndNoteBibliography"/>
        <w:spacing w:after="0"/>
        <w:ind w:left="720" w:hanging="720"/>
      </w:pPr>
      <w:r w:rsidRPr="00F76B37">
        <w:t>160.</w:t>
      </w:r>
      <w:r w:rsidRPr="00F76B37">
        <w:tab/>
        <w:t xml:space="preserve">Hodgkinson, C. P.; Patel, K.; Ye, S., Functional Toll-like receptor 4 mutations modulate the response to fibrinogen. </w:t>
      </w:r>
      <w:r w:rsidR="008443B5">
        <w:t xml:space="preserve"> </w:t>
      </w:r>
      <w:r w:rsidRPr="00F76B37">
        <w:rPr>
          <w:i/>
        </w:rPr>
        <w:t>Thromb</w:t>
      </w:r>
      <w:r w:rsidR="008443B5">
        <w:rPr>
          <w:i/>
        </w:rPr>
        <w:t xml:space="preserve"> H</w:t>
      </w:r>
      <w:r w:rsidRPr="00F76B37">
        <w:rPr>
          <w:i/>
        </w:rPr>
        <w:t xml:space="preserve">aemostasis </w:t>
      </w:r>
      <w:r w:rsidRPr="00F76B37">
        <w:rPr>
          <w:b/>
        </w:rPr>
        <w:t>2008,</w:t>
      </w:r>
      <w:r w:rsidRPr="00F76B37">
        <w:t xml:space="preserve"> 100, 301-7.</w:t>
      </w:r>
    </w:p>
    <w:p w14:paraId="3A65D544" w14:textId="77777777" w:rsidR="008443B5" w:rsidRPr="00F76B37" w:rsidRDefault="008443B5" w:rsidP="00F76B37">
      <w:pPr>
        <w:pStyle w:val="EndNoteBibliography"/>
        <w:spacing w:after="0"/>
        <w:ind w:left="720" w:hanging="720"/>
      </w:pPr>
    </w:p>
    <w:p w14:paraId="4D2A5933" w14:textId="4F1DBD18" w:rsidR="00F76B37" w:rsidRDefault="00F76B37" w:rsidP="00F76B37">
      <w:pPr>
        <w:pStyle w:val="EndNoteBibliography"/>
        <w:spacing w:after="0"/>
        <w:ind w:left="720" w:hanging="720"/>
      </w:pPr>
      <w:r w:rsidRPr="00F76B37">
        <w:t>161.</w:t>
      </w:r>
      <w:r w:rsidRPr="00F76B37">
        <w:tab/>
        <w:t xml:space="preserve">Millien, V. O.; Lu, W.; Shaw, J.; Yuan, X.; Mak, G.; Roberts, L.; Song, L. Z.; Knight, J. M.; Creighton, C. J.; Luong, A.; Kheradmand, F.; Corry, D. B., Cleavage of fibrinogen by proteinases elicits allergic responses through Toll-like receptor 4. </w:t>
      </w:r>
      <w:r w:rsidR="008443B5">
        <w:t xml:space="preserve"> </w:t>
      </w:r>
      <w:r w:rsidRPr="00F76B37">
        <w:rPr>
          <w:i/>
        </w:rPr>
        <w:t xml:space="preserve">Science </w:t>
      </w:r>
      <w:r w:rsidRPr="00F76B37">
        <w:rPr>
          <w:b/>
        </w:rPr>
        <w:t>2013,</w:t>
      </w:r>
      <w:r w:rsidRPr="00F76B37">
        <w:t xml:space="preserve"> 341, 792-6.</w:t>
      </w:r>
    </w:p>
    <w:p w14:paraId="42EC1650" w14:textId="77777777" w:rsidR="008443B5" w:rsidRPr="00F76B37" w:rsidRDefault="008443B5" w:rsidP="00F76B37">
      <w:pPr>
        <w:pStyle w:val="EndNoteBibliography"/>
        <w:spacing w:after="0"/>
        <w:ind w:left="720" w:hanging="720"/>
      </w:pPr>
    </w:p>
    <w:p w14:paraId="1305AFE8" w14:textId="5E6ECED7" w:rsidR="00F76B37" w:rsidRDefault="00F76B37" w:rsidP="00F76B37">
      <w:pPr>
        <w:pStyle w:val="EndNoteBibliography"/>
        <w:spacing w:after="0"/>
        <w:ind w:left="720" w:hanging="720"/>
      </w:pPr>
      <w:r w:rsidRPr="00F76B37">
        <w:t>162.</w:t>
      </w:r>
      <w:r w:rsidRPr="00F76B37">
        <w:tab/>
        <w:t>Yu, L.; Wang, L.; Chen, S., Endogenous toll-like receptor ligands and their biological significance.</w:t>
      </w:r>
      <w:r w:rsidR="008443B5">
        <w:t xml:space="preserve"> </w:t>
      </w:r>
      <w:r w:rsidRPr="00F76B37">
        <w:t xml:space="preserve"> </w:t>
      </w:r>
      <w:r w:rsidRPr="00F76B37">
        <w:rPr>
          <w:i/>
        </w:rPr>
        <w:t>J</w:t>
      </w:r>
      <w:r w:rsidR="008443B5">
        <w:rPr>
          <w:i/>
        </w:rPr>
        <w:t xml:space="preserve"> C</w:t>
      </w:r>
      <w:r w:rsidRPr="00F76B37">
        <w:rPr>
          <w:i/>
        </w:rPr>
        <w:t>ell</w:t>
      </w:r>
      <w:r w:rsidR="008443B5">
        <w:rPr>
          <w:i/>
        </w:rPr>
        <w:t xml:space="preserve"> M</w:t>
      </w:r>
      <w:r w:rsidRPr="00F76B37">
        <w:rPr>
          <w:i/>
        </w:rPr>
        <w:t>ol</w:t>
      </w:r>
      <w:r w:rsidR="008443B5">
        <w:rPr>
          <w:i/>
        </w:rPr>
        <w:t xml:space="preserve"> M</w:t>
      </w:r>
      <w:r w:rsidRPr="00F76B37">
        <w:rPr>
          <w:i/>
        </w:rPr>
        <w:t xml:space="preserve">ed </w:t>
      </w:r>
      <w:r w:rsidRPr="00F76B37">
        <w:rPr>
          <w:b/>
        </w:rPr>
        <w:t>2010,</w:t>
      </w:r>
      <w:r w:rsidRPr="00F76B37">
        <w:t xml:space="preserve"> 14, 2592-603.</w:t>
      </w:r>
    </w:p>
    <w:p w14:paraId="7620D7AC" w14:textId="77777777" w:rsidR="008443B5" w:rsidRPr="00F76B37" w:rsidRDefault="008443B5" w:rsidP="00F76B37">
      <w:pPr>
        <w:pStyle w:val="EndNoteBibliography"/>
        <w:spacing w:after="0"/>
        <w:ind w:left="720" w:hanging="720"/>
      </w:pPr>
    </w:p>
    <w:p w14:paraId="07B59C1E" w14:textId="2A18530A" w:rsidR="00F76B37" w:rsidRDefault="00F76B37" w:rsidP="00F76B37">
      <w:pPr>
        <w:pStyle w:val="EndNoteBibliography"/>
        <w:spacing w:after="0"/>
        <w:ind w:left="720" w:hanging="720"/>
      </w:pPr>
      <w:r w:rsidRPr="00F76B37">
        <w:t>163.</w:t>
      </w:r>
      <w:r w:rsidRPr="00F76B37">
        <w:tab/>
        <w:t xml:space="preserve">Guadiz, G.; Sporn, L. A.; Goss, R. A.; Lawrence, S. O.; Marder, V. J.; Simpson-Haidaris, P. J., Polarized secretion of fibrinogen by lung epithelial cells. </w:t>
      </w:r>
      <w:r w:rsidR="008443B5">
        <w:t xml:space="preserve"> </w:t>
      </w:r>
      <w:r w:rsidRPr="00F76B37">
        <w:rPr>
          <w:i/>
        </w:rPr>
        <w:t>Am</w:t>
      </w:r>
      <w:r w:rsidR="008443B5">
        <w:rPr>
          <w:i/>
        </w:rPr>
        <w:t xml:space="preserve"> J R</w:t>
      </w:r>
      <w:r w:rsidRPr="00F76B37">
        <w:rPr>
          <w:i/>
        </w:rPr>
        <w:t>espir</w:t>
      </w:r>
      <w:r w:rsidR="008443B5">
        <w:rPr>
          <w:i/>
        </w:rPr>
        <w:t xml:space="preserve"> C</w:t>
      </w:r>
      <w:r w:rsidRPr="00F76B37">
        <w:rPr>
          <w:i/>
        </w:rPr>
        <w:t xml:space="preserve">ell </w:t>
      </w:r>
      <w:r w:rsidR="008443B5">
        <w:rPr>
          <w:i/>
        </w:rPr>
        <w:t>M</w:t>
      </w:r>
      <w:r w:rsidRPr="00F76B37">
        <w:rPr>
          <w:i/>
        </w:rPr>
        <w:t>ol</w:t>
      </w:r>
      <w:r w:rsidR="008443B5">
        <w:rPr>
          <w:i/>
        </w:rPr>
        <w:t xml:space="preserve"> B</w:t>
      </w:r>
      <w:r w:rsidRPr="00F76B37">
        <w:rPr>
          <w:i/>
        </w:rPr>
        <w:t xml:space="preserve">iol </w:t>
      </w:r>
      <w:r w:rsidRPr="00F76B37">
        <w:rPr>
          <w:b/>
        </w:rPr>
        <w:t>1997,</w:t>
      </w:r>
      <w:r w:rsidRPr="00F76B37">
        <w:t xml:space="preserve"> 17, 60-9.</w:t>
      </w:r>
    </w:p>
    <w:p w14:paraId="5C0203E4" w14:textId="77777777" w:rsidR="008443B5" w:rsidRPr="00F76B37" w:rsidRDefault="008443B5" w:rsidP="00F76B37">
      <w:pPr>
        <w:pStyle w:val="EndNoteBibliography"/>
        <w:spacing w:after="0"/>
        <w:ind w:left="720" w:hanging="720"/>
      </w:pPr>
    </w:p>
    <w:p w14:paraId="0505497B" w14:textId="111C00F3" w:rsidR="00F76B37" w:rsidRDefault="00F76B37" w:rsidP="00F76B37">
      <w:pPr>
        <w:pStyle w:val="EndNoteBibliography"/>
        <w:spacing w:after="0"/>
        <w:ind w:left="720" w:hanging="720"/>
      </w:pPr>
      <w:r w:rsidRPr="00F76B37">
        <w:t>164.</w:t>
      </w:r>
      <w:r w:rsidRPr="00F76B37">
        <w:tab/>
        <w:t xml:space="preserve">Musso, T.; Gusella, G. L.; Brooks, A.; Longo, D. L.; Varesio, L., Interleukin-4 inhibits indoleamine 2,3-dioxygenase expression in human monocytes. </w:t>
      </w:r>
      <w:r w:rsidR="008443B5">
        <w:t xml:space="preserve"> </w:t>
      </w:r>
      <w:r w:rsidRPr="00F76B37">
        <w:rPr>
          <w:i/>
        </w:rPr>
        <w:t xml:space="preserve">Blood </w:t>
      </w:r>
      <w:r w:rsidRPr="00F76B37">
        <w:rPr>
          <w:b/>
        </w:rPr>
        <w:t>1994,</w:t>
      </w:r>
      <w:r w:rsidRPr="00F76B37">
        <w:t xml:space="preserve"> 83, 1408-11.</w:t>
      </w:r>
    </w:p>
    <w:p w14:paraId="02366BDF" w14:textId="77777777" w:rsidR="008443B5" w:rsidRPr="00F76B37" w:rsidRDefault="008443B5" w:rsidP="00F76B37">
      <w:pPr>
        <w:pStyle w:val="EndNoteBibliography"/>
        <w:spacing w:after="0"/>
        <w:ind w:left="720" w:hanging="720"/>
      </w:pPr>
    </w:p>
    <w:p w14:paraId="5ABCD387" w14:textId="4F3A6A21" w:rsidR="00F76B37" w:rsidRDefault="00F76B37" w:rsidP="00F76B37">
      <w:pPr>
        <w:pStyle w:val="EndNoteBibliography"/>
        <w:spacing w:after="0"/>
        <w:ind w:left="720" w:hanging="720"/>
      </w:pPr>
      <w:r w:rsidRPr="00F76B37">
        <w:t>165.</w:t>
      </w:r>
      <w:r w:rsidRPr="00F76B37">
        <w:tab/>
        <w:t xml:space="preserve">Saluzzo, S.; Gorki, A. D.; Rana, B. M. J.; Martins, R.; Scanlon, S.; Starkl, P.; Lakovits, K.; Hladik, A.; Korosec, A.; Sharif, O.; Warszawska, J. M.; Jolin, H.; Mesteri, I.; McKenzie, A. N. J.; Knapp, S., First-Breath-Induced Type 2 Pathways Shape the Lung Immune Environment. </w:t>
      </w:r>
      <w:r w:rsidR="008443B5">
        <w:t xml:space="preserve"> </w:t>
      </w:r>
      <w:r w:rsidRPr="00F76B37">
        <w:rPr>
          <w:i/>
        </w:rPr>
        <w:t xml:space="preserve">Cell </w:t>
      </w:r>
      <w:r w:rsidR="008443B5">
        <w:rPr>
          <w:i/>
        </w:rPr>
        <w:t>R</w:t>
      </w:r>
      <w:r w:rsidRPr="00F76B37">
        <w:rPr>
          <w:i/>
        </w:rPr>
        <w:t xml:space="preserve">eports </w:t>
      </w:r>
      <w:r w:rsidRPr="00F76B37">
        <w:rPr>
          <w:b/>
        </w:rPr>
        <w:t>2017,</w:t>
      </w:r>
      <w:r w:rsidRPr="00F76B37">
        <w:t xml:space="preserve"> 18, 1893-1905.</w:t>
      </w:r>
    </w:p>
    <w:p w14:paraId="7A5D3547" w14:textId="77777777" w:rsidR="008443B5" w:rsidRPr="00F76B37" w:rsidRDefault="008443B5" w:rsidP="00F76B37">
      <w:pPr>
        <w:pStyle w:val="EndNoteBibliography"/>
        <w:spacing w:after="0"/>
        <w:ind w:left="720" w:hanging="720"/>
      </w:pPr>
    </w:p>
    <w:p w14:paraId="75F01C1C" w14:textId="3EF79824" w:rsidR="00F76B37" w:rsidRPr="00F76B37" w:rsidRDefault="00F76B37" w:rsidP="00F76B37">
      <w:pPr>
        <w:pStyle w:val="EndNoteBibliography"/>
        <w:ind w:left="720" w:hanging="720"/>
      </w:pPr>
      <w:r w:rsidRPr="00F76B37">
        <w:t>166.</w:t>
      </w:r>
      <w:r w:rsidRPr="00F76B37">
        <w:tab/>
        <w:t xml:space="preserve">de Kleer, I. M.; Kool, M.; de Bruijn, M. J.; Willart, M.; van Moorleghem, J.; Schuijs, M. J.; Plantinga, M.; Beyaert, R.; Hams, E.; Fallon, P. G.; Hammad, H.; Hendriks, R. W.; Lambrecht, B. N., Perinatal </w:t>
      </w:r>
      <w:r w:rsidR="009B6F80">
        <w:t>a</w:t>
      </w:r>
      <w:r w:rsidRPr="00F76B37">
        <w:t xml:space="preserve">ctivation of the </w:t>
      </w:r>
      <w:r w:rsidR="009B6F80">
        <w:t>i</w:t>
      </w:r>
      <w:r w:rsidRPr="00F76B37">
        <w:t xml:space="preserve">nterleukin-33 </w:t>
      </w:r>
      <w:r w:rsidR="009B6F80">
        <w:t>p</w:t>
      </w:r>
      <w:r w:rsidRPr="00F76B37">
        <w:t xml:space="preserve">athway </w:t>
      </w:r>
      <w:r w:rsidR="009B6F80">
        <w:t>p</w:t>
      </w:r>
      <w:r w:rsidRPr="00F76B37">
        <w:t xml:space="preserve">Promotes </w:t>
      </w:r>
      <w:r w:rsidR="009B6F80">
        <w:t>t</w:t>
      </w:r>
      <w:r w:rsidRPr="00F76B37">
        <w:t xml:space="preserve">ype 2 </w:t>
      </w:r>
      <w:r w:rsidR="009B6F80">
        <w:t>i</w:t>
      </w:r>
      <w:r w:rsidRPr="00F76B37">
        <w:t xml:space="preserve">mmunity in the </w:t>
      </w:r>
      <w:r w:rsidR="009B6F80">
        <w:t>d</w:t>
      </w:r>
      <w:r w:rsidRPr="00F76B37">
        <w:t xml:space="preserve">eveloping </w:t>
      </w:r>
      <w:r w:rsidR="009B6F80">
        <w:t>l</w:t>
      </w:r>
      <w:r w:rsidRPr="00F76B37">
        <w:t>ung.</w:t>
      </w:r>
      <w:r w:rsidR="009B6F80">
        <w:t xml:space="preserve"> </w:t>
      </w:r>
      <w:r w:rsidRPr="00F76B37">
        <w:t xml:space="preserve"> </w:t>
      </w:r>
      <w:r w:rsidRPr="00F76B37">
        <w:rPr>
          <w:i/>
        </w:rPr>
        <w:t xml:space="preserve">Immunity </w:t>
      </w:r>
      <w:r w:rsidRPr="00F76B37">
        <w:rPr>
          <w:b/>
        </w:rPr>
        <w:t>2016,</w:t>
      </w:r>
      <w:r w:rsidRPr="00F76B37">
        <w:t xml:space="preserve"> 45, 1285-1298.</w:t>
      </w:r>
    </w:p>
    <w:p w14:paraId="2C5EF366" w14:textId="75D13521" w:rsidR="002A663A" w:rsidRDefault="00100697" w:rsidP="00552AB5">
      <w:pPr>
        <w:spacing w:line="480" w:lineRule="auto"/>
      </w:pPr>
      <w:r>
        <w:fldChar w:fldCharType="end"/>
      </w:r>
    </w:p>
    <w:p w14:paraId="5ACEE15C" w14:textId="1622C083" w:rsidR="00AD05A7" w:rsidRDefault="00AD05A7" w:rsidP="00552AB5">
      <w:pPr>
        <w:spacing w:line="480" w:lineRule="auto"/>
      </w:pPr>
    </w:p>
    <w:sectPr w:rsidR="00AD05A7">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950FD3" w14:textId="77777777" w:rsidR="002932A5" w:rsidRDefault="002932A5" w:rsidP="00197994">
      <w:pPr>
        <w:spacing w:after="0" w:line="240" w:lineRule="auto"/>
      </w:pPr>
      <w:r>
        <w:separator/>
      </w:r>
    </w:p>
  </w:endnote>
  <w:endnote w:type="continuationSeparator" w:id="0">
    <w:p w14:paraId="3044D433" w14:textId="77777777" w:rsidR="002932A5" w:rsidRDefault="002932A5" w:rsidP="001979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B99913" w14:textId="77777777" w:rsidR="002932A5" w:rsidRDefault="002932A5" w:rsidP="00197994">
      <w:pPr>
        <w:spacing w:after="0" w:line="240" w:lineRule="auto"/>
      </w:pPr>
      <w:r>
        <w:separator/>
      </w:r>
    </w:p>
  </w:footnote>
  <w:footnote w:type="continuationSeparator" w:id="0">
    <w:p w14:paraId="232B55E6" w14:textId="77777777" w:rsidR="002932A5" w:rsidRDefault="002932A5" w:rsidP="0019799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1591105"/>
      <w:docPartObj>
        <w:docPartGallery w:val="Page Numbers (Top of Page)"/>
        <w:docPartUnique/>
      </w:docPartObj>
    </w:sdtPr>
    <w:sdtEndPr>
      <w:rPr>
        <w:noProof/>
      </w:rPr>
    </w:sdtEndPr>
    <w:sdtContent>
      <w:p w14:paraId="2C148623" w14:textId="5D026AC0" w:rsidR="002932A5" w:rsidRDefault="002932A5">
        <w:pPr>
          <w:pStyle w:val="Header"/>
          <w:jc w:val="right"/>
        </w:pPr>
        <w:r>
          <w:fldChar w:fldCharType="begin"/>
        </w:r>
        <w:r>
          <w:instrText xml:space="preserve"> PAGE   \* MERGEFORMAT </w:instrText>
        </w:r>
        <w:r>
          <w:fldChar w:fldCharType="separate"/>
        </w:r>
        <w:r w:rsidR="00951277">
          <w:rPr>
            <w:noProof/>
          </w:rPr>
          <w:t>61</w:t>
        </w:r>
        <w:r>
          <w:rPr>
            <w:noProof/>
          </w:rPr>
          <w:fldChar w:fldCharType="end"/>
        </w:r>
      </w:p>
    </w:sdtContent>
  </w:sdt>
  <w:p w14:paraId="385EF812" w14:textId="77777777" w:rsidR="002932A5" w:rsidRDefault="002932A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Molecular Sciences Cop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sfra2d8xd5t6ez9tlv2wdm0rza9pve9tv9&quot;&gt;IJMS review&lt;record-ids&gt;&lt;item&gt;1&lt;/item&gt;&lt;item&gt;2&lt;/item&gt;&lt;item&gt;3&lt;/item&gt;&lt;item&gt;4&lt;/item&gt;&lt;item&gt;5&lt;/item&gt;&lt;item&gt;6&lt;/item&gt;&lt;item&gt;7&lt;/item&gt;&lt;item&gt;11&lt;/item&gt;&lt;item&gt;12&lt;/item&gt;&lt;item&gt;14&lt;/item&gt;&lt;item&gt;15&lt;/item&gt;&lt;item&gt;18&lt;/item&gt;&lt;item&gt;19&lt;/item&gt;&lt;item&gt;20&lt;/item&gt;&lt;item&gt;21&lt;/item&gt;&lt;item&gt;22&lt;/item&gt;&lt;item&gt;24&lt;/item&gt;&lt;item&gt;26&lt;/item&gt;&lt;item&gt;30&lt;/item&gt;&lt;item&gt;31&lt;/item&gt;&lt;item&gt;33&lt;/item&gt;&lt;item&gt;35&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3&lt;/item&gt;&lt;item&gt;54&lt;/item&gt;&lt;item&gt;55&lt;/item&gt;&lt;item&gt;58&lt;/item&gt;&lt;item&gt;59&lt;/item&gt;&lt;item&gt;60&lt;/item&gt;&lt;item&gt;61&lt;/item&gt;&lt;item&gt;62&lt;/item&gt;&lt;item&gt;63&lt;/item&gt;&lt;item&gt;64&lt;/item&gt;&lt;item&gt;65&lt;/item&gt;&lt;item&gt;66&lt;/item&gt;&lt;item&gt;67&lt;/item&gt;&lt;item&gt;68&lt;/item&gt;&lt;item&gt;69&lt;/item&gt;&lt;item&gt;71&lt;/item&gt;&lt;item&gt;72&lt;/item&gt;&lt;item&gt;74&lt;/item&gt;&lt;item&gt;76&lt;/item&gt;&lt;item&gt;77&lt;/item&gt;&lt;item&gt;78&lt;/item&gt;&lt;item&gt;79&lt;/item&gt;&lt;item&gt;80&lt;/item&gt;&lt;item&gt;81&lt;/item&gt;&lt;item&gt;82&lt;/item&gt;&lt;item&gt;83&lt;/item&gt;&lt;item&gt;84&lt;/item&gt;&lt;item&gt;91&lt;/item&gt;&lt;item&gt;92&lt;/item&gt;&lt;item&gt;93&lt;/item&gt;&lt;item&gt;94&lt;/item&gt;&lt;item&gt;95&lt;/item&gt;&lt;item&gt;96&lt;/item&gt;&lt;item&gt;97&lt;/item&gt;&lt;item&gt;98&lt;/item&gt;&lt;item&gt;100&lt;/item&gt;&lt;item&gt;103&lt;/item&gt;&lt;item&gt;104&lt;/item&gt;&lt;item&gt;106&lt;/item&gt;&lt;item&gt;111&lt;/item&gt;&lt;item&gt;112&lt;/item&gt;&lt;item&gt;113&lt;/item&gt;&lt;item&gt;114&lt;/item&gt;&lt;item&gt;115&lt;/item&gt;&lt;item&gt;116&lt;/item&gt;&lt;item&gt;117&lt;/item&gt;&lt;item&gt;120&lt;/item&gt;&lt;item&gt;121&lt;/item&gt;&lt;item&gt;123&lt;/item&gt;&lt;item&gt;124&lt;/item&gt;&lt;item&gt;125&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60&lt;/item&gt;&lt;item&gt;161&lt;/item&gt;&lt;item&gt;162&lt;/item&gt;&lt;item&gt;163&lt;/item&gt;&lt;item&gt;164&lt;/item&gt;&lt;item&gt;165&lt;/item&gt;&lt;item&gt;166&lt;/item&gt;&lt;item&gt;167&lt;/item&gt;&lt;item&gt;168&lt;/item&gt;&lt;item&gt;169&lt;/item&gt;&lt;item&gt;170&lt;/item&gt;&lt;item&gt;171&lt;/item&gt;&lt;item&gt;173&lt;/item&gt;&lt;item&gt;174&lt;/item&gt;&lt;item&gt;175&lt;/item&gt;&lt;item&gt;176&lt;/item&gt;&lt;item&gt;177&lt;/item&gt;&lt;item&gt;178&lt;/item&gt;&lt;item&gt;179&lt;/item&gt;&lt;item&gt;180&lt;/item&gt;&lt;item&gt;181&lt;/item&gt;&lt;item&gt;183&lt;/item&gt;&lt;item&gt;184&lt;/item&gt;&lt;item&gt;185&lt;/item&gt;&lt;item&gt;186&lt;/item&gt;&lt;item&gt;187&lt;/item&gt;&lt;item&gt;188&lt;/item&gt;&lt;item&gt;189&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5&lt;/item&gt;&lt;item&gt;206&lt;/item&gt;&lt;item&gt;207&lt;/item&gt;&lt;item&gt;208&lt;/item&gt;&lt;item&gt;209&lt;/item&gt;&lt;/record-ids&gt;&lt;/item&gt;&lt;/Libraries&gt;"/>
  </w:docVars>
  <w:rsids>
    <w:rsidRoot w:val="00055F5D"/>
    <w:rsid w:val="0000281E"/>
    <w:rsid w:val="0000291B"/>
    <w:rsid w:val="00002985"/>
    <w:rsid w:val="0000388F"/>
    <w:rsid w:val="000040C5"/>
    <w:rsid w:val="00007853"/>
    <w:rsid w:val="0001149C"/>
    <w:rsid w:val="00012088"/>
    <w:rsid w:val="0001290F"/>
    <w:rsid w:val="00012F20"/>
    <w:rsid w:val="00013056"/>
    <w:rsid w:val="00013627"/>
    <w:rsid w:val="0001395E"/>
    <w:rsid w:val="00017422"/>
    <w:rsid w:val="00020753"/>
    <w:rsid w:val="00020C1D"/>
    <w:rsid w:val="00021221"/>
    <w:rsid w:val="00021A40"/>
    <w:rsid w:val="00022301"/>
    <w:rsid w:val="000235EE"/>
    <w:rsid w:val="0002494C"/>
    <w:rsid w:val="00024E64"/>
    <w:rsid w:val="000268F1"/>
    <w:rsid w:val="00027E1C"/>
    <w:rsid w:val="00030E21"/>
    <w:rsid w:val="00031915"/>
    <w:rsid w:val="00035774"/>
    <w:rsid w:val="0003601C"/>
    <w:rsid w:val="000362BA"/>
    <w:rsid w:val="00037187"/>
    <w:rsid w:val="00040C9D"/>
    <w:rsid w:val="0004178C"/>
    <w:rsid w:val="00041F37"/>
    <w:rsid w:val="00042092"/>
    <w:rsid w:val="00042AE2"/>
    <w:rsid w:val="000431CE"/>
    <w:rsid w:val="00044592"/>
    <w:rsid w:val="00046A04"/>
    <w:rsid w:val="000508B2"/>
    <w:rsid w:val="000525ED"/>
    <w:rsid w:val="00053E25"/>
    <w:rsid w:val="00055F5D"/>
    <w:rsid w:val="000565D1"/>
    <w:rsid w:val="00056FAA"/>
    <w:rsid w:val="00060664"/>
    <w:rsid w:val="00062090"/>
    <w:rsid w:val="00063611"/>
    <w:rsid w:val="000645B4"/>
    <w:rsid w:val="0006468E"/>
    <w:rsid w:val="00064DD0"/>
    <w:rsid w:val="00065C80"/>
    <w:rsid w:val="00066078"/>
    <w:rsid w:val="0007119C"/>
    <w:rsid w:val="00072CED"/>
    <w:rsid w:val="0007328C"/>
    <w:rsid w:val="00073425"/>
    <w:rsid w:val="00073B15"/>
    <w:rsid w:val="00073BD8"/>
    <w:rsid w:val="00075E7A"/>
    <w:rsid w:val="00077580"/>
    <w:rsid w:val="00077B93"/>
    <w:rsid w:val="00080778"/>
    <w:rsid w:val="0008083E"/>
    <w:rsid w:val="00081881"/>
    <w:rsid w:val="00081F9E"/>
    <w:rsid w:val="00085366"/>
    <w:rsid w:val="00086342"/>
    <w:rsid w:val="00086B7F"/>
    <w:rsid w:val="00086C3F"/>
    <w:rsid w:val="00087132"/>
    <w:rsid w:val="0009020A"/>
    <w:rsid w:val="00091B8B"/>
    <w:rsid w:val="00092B2A"/>
    <w:rsid w:val="00093618"/>
    <w:rsid w:val="000959FE"/>
    <w:rsid w:val="0009643C"/>
    <w:rsid w:val="00097042"/>
    <w:rsid w:val="0009730E"/>
    <w:rsid w:val="00097415"/>
    <w:rsid w:val="000A014E"/>
    <w:rsid w:val="000A0C7E"/>
    <w:rsid w:val="000A1CD4"/>
    <w:rsid w:val="000A3C24"/>
    <w:rsid w:val="000A3DE0"/>
    <w:rsid w:val="000A4E60"/>
    <w:rsid w:val="000A6E23"/>
    <w:rsid w:val="000B0124"/>
    <w:rsid w:val="000B2305"/>
    <w:rsid w:val="000B242A"/>
    <w:rsid w:val="000B34FC"/>
    <w:rsid w:val="000B7277"/>
    <w:rsid w:val="000B7826"/>
    <w:rsid w:val="000C0A8C"/>
    <w:rsid w:val="000C0B3F"/>
    <w:rsid w:val="000C1146"/>
    <w:rsid w:val="000C1620"/>
    <w:rsid w:val="000C2DBF"/>
    <w:rsid w:val="000C5637"/>
    <w:rsid w:val="000C5C59"/>
    <w:rsid w:val="000C5EE2"/>
    <w:rsid w:val="000C75DD"/>
    <w:rsid w:val="000D0125"/>
    <w:rsid w:val="000D09DE"/>
    <w:rsid w:val="000D1A2C"/>
    <w:rsid w:val="000D2648"/>
    <w:rsid w:val="000D39CB"/>
    <w:rsid w:val="000D4851"/>
    <w:rsid w:val="000D4F19"/>
    <w:rsid w:val="000D7F34"/>
    <w:rsid w:val="000E0758"/>
    <w:rsid w:val="000E0925"/>
    <w:rsid w:val="000E1681"/>
    <w:rsid w:val="000E2D40"/>
    <w:rsid w:val="000E522F"/>
    <w:rsid w:val="000E5270"/>
    <w:rsid w:val="000E53CB"/>
    <w:rsid w:val="000F12C7"/>
    <w:rsid w:val="000F1BB6"/>
    <w:rsid w:val="000F4469"/>
    <w:rsid w:val="000F4681"/>
    <w:rsid w:val="000F4CC8"/>
    <w:rsid w:val="000F7FA4"/>
    <w:rsid w:val="00100697"/>
    <w:rsid w:val="0010089B"/>
    <w:rsid w:val="00101A1A"/>
    <w:rsid w:val="00102B7D"/>
    <w:rsid w:val="00102CC1"/>
    <w:rsid w:val="00103625"/>
    <w:rsid w:val="00103AB4"/>
    <w:rsid w:val="0010503B"/>
    <w:rsid w:val="00107092"/>
    <w:rsid w:val="0011083F"/>
    <w:rsid w:val="001111C8"/>
    <w:rsid w:val="001125C3"/>
    <w:rsid w:val="00113D88"/>
    <w:rsid w:val="0011444C"/>
    <w:rsid w:val="00114585"/>
    <w:rsid w:val="001147D2"/>
    <w:rsid w:val="00115A0F"/>
    <w:rsid w:val="00117132"/>
    <w:rsid w:val="00117284"/>
    <w:rsid w:val="001178DB"/>
    <w:rsid w:val="001179A3"/>
    <w:rsid w:val="00120847"/>
    <w:rsid w:val="00121586"/>
    <w:rsid w:val="00121A1E"/>
    <w:rsid w:val="0012215F"/>
    <w:rsid w:val="00122FA9"/>
    <w:rsid w:val="0012382F"/>
    <w:rsid w:val="0012413B"/>
    <w:rsid w:val="00124781"/>
    <w:rsid w:val="001257C2"/>
    <w:rsid w:val="00126A12"/>
    <w:rsid w:val="0013248D"/>
    <w:rsid w:val="001345A7"/>
    <w:rsid w:val="001354BC"/>
    <w:rsid w:val="00136D83"/>
    <w:rsid w:val="00136E1B"/>
    <w:rsid w:val="00137647"/>
    <w:rsid w:val="00137939"/>
    <w:rsid w:val="00140827"/>
    <w:rsid w:val="001416C7"/>
    <w:rsid w:val="00142890"/>
    <w:rsid w:val="001430E5"/>
    <w:rsid w:val="001453C0"/>
    <w:rsid w:val="001454CF"/>
    <w:rsid w:val="001509E0"/>
    <w:rsid w:val="001522C1"/>
    <w:rsid w:val="00156CDA"/>
    <w:rsid w:val="00156FEF"/>
    <w:rsid w:val="00157416"/>
    <w:rsid w:val="00157E51"/>
    <w:rsid w:val="0016271E"/>
    <w:rsid w:val="00164ED7"/>
    <w:rsid w:val="00165AF8"/>
    <w:rsid w:val="00165ED7"/>
    <w:rsid w:val="00166131"/>
    <w:rsid w:val="0016724F"/>
    <w:rsid w:val="0016779C"/>
    <w:rsid w:val="0017258C"/>
    <w:rsid w:val="00172703"/>
    <w:rsid w:val="00172DD2"/>
    <w:rsid w:val="00175037"/>
    <w:rsid w:val="00175424"/>
    <w:rsid w:val="001778CF"/>
    <w:rsid w:val="00177AE3"/>
    <w:rsid w:val="00180313"/>
    <w:rsid w:val="00181B35"/>
    <w:rsid w:val="001852E9"/>
    <w:rsid w:val="00190F83"/>
    <w:rsid w:val="001912CA"/>
    <w:rsid w:val="00192FF1"/>
    <w:rsid w:val="00194FC3"/>
    <w:rsid w:val="00197994"/>
    <w:rsid w:val="001A0E07"/>
    <w:rsid w:val="001A1974"/>
    <w:rsid w:val="001A207D"/>
    <w:rsid w:val="001A31BB"/>
    <w:rsid w:val="001A3C61"/>
    <w:rsid w:val="001A4711"/>
    <w:rsid w:val="001A7504"/>
    <w:rsid w:val="001B0DAE"/>
    <w:rsid w:val="001B1156"/>
    <w:rsid w:val="001B2984"/>
    <w:rsid w:val="001B372F"/>
    <w:rsid w:val="001B409D"/>
    <w:rsid w:val="001B4797"/>
    <w:rsid w:val="001B512B"/>
    <w:rsid w:val="001B6D72"/>
    <w:rsid w:val="001C0BA4"/>
    <w:rsid w:val="001C207E"/>
    <w:rsid w:val="001C2E42"/>
    <w:rsid w:val="001C36CE"/>
    <w:rsid w:val="001C42FD"/>
    <w:rsid w:val="001C6197"/>
    <w:rsid w:val="001D17B0"/>
    <w:rsid w:val="001D220A"/>
    <w:rsid w:val="001D23F7"/>
    <w:rsid w:val="001D6072"/>
    <w:rsid w:val="001D71A7"/>
    <w:rsid w:val="001D7440"/>
    <w:rsid w:val="001D75E8"/>
    <w:rsid w:val="001D7A7A"/>
    <w:rsid w:val="001D7CAB"/>
    <w:rsid w:val="001E0234"/>
    <w:rsid w:val="001E1B94"/>
    <w:rsid w:val="001E2CF1"/>
    <w:rsid w:val="001E2F22"/>
    <w:rsid w:val="001E343C"/>
    <w:rsid w:val="001E397F"/>
    <w:rsid w:val="001E5556"/>
    <w:rsid w:val="001E5618"/>
    <w:rsid w:val="001E5FD4"/>
    <w:rsid w:val="001E65CD"/>
    <w:rsid w:val="001F0B41"/>
    <w:rsid w:val="001F3FB7"/>
    <w:rsid w:val="001F49E1"/>
    <w:rsid w:val="001F4F75"/>
    <w:rsid w:val="001F4FCF"/>
    <w:rsid w:val="001F568D"/>
    <w:rsid w:val="001F711F"/>
    <w:rsid w:val="001F75F9"/>
    <w:rsid w:val="00200D12"/>
    <w:rsid w:val="00202806"/>
    <w:rsid w:val="00204A15"/>
    <w:rsid w:val="00204EDA"/>
    <w:rsid w:val="002051EC"/>
    <w:rsid w:val="00205B5F"/>
    <w:rsid w:val="002072A7"/>
    <w:rsid w:val="00210582"/>
    <w:rsid w:val="0021241D"/>
    <w:rsid w:val="00213A30"/>
    <w:rsid w:val="002140E0"/>
    <w:rsid w:val="00214E00"/>
    <w:rsid w:val="00215775"/>
    <w:rsid w:val="002164E2"/>
    <w:rsid w:val="00216C28"/>
    <w:rsid w:val="00216D5B"/>
    <w:rsid w:val="002221F7"/>
    <w:rsid w:val="002222C3"/>
    <w:rsid w:val="002234BB"/>
    <w:rsid w:val="002239BE"/>
    <w:rsid w:val="0022423C"/>
    <w:rsid w:val="0022483B"/>
    <w:rsid w:val="00224852"/>
    <w:rsid w:val="00225730"/>
    <w:rsid w:val="00226072"/>
    <w:rsid w:val="0022769A"/>
    <w:rsid w:val="00227A59"/>
    <w:rsid w:val="00230461"/>
    <w:rsid w:val="00232180"/>
    <w:rsid w:val="00232F93"/>
    <w:rsid w:val="00234E8F"/>
    <w:rsid w:val="002350C5"/>
    <w:rsid w:val="002357DF"/>
    <w:rsid w:val="00236AA2"/>
    <w:rsid w:val="00236AB1"/>
    <w:rsid w:val="002402FF"/>
    <w:rsid w:val="00240316"/>
    <w:rsid w:val="00240AB3"/>
    <w:rsid w:val="00241D6D"/>
    <w:rsid w:val="00242130"/>
    <w:rsid w:val="00242FE3"/>
    <w:rsid w:val="0024519F"/>
    <w:rsid w:val="00250BB3"/>
    <w:rsid w:val="00251891"/>
    <w:rsid w:val="00251B3E"/>
    <w:rsid w:val="0025508A"/>
    <w:rsid w:val="00255598"/>
    <w:rsid w:val="00261AEC"/>
    <w:rsid w:val="00266D48"/>
    <w:rsid w:val="00270E58"/>
    <w:rsid w:val="00271890"/>
    <w:rsid w:val="00273771"/>
    <w:rsid w:val="00273C18"/>
    <w:rsid w:val="002742BD"/>
    <w:rsid w:val="002747E7"/>
    <w:rsid w:val="00275664"/>
    <w:rsid w:val="00275DF5"/>
    <w:rsid w:val="00276F49"/>
    <w:rsid w:val="002778D3"/>
    <w:rsid w:val="0028139E"/>
    <w:rsid w:val="002814D9"/>
    <w:rsid w:val="00285825"/>
    <w:rsid w:val="00286BF5"/>
    <w:rsid w:val="00286EC1"/>
    <w:rsid w:val="00287C07"/>
    <w:rsid w:val="0029011E"/>
    <w:rsid w:val="00291DCE"/>
    <w:rsid w:val="00292981"/>
    <w:rsid w:val="00292CE8"/>
    <w:rsid w:val="002932A5"/>
    <w:rsid w:val="00296013"/>
    <w:rsid w:val="002969F5"/>
    <w:rsid w:val="00296F56"/>
    <w:rsid w:val="00297121"/>
    <w:rsid w:val="0029728A"/>
    <w:rsid w:val="002A29B8"/>
    <w:rsid w:val="002A3566"/>
    <w:rsid w:val="002A4344"/>
    <w:rsid w:val="002A4701"/>
    <w:rsid w:val="002A53E9"/>
    <w:rsid w:val="002A663A"/>
    <w:rsid w:val="002B0351"/>
    <w:rsid w:val="002B166F"/>
    <w:rsid w:val="002B1B2E"/>
    <w:rsid w:val="002B1B62"/>
    <w:rsid w:val="002B2256"/>
    <w:rsid w:val="002B2D8E"/>
    <w:rsid w:val="002B326E"/>
    <w:rsid w:val="002B4248"/>
    <w:rsid w:val="002B4485"/>
    <w:rsid w:val="002B47E3"/>
    <w:rsid w:val="002B4AA2"/>
    <w:rsid w:val="002B691A"/>
    <w:rsid w:val="002B6ED8"/>
    <w:rsid w:val="002B7026"/>
    <w:rsid w:val="002B759A"/>
    <w:rsid w:val="002C02FC"/>
    <w:rsid w:val="002C0891"/>
    <w:rsid w:val="002C0E15"/>
    <w:rsid w:val="002C1CF8"/>
    <w:rsid w:val="002C38D3"/>
    <w:rsid w:val="002C3984"/>
    <w:rsid w:val="002C52D7"/>
    <w:rsid w:val="002C55FB"/>
    <w:rsid w:val="002C5DA4"/>
    <w:rsid w:val="002C5EC9"/>
    <w:rsid w:val="002C77F4"/>
    <w:rsid w:val="002D0FD6"/>
    <w:rsid w:val="002D24AF"/>
    <w:rsid w:val="002D25BF"/>
    <w:rsid w:val="002D4257"/>
    <w:rsid w:val="002D4F39"/>
    <w:rsid w:val="002D5CCE"/>
    <w:rsid w:val="002E1862"/>
    <w:rsid w:val="002E29B1"/>
    <w:rsid w:val="002E391B"/>
    <w:rsid w:val="002E428D"/>
    <w:rsid w:val="002E5826"/>
    <w:rsid w:val="002E6914"/>
    <w:rsid w:val="002E7281"/>
    <w:rsid w:val="002F2002"/>
    <w:rsid w:val="002F366B"/>
    <w:rsid w:val="002F4257"/>
    <w:rsid w:val="002F5BD2"/>
    <w:rsid w:val="002F7CCB"/>
    <w:rsid w:val="00300908"/>
    <w:rsid w:val="0030224A"/>
    <w:rsid w:val="00302929"/>
    <w:rsid w:val="003029A7"/>
    <w:rsid w:val="00303943"/>
    <w:rsid w:val="003113A2"/>
    <w:rsid w:val="00312575"/>
    <w:rsid w:val="003126CC"/>
    <w:rsid w:val="00312A7C"/>
    <w:rsid w:val="00312C7D"/>
    <w:rsid w:val="00312EFE"/>
    <w:rsid w:val="00313054"/>
    <w:rsid w:val="00317D2E"/>
    <w:rsid w:val="003219D2"/>
    <w:rsid w:val="00322840"/>
    <w:rsid w:val="00322DDE"/>
    <w:rsid w:val="00322EF6"/>
    <w:rsid w:val="00323DD0"/>
    <w:rsid w:val="00326022"/>
    <w:rsid w:val="00327BC7"/>
    <w:rsid w:val="00330652"/>
    <w:rsid w:val="00330664"/>
    <w:rsid w:val="003307CE"/>
    <w:rsid w:val="00330A9B"/>
    <w:rsid w:val="003321E7"/>
    <w:rsid w:val="00332DF4"/>
    <w:rsid w:val="00333E91"/>
    <w:rsid w:val="00334504"/>
    <w:rsid w:val="003348A6"/>
    <w:rsid w:val="00334DC1"/>
    <w:rsid w:val="00334DEF"/>
    <w:rsid w:val="00340FB3"/>
    <w:rsid w:val="00342978"/>
    <w:rsid w:val="00344304"/>
    <w:rsid w:val="0034437D"/>
    <w:rsid w:val="00344C7B"/>
    <w:rsid w:val="00345B47"/>
    <w:rsid w:val="00346181"/>
    <w:rsid w:val="003465C0"/>
    <w:rsid w:val="003472B8"/>
    <w:rsid w:val="00350437"/>
    <w:rsid w:val="00350ED2"/>
    <w:rsid w:val="003535D9"/>
    <w:rsid w:val="00353DC0"/>
    <w:rsid w:val="003548FC"/>
    <w:rsid w:val="0036086B"/>
    <w:rsid w:val="00360EB7"/>
    <w:rsid w:val="0036200F"/>
    <w:rsid w:val="00362579"/>
    <w:rsid w:val="00362628"/>
    <w:rsid w:val="003651C7"/>
    <w:rsid w:val="00366060"/>
    <w:rsid w:val="003673F1"/>
    <w:rsid w:val="00370A96"/>
    <w:rsid w:val="00370B6C"/>
    <w:rsid w:val="00370FF2"/>
    <w:rsid w:val="00371369"/>
    <w:rsid w:val="00371FA2"/>
    <w:rsid w:val="00373461"/>
    <w:rsid w:val="00374056"/>
    <w:rsid w:val="0037457E"/>
    <w:rsid w:val="003745A9"/>
    <w:rsid w:val="0037637D"/>
    <w:rsid w:val="0037652D"/>
    <w:rsid w:val="003803DD"/>
    <w:rsid w:val="003814EF"/>
    <w:rsid w:val="003817CE"/>
    <w:rsid w:val="003820C4"/>
    <w:rsid w:val="0038251D"/>
    <w:rsid w:val="00382559"/>
    <w:rsid w:val="003825F1"/>
    <w:rsid w:val="003858B1"/>
    <w:rsid w:val="003866BC"/>
    <w:rsid w:val="003868A9"/>
    <w:rsid w:val="00386B13"/>
    <w:rsid w:val="00390F11"/>
    <w:rsid w:val="00394FC6"/>
    <w:rsid w:val="00397027"/>
    <w:rsid w:val="003A028F"/>
    <w:rsid w:val="003A0B0B"/>
    <w:rsid w:val="003A0E81"/>
    <w:rsid w:val="003A2202"/>
    <w:rsid w:val="003A24A7"/>
    <w:rsid w:val="003A2794"/>
    <w:rsid w:val="003A2D2C"/>
    <w:rsid w:val="003A6059"/>
    <w:rsid w:val="003A64B5"/>
    <w:rsid w:val="003A722E"/>
    <w:rsid w:val="003A7C7D"/>
    <w:rsid w:val="003B28C5"/>
    <w:rsid w:val="003B5890"/>
    <w:rsid w:val="003B5B9E"/>
    <w:rsid w:val="003C0DDB"/>
    <w:rsid w:val="003C14E8"/>
    <w:rsid w:val="003C1721"/>
    <w:rsid w:val="003C18A2"/>
    <w:rsid w:val="003C2587"/>
    <w:rsid w:val="003C2629"/>
    <w:rsid w:val="003C270E"/>
    <w:rsid w:val="003C3565"/>
    <w:rsid w:val="003C365E"/>
    <w:rsid w:val="003C38C8"/>
    <w:rsid w:val="003C4570"/>
    <w:rsid w:val="003C6D06"/>
    <w:rsid w:val="003C73C2"/>
    <w:rsid w:val="003D1355"/>
    <w:rsid w:val="003D2B65"/>
    <w:rsid w:val="003D5018"/>
    <w:rsid w:val="003D729E"/>
    <w:rsid w:val="003E23F4"/>
    <w:rsid w:val="003E25BE"/>
    <w:rsid w:val="003E3FA5"/>
    <w:rsid w:val="003E474A"/>
    <w:rsid w:val="003E51B1"/>
    <w:rsid w:val="003E55BC"/>
    <w:rsid w:val="003F100C"/>
    <w:rsid w:val="003F133D"/>
    <w:rsid w:val="003F2909"/>
    <w:rsid w:val="003F2B39"/>
    <w:rsid w:val="003F4B76"/>
    <w:rsid w:val="003F4D1E"/>
    <w:rsid w:val="003F51F7"/>
    <w:rsid w:val="003F58F5"/>
    <w:rsid w:val="003F60C4"/>
    <w:rsid w:val="003F6835"/>
    <w:rsid w:val="003F6C27"/>
    <w:rsid w:val="003F6E76"/>
    <w:rsid w:val="003F743B"/>
    <w:rsid w:val="003F782B"/>
    <w:rsid w:val="00400836"/>
    <w:rsid w:val="004016A0"/>
    <w:rsid w:val="00401C1E"/>
    <w:rsid w:val="00403608"/>
    <w:rsid w:val="00403907"/>
    <w:rsid w:val="004063B5"/>
    <w:rsid w:val="0041117E"/>
    <w:rsid w:val="00411D25"/>
    <w:rsid w:val="004139AA"/>
    <w:rsid w:val="0041530C"/>
    <w:rsid w:val="00416C0E"/>
    <w:rsid w:val="00416C68"/>
    <w:rsid w:val="00416C70"/>
    <w:rsid w:val="00416FBE"/>
    <w:rsid w:val="00420DD8"/>
    <w:rsid w:val="00422CA5"/>
    <w:rsid w:val="00423D8C"/>
    <w:rsid w:val="00425D0D"/>
    <w:rsid w:val="00426114"/>
    <w:rsid w:val="004318AA"/>
    <w:rsid w:val="004330F3"/>
    <w:rsid w:val="00433139"/>
    <w:rsid w:val="00433BD5"/>
    <w:rsid w:val="00434873"/>
    <w:rsid w:val="004351F5"/>
    <w:rsid w:val="004365BB"/>
    <w:rsid w:val="004368B4"/>
    <w:rsid w:val="00437917"/>
    <w:rsid w:val="0044064A"/>
    <w:rsid w:val="00440727"/>
    <w:rsid w:val="0044107A"/>
    <w:rsid w:val="00441802"/>
    <w:rsid w:val="004438BF"/>
    <w:rsid w:val="00443E04"/>
    <w:rsid w:val="004446F6"/>
    <w:rsid w:val="00444715"/>
    <w:rsid w:val="00444D14"/>
    <w:rsid w:val="00445678"/>
    <w:rsid w:val="00447F63"/>
    <w:rsid w:val="00450D5F"/>
    <w:rsid w:val="00451102"/>
    <w:rsid w:val="0045308D"/>
    <w:rsid w:val="004545CD"/>
    <w:rsid w:val="00454756"/>
    <w:rsid w:val="0045509D"/>
    <w:rsid w:val="004557AC"/>
    <w:rsid w:val="004568BC"/>
    <w:rsid w:val="00456BA2"/>
    <w:rsid w:val="004575A5"/>
    <w:rsid w:val="0045786D"/>
    <w:rsid w:val="00457BB3"/>
    <w:rsid w:val="004630F5"/>
    <w:rsid w:val="0047050F"/>
    <w:rsid w:val="00472B10"/>
    <w:rsid w:val="00474691"/>
    <w:rsid w:val="004756CD"/>
    <w:rsid w:val="0048230C"/>
    <w:rsid w:val="00482DBB"/>
    <w:rsid w:val="00483883"/>
    <w:rsid w:val="00487E49"/>
    <w:rsid w:val="00490106"/>
    <w:rsid w:val="00490B12"/>
    <w:rsid w:val="004920C8"/>
    <w:rsid w:val="00493087"/>
    <w:rsid w:val="004939CB"/>
    <w:rsid w:val="00494B66"/>
    <w:rsid w:val="00494E58"/>
    <w:rsid w:val="004A0A9B"/>
    <w:rsid w:val="004A0C4B"/>
    <w:rsid w:val="004A2015"/>
    <w:rsid w:val="004A20DC"/>
    <w:rsid w:val="004A230E"/>
    <w:rsid w:val="004A2EBD"/>
    <w:rsid w:val="004A38D0"/>
    <w:rsid w:val="004A43BE"/>
    <w:rsid w:val="004A5C18"/>
    <w:rsid w:val="004A67F9"/>
    <w:rsid w:val="004A6C76"/>
    <w:rsid w:val="004B0542"/>
    <w:rsid w:val="004B0869"/>
    <w:rsid w:val="004B0EDE"/>
    <w:rsid w:val="004B23B0"/>
    <w:rsid w:val="004B2486"/>
    <w:rsid w:val="004B26EE"/>
    <w:rsid w:val="004B2EC1"/>
    <w:rsid w:val="004B3F54"/>
    <w:rsid w:val="004B4064"/>
    <w:rsid w:val="004B464C"/>
    <w:rsid w:val="004B5214"/>
    <w:rsid w:val="004B69E0"/>
    <w:rsid w:val="004B6E8E"/>
    <w:rsid w:val="004B7A0F"/>
    <w:rsid w:val="004C02CF"/>
    <w:rsid w:val="004C3A11"/>
    <w:rsid w:val="004C4484"/>
    <w:rsid w:val="004C648A"/>
    <w:rsid w:val="004D0631"/>
    <w:rsid w:val="004D06ED"/>
    <w:rsid w:val="004D08F6"/>
    <w:rsid w:val="004D4F14"/>
    <w:rsid w:val="004D6277"/>
    <w:rsid w:val="004D6A36"/>
    <w:rsid w:val="004D7DF0"/>
    <w:rsid w:val="004E0501"/>
    <w:rsid w:val="004E14D4"/>
    <w:rsid w:val="004E1BE9"/>
    <w:rsid w:val="004E2245"/>
    <w:rsid w:val="004E350C"/>
    <w:rsid w:val="004E4469"/>
    <w:rsid w:val="004E4EAB"/>
    <w:rsid w:val="004E6921"/>
    <w:rsid w:val="004E7328"/>
    <w:rsid w:val="004E7E0E"/>
    <w:rsid w:val="004F0685"/>
    <w:rsid w:val="004F08D0"/>
    <w:rsid w:val="004F1AA8"/>
    <w:rsid w:val="004F3326"/>
    <w:rsid w:val="00502014"/>
    <w:rsid w:val="00503151"/>
    <w:rsid w:val="005037A3"/>
    <w:rsid w:val="005103FF"/>
    <w:rsid w:val="00511A8F"/>
    <w:rsid w:val="00511F7C"/>
    <w:rsid w:val="0051343E"/>
    <w:rsid w:val="0051411B"/>
    <w:rsid w:val="00515024"/>
    <w:rsid w:val="005203C2"/>
    <w:rsid w:val="0052216B"/>
    <w:rsid w:val="00522B43"/>
    <w:rsid w:val="00522BF6"/>
    <w:rsid w:val="00525789"/>
    <w:rsid w:val="00527829"/>
    <w:rsid w:val="0052787E"/>
    <w:rsid w:val="00527F68"/>
    <w:rsid w:val="00530FCB"/>
    <w:rsid w:val="0053361A"/>
    <w:rsid w:val="00535AEF"/>
    <w:rsid w:val="00543378"/>
    <w:rsid w:val="00543DD5"/>
    <w:rsid w:val="005445BF"/>
    <w:rsid w:val="00550464"/>
    <w:rsid w:val="00550AD3"/>
    <w:rsid w:val="00551558"/>
    <w:rsid w:val="00552AB5"/>
    <w:rsid w:val="005534DD"/>
    <w:rsid w:val="00556AF0"/>
    <w:rsid w:val="005573F8"/>
    <w:rsid w:val="005576DE"/>
    <w:rsid w:val="00561F39"/>
    <w:rsid w:val="00562181"/>
    <w:rsid w:val="00562714"/>
    <w:rsid w:val="005629F0"/>
    <w:rsid w:val="005650FF"/>
    <w:rsid w:val="00565E30"/>
    <w:rsid w:val="00567E5E"/>
    <w:rsid w:val="005710D8"/>
    <w:rsid w:val="00571702"/>
    <w:rsid w:val="00571B89"/>
    <w:rsid w:val="005727AE"/>
    <w:rsid w:val="00573826"/>
    <w:rsid w:val="005759D7"/>
    <w:rsid w:val="00576658"/>
    <w:rsid w:val="00577479"/>
    <w:rsid w:val="005774CA"/>
    <w:rsid w:val="005778DA"/>
    <w:rsid w:val="005807B2"/>
    <w:rsid w:val="00580C89"/>
    <w:rsid w:val="00581914"/>
    <w:rsid w:val="0058279C"/>
    <w:rsid w:val="00582991"/>
    <w:rsid w:val="005829C5"/>
    <w:rsid w:val="00582E80"/>
    <w:rsid w:val="005849B3"/>
    <w:rsid w:val="00584A5F"/>
    <w:rsid w:val="005871AC"/>
    <w:rsid w:val="005903BA"/>
    <w:rsid w:val="005946F7"/>
    <w:rsid w:val="005947CD"/>
    <w:rsid w:val="00597369"/>
    <w:rsid w:val="00597F22"/>
    <w:rsid w:val="005A1272"/>
    <w:rsid w:val="005A5D27"/>
    <w:rsid w:val="005A773C"/>
    <w:rsid w:val="005B1041"/>
    <w:rsid w:val="005B1071"/>
    <w:rsid w:val="005B119E"/>
    <w:rsid w:val="005B473D"/>
    <w:rsid w:val="005B54C8"/>
    <w:rsid w:val="005B6420"/>
    <w:rsid w:val="005B6D46"/>
    <w:rsid w:val="005C1A4F"/>
    <w:rsid w:val="005C3164"/>
    <w:rsid w:val="005C34CC"/>
    <w:rsid w:val="005C4B97"/>
    <w:rsid w:val="005C6D2A"/>
    <w:rsid w:val="005C76C6"/>
    <w:rsid w:val="005C7B72"/>
    <w:rsid w:val="005C7D16"/>
    <w:rsid w:val="005C7EE4"/>
    <w:rsid w:val="005D003F"/>
    <w:rsid w:val="005D1538"/>
    <w:rsid w:val="005D4A21"/>
    <w:rsid w:val="005D55D5"/>
    <w:rsid w:val="005E0913"/>
    <w:rsid w:val="005E3EC9"/>
    <w:rsid w:val="005E47D9"/>
    <w:rsid w:val="005E5987"/>
    <w:rsid w:val="005E67EB"/>
    <w:rsid w:val="005E77A3"/>
    <w:rsid w:val="005E7E04"/>
    <w:rsid w:val="005F055C"/>
    <w:rsid w:val="005F1D24"/>
    <w:rsid w:val="005F218C"/>
    <w:rsid w:val="005F37C4"/>
    <w:rsid w:val="005F3AA3"/>
    <w:rsid w:val="005F3FF4"/>
    <w:rsid w:val="005F6438"/>
    <w:rsid w:val="005F7A0E"/>
    <w:rsid w:val="00600A7A"/>
    <w:rsid w:val="00601AE1"/>
    <w:rsid w:val="00602540"/>
    <w:rsid w:val="00602EF2"/>
    <w:rsid w:val="00603325"/>
    <w:rsid w:val="006040BF"/>
    <w:rsid w:val="006045A7"/>
    <w:rsid w:val="00604F24"/>
    <w:rsid w:val="0060704C"/>
    <w:rsid w:val="006107FC"/>
    <w:rsid w:val="00610D56"/>
    <w:rsid w:val="006111E8"/>
    <w:rsid w:val="00611E88"/>
    <w:rsid w:val="006132CD"/>
    <w:rsid w:val="00614FC7"/>
    <w:rsid w:val="00615C32"/>
    <w:rsid w:val="00616796"/>
    <w:rsid w:val="00620AF6"/>
    <w:rsid w:val="00620EB0"/>
    <w:rsid w:val="00620F31"/>
    <w:rsid w:val="00621A66"/>
    <w:rsid w:val="006248B5"/>
    <w:rsid w:val="006267F6"/>
    <w:rsid w:val="006278BC"/>
    <w:rsid w:val="00627939"/>
    <w:rsid w:val="006300C2"/>
    <w:rsid w:val="0063070A"/>
    <w:rsid w:val="00631627"/>
    <w:rsid w:val="00631E67"/>
    <w:rsid w:val="0063372B"/>
    <w:rsid w:val="006343DD"/>
    <w:rsid w:val="006363E9"/>
    <w:rsid w:val="006403FD"/>
    <w:rsid w:val="00641091"/>
    <w:rsid w:val="00641638"/>
    <w:rsid w:val="006426E3"/>
    <w:rsid w:val="0064540A"/>
    <w:rsid w:val="0064744C"/>
    <w:rsid w:val="00650E7B"/>
    <w:rsid w:val="006538DF"/>
    <w:rsid w:val="00654645"/>
    <w:rsid w:val="006564DE"/>
    <w:rsid w:val="00657383"/>
    <w:rsid w:val="00657B08"/>
    <w:rsid w:val="00660572"/>
    <w:rsid w:val="00660F0E"/>
    <w:rsid w:val="0066195D"/>
    <w:rsid w:val="0066285E"/>
    <w:rsid w:val="0066583C"/>
    <w:rsid w:val="006663DA"/>
    <w:rsid w:val="0066651B"/>
    <w:rsid w:val="00666D0B"/>
    <w:rsid w:val="00666FDA"/>
    <w:rsid w:val="00667C9E"/>
    <w:rsid w:val="00667ED9"/>
    <w:rsid w:val="00670C96"/>
    <w:rsid w:val="006722F5"/>
    <w:rsid w:val="006727F6"/>
    <w:rsid w:val="00673128"/>
    <w:rsid w:val="00673842"/>
    <w:rsid w:val="00675041"/>
    <w:rsid w:val="00676724"/>
    <w:rsid w:val="006807B6"/>
    <w:rsid w:val="006829E0"/>
    <w:rsid w:val="006850B3"/>
    <w:rsid w:val="00686098"/>
    <w:rsid w:val="00686D75"/>
    <w:rsid w:val="006909FD"/>
    <w:rsid w:val="006930A6"/>
    <w:rsid w:val="00693832"/>
    <w:rsid w:val="00694247"/>
    <w:rsid w:val="00694B9C"/>
    <w:rsid w:val="006956B0"/>
    <w:rsid w:val="00695DF2"/>
    <w:rsid w:val="0069644A"/>
    <w:rsid w:val="006974DB"/>
    <w:rsid w:val="006A0FEE"/>
    <w:rsid w:val="006A1E39"/>
    <w:rsid w:val="006A2D31"/>
    <w:rsid w:val="006A33D4"/>
    <w:rsid w:val="006A7DBD"/>
    <w:rsid w:val="006B23FB"/>
    <w:rsid w:val="006B29A2"/>
    <w:rsid w:val="006B35E6"/>
    <w:rsid w:val="006B5DA0"/>
    <w:rsid w:val="006B6218"/>
    <w:rsid w:val="006B63A0"/>
    <w:rsid w:val="006B7351"/>
    <w:rsid w:val="006C14F0"/>
    <w:rsid w:val="006C27A1"/>
    <w:rsid w:val="006C3D02"/>
    <w:rsid w:val="006C6070"/>
    <w:rsid w:val="006C6C53"/>
    <w:rsid w:val="006C74F0"/>
    <w:rsid w:val="006C760D"/>
    <w:rsid w:val="006C7966"/>
    <w:rsid w:val="006D0CB5"/>
    <w:rsid w:val="006D2FA7"/>
    <w:rsid w:val="006D423F"/>
    <w:rsid w:val="006D594E"/>
    <w:rsid w:val="006D6C97"/>
    <w:rsid w:val="006D7387"/>
    <w:rsid w:val="006E1066"/>
    <w:rsid w:val="006E16B6"/>
    <w:rsid w:val="006E1B22"/>
    <w:rsid w:val="006E1F7A"/>
    <w:rsid w:val="006E38DD"/>
    <w:rsid w:val="006F2226"/>
    <w:rsid w:val="006F2386"/>
    <w:rsid w:val="006F318D"/>
    <w:rsid w:val="006F685C"/>
    <w:rsid w:val="006F688C"/>
    <w:rsid w:val="006F6F46"/>
    <w:rsid w:val="00701DEC"/>
    <w:rsid w:val="007047E4"/>
    <w:rsid w:val="00704F41"/>
    <w:rsid w:val="0070535C"/>
    <w:rsid w:val="00705606"/>
    <w:rsid w:val="00705FA3"/>
    <w:rsid w:val="0070645A"/>
    <w:rsid w:val="00706E2D"/>
    <w:rsid w:val="007075CA"/>
    <w:rsid w:val="00710CA7"/>
    <w:rsid w:val="0071178E"/>
    <w:rsid w:val="00712BE1"/>
    <w:rsid w:val="007132AA"/>
    <w:rsid w:val="00714081"/>
    <w:rsid w:val="007154DE"/>
    <w:rsid w:val="007162FB"/>
    <w:rsid w:val="00717722"/>
    <w:rsid w:val="00717F51"/>
    <w:rsid w:val="007217C5"/>
    <w:rsid w:val="00721C2A"/>
    <w:rsid w:val="007220BB"/>
    <w:rsid w:val="00722259"/>
    <w:rsid w:val="007227FC"/>
    <w:rsid w:val="00722B54"/>
    <w:rsid w:val="00724EE8"/>
    <w:rsid w:val="00725B34"/>
    <w:rsid w:val="0072609A"/>
    <w:rsid w:val="0072698A"/>
    <w:rsid w:val="0073019A"/>
    <w:rsid w:val="007329F7"/>
    <w:rsid w:val="007336B9"/>
    <w:rsid w:val="00734144"/>
    <w:rsid w:val="00735099"/>
    <w:rsid w:val="00735504"/>
    <w:rsid w:val="00735950"/>
    <w:rsid w:val="00737859"/>
    <w:rsid w:val="007400A7"/>
    <w:rsid w:val="00740281"/>
    <w:rsid w:val="00742A0A"/>
    <w:rsid w:val="0074465F"/>
    <w:rsid w:val="00745C02"/>
    <w:rsid w:val="0074630F"/>
    <w:rsid w:val="0074652F"/>
    <w:rsid w:val="00746DB0"/>
    <w:rsid w:val="00753D4D"/>
    <w:rsid w:val="007546B2"/>
    <w:rsid w:val="007573BD"/>
    <w:rsid w:val="007577D4"/>
    <w:rsid w:val="007601E6"/>
    <w:rsid w:val="00760AE4"/>
    <w:rsid w:val="007611F1"/>
    <w:rsid w:val="00762474"/>
    <w:rsid w:val="00763DCB"/>
    <w:rsid w:val="00763E19"/>
    <w:rsid w:val="00766E11"/>
    <w:rsid w:val="007700F0"/>
    <w:rsid w:val="0077033B"/>
    <w:rsid w:val="0077104E"/>
    <w:rsid w:val="00772CD8"/>
    <w:rsid w:val="00773904"/>
    <w:rsid w:val="007767BC"/>
    <w:rsid w:val="007772A8"/>
    <w:rsid w:val="00777857"/>
    <w:rsid w:val="007805F1"/>
    <w:rsid w:val="00780831"/>
    <w:rsid w:val="00784AFE"/>
    <w:rsid w:val="00786704"/>
    <w:rsid w:val="00787263"/>
    <w:rsid w:val="00790819"/>
    <w:rsid w:val="007911B0"/>
    <w:rsid w:val="00791C5E"/>
    <w:rsid w:val="0079388C"/>
    <w:rsid w:val="00793F4B"/>
    <w:rsid w:val="00794CC8"/>
    <w:rsid w:val="00795FAB"/>
    <w:rsid w:val="00796880"/>
    <w:rsid w:val="00796D91"/>
    <w:rsid w:val="00796EBF"/>
    <w:rsid w:val="007A099E"/>
    <w:rsid w:val="007A21B9"/>
    <w:rsid w:val="007A3FD6"/>
    <w:rsid w:val="007A6D73"/>
    <w:rsid w:val="007B0C05"/>
    <w:rsid w:val="007B0D6C"/>
    <w:rsid w:val="007B1413"/>
    <w:rsid w:val="007B3F22"/>
    <w:rsid w:val="007C10D7"/>
    <w:rsid w:val="007C1958"/>
    <w:rsid w:val="007C1D3C"/>
    <w:rsid w:val="007C1F4A"/>
    <w:rsid w:val="007C21D4"/>
    <w:rsid w:val="007C26A8"/>
    <w:rsid w:val="007C3FAE"/>
    <w:rsid w:val="007C499F"/>
    <w:rsid w:val="007C5B7A"/>
    <w:rsid w:val="007C5C10"/>
    <w:rsid w:val="007C6E17"/>
    <w:rsid w:val="007C702B"/>
    <w:rsid w:val="007D0E80"/>
    <w:rsid w:val="007D2CE2"/>
    <w:rsid w:val="007D2F68"/>
    <w:rsid w:val="007D2FEF"/>
    <w:rsid w:val="007D3BD1"/>
    <w:rsid w:val="007D499E"/>
    <w:rsid w:val="007D5480"/>
    <w:rsid w:val="007D621D"/>
    <w:rsid w:val="007D6334"/>
    <w:rsid w:val="007D6C0D"/>
    <w:rsid w:val="007D6D65"/>
    <w:rsid w:val="007D7313"/>
    <w:rsid w:val="007D7644"/>
    <w:rsid w:val="007E143A"/>
    <w:rsid w:val="007E1E35"/>
    <w:rsid w:val="007E5677"/>
    <w:rsid w:val="007E6EBB"/>
    <w:rsid w:val="007E7BC5"/>
    <w:rsid w:val="007F1237"/>
    <w:rsid w:val="007F2DA5"/>
    <w:rsid w:val="007F374B"/>
    <w:rsid w:val="007F3FB8"/>
    <w:rsid w:val="007F626C"/>
    <w:rsid w:val="007F66E6"/>
    <w:rsid w:val="008017D0"/>
    <w:rsid w:val="008057C0"/>
    <w:rsid w:val="00805D1C"/>
    <w:rsid w:val="00807D1E"/>
    <w:rsid w:val="00807E88"/>
    <w:rsid w:val="0081140D"/>
    <w:rsid w:val="00812DBE"/>
    <w:rsid w:val="008144F4"/>
    <w:rsid w:val="00814A95"/>
    <w:rsid w:val="0081519A"/>
    <w:rsid w:val="0081530E"/>
    <w:rsid w:val="0081620D"/>
    <w:rsid w:val="00821BA5"/>
    <w:rsid w:val="00824A7F"/>
    <w:rsid w:val="0083130A"/>
    <w:rsid w:val="0083242B"/>
    <w:rsid w:val="00836008"/>
    <w:rsid w:val="00841A3C"/>
    <w:rsid w:val="00841DFA"/>
    <w:rsid w:val="00842508"/>
    <w:rsid w:val="0084369D"/>
    <w:rsid w:val="008443B5"/>
    <w:rsid w:val="0084467A"/>
    <w:rsid w:val="00844B72"/>
    <w:rsid w:val="008463A4"/>
    <w:rsid w:val="00846831"/>
    <w:rsid w:val="0084683F"/>
    <w:rsid w:val="00846A0A"/>
    <w:rsid w:val="00847791"/>
    <w:rsid w:val="00847CCF"/>
    <w:rsid w:val="008504A3"/>
    <w:rsid w:val="008504F6"/>
    <w:rsid w:val="00852AD8"/>
    <w:rsid w:val="0085302B"/>
    <w:rsid w:val="008554DD"/>
    <w:rsid w:val="00855F37"/>
    <w:rsid w:val="00856572"/>
    <w:rsid w:val="008572AE"/>
    <w:rsid w:val="00860431"/>
    <w:rsid w:val="00860602"/>
    <w:rsid w:val="0086206C"/>
    <w:rsid w:val="00862D4E"/>
    <w:rsid w:val="0086308F"/>
    <w:rsid w:val="008633FB"/>
    <w:rsid w:val="008637D6"/>
    <w:rsid w:val="00863F55"/>
    <w:rsid w:val="00865056"/>
    <w:rsid w:val="008657F5"/>
    <w:rsid w:val="00865CDE"/>
    <w:rsid w:val="00866A2E"/>
    <w:rsid w:val="00866CAD"/>
    <w:rsid w:val="00867435"/>
    <w:rsid w:val="0086793C"/>
    <w:rsid w:val="008679C8"/>
    <w:rsid w:val="00870169"/>
    <w:rsid w:val="00870330"/>
    <w:rsid w:val="00871443"/>
    <w:rsid w:val="00872CAA"/>
    <w:rsid w:val="00872F95"/>
    <w:rsid w:val="0087327B"/>
    <w:rsid w:val="00873316"/>
    <w:rsid w:val="00873D86"/>
    <w:rsid w:val="008758AC"/>
    <w:rsid w:val="00875E15"/>
    <w:rsid w:val="00876392"/>
    <w:rsid w:val="0087666F"/>
    <w:rsid w:val="0087669D"/>
    <w:rsid w:val="00876A32"/>
    <w:rsid w:val="00876D57"/>
    <w:rsid w:val="00877AAF"/>
    <w:rsid w:val="008810E5"/>
    <w:rsid w:val="00881150"/>
    <w:rsid w:val="00881FBA"/>
    <w:rsid w:val="00882865"/>
    <w:rsid w:val="00883472"/>
    <w:rsid w:val="008837B5"/>
    <w:rsid w:val="00883D94"/>
    <w:rsid w:val="008853F4"/>
    <w:rsid w:val="008853F6"/>
    <w:rsid w:val="00886767"/>
    <w:rsid w:val="00887080"/>
    <w:rsid w:val="0088744F"/>
    <w:rsid w:val="0089200C"/>
    <w:rsid w:val="00892E54"/>
    <w:rsid w:val="00895E22"/>
    <w:rsid w:val="00896A1C"/>
    <w:rsid w:val="00897652"/>
    <w:rsid w:val="00897793"/>
    <w:rsid w:val="008A028E"/>
    <w:rsid w:val="008A071D"/>
    <w:rsid w:val="008A0981"/>
    <w:rsid w:val="008A112C"/>
    <w:rsid w:val="008A1D47"/>
    <w:rsid w:val="008A39AB"/>
    <w:rsid w:val="008A4DD2"/>
    <w:rsid w:val="008A58AF"/>
    <w:rsid w:val="008A68E2"/>
    <w:rsid w:val="008A6ECD"/>
    <w:rsid w:val="008A7093"/>
    <w:rsid w:val="008B1A56"/>
    <w:rsid w:val="008B4868"/>
    <w:rsid w:val="008B4971"/>
    <w:rsid w:val="008B5E8B"/>
    <w:rsid w:val="008B7180"/>
    <w:rsid w:val="008C06E0"/>
    <w:rsid w:val="008C1D69"/>
    <w:rsid w:val="008C47AB"/>
    <w:rsid w:val="008C59A3"/>
    <w:rsid w:val="008C76F7"/>
    <w:rsid w:val="008D04C7"/>
    <w:rsid w:val="008D1B04"/>
    <w:rsid w:val="008D1DD8"/>
    <w:rsid w:val="008D2112"/>
    <w:rsid w:val="008D2C58"/>
    <w:rsid w:val="008D3721"/>
    <w:rsid w:val="008D3C0B"/>
    <w:rsid w:val="008D3E06"/>
    <w:rsid w:val="008D448E"/>
    <w:rsid w:val="008D5004"/>
    <w:rsid w:val="008D61A8"/>
    <w:rsid w:val="008D62D4"/>
    <w:rsid w:val="008D7640"/>
    <w:rsid w:val="008E0BF5"/>
    <w:rsid w:val="008E30A5"/>
    <w:rsid w:val="008E37BA"/>
    <w:rsid w:val="008E5F99"/>
    <w:rsid w:val="008F0168"/>
    <w:rsid w:val="008F2088"/>
    <w:rsid w:val="008F324D"/>
    <w:rsid w:val="008F3313"/>
    <w:rsid w:val="008F503E"/>
    <w:rsid w:val="008F53D5"/>
    <w:rsid w:val="008F5A0B"/>
    <w:rsid w:val="008F5B1A"/>
    <w:rsid w:val="008F798D"/>
    <w:rsid w:val="009020C7"/>
    <w:rsid w:val="009037FA"/>
    <w:rsid w:val="00903E39"/>
    <w:rsid w:val="0090448A"/>
    <w:rsid w:val="0090577F"/>
    <w:rsid w:val="00906069"/>
    <w:rsid w:val="009069CD"/>
    <w:rsid w:val="00910A09"/>
    <w:rsid w:val="00910B45"/>
    <w:rsid w:val="00911272"/>
    <w:rsid w:val="0091198C"/>
    <w:rsid w:val="00913D4F"/>
    <w:rsid w:val="0091416A"/>
    <w:rsid w:val="009141C1"/>
    <w:rsid w:val="009155A1"/>
    <w:rsid w:val="00916DC3"/>
    <w:rsid w:val="0092053B"/>
    <w:rsid w:val="00920FDD"/>
    <w:rsid w:val="00921386"/>
    <w:rsid w:val="00924F40"/>
    <w:rsid w:val="009256AD"/>
    <w:rsid w:val="0092622F"/>
    <w:rsid w:val="00926B7A"/>
    <w:rsid w:val="00927951"/>
    <w:rsid w:val="00927C76"/>
    <w:rsid w:val="00931A77"/>
    <w:rsid w:val="00931C19"/>
    <w:rsid w:val="009322AB"/>
    <w:rsid w:val="009325E9"/>
    <w:rsid w:val="00932DFC"/>
    <w:rsid w:val="009359B6"/>
    <w:rsid w:val="00935B7F"/>
    <w:rsid w:val="00936ADD"/>
    <w:rsid w:val="00936B83"/>
    <w:rsid w:val="00936F88"/>
    <w:rsid w:val="00937C4A"/>
    <w:rsid w:val="00942993"/>
    <w:rsid w:val="00943A2F"/>
    <w:rsid w:val="00943D6C"/>
    <w:rsid w:val="00944140"/>
    <w:rsid w:val="00944923"/>
    <w:rsid w:val="00944D43"/>
    <w:rsid w:val="00945717"/>
    <w:rsid w:val="009458CC"/>
    <w:rsid w:val="0094664E"/>
    <w:rsid w:val="0094681D"/>
    <w:rsid w:val="00947B29"/>
    <w:rsid w:val="00951277"/>
    <w:rsid w:val="00951354"/>
    <w:rsid w:val="0095464B"/>
    <w:rsid w:val="0095599F"/>
    <w:rsid w:val="00955B6B"/>
    <w:rsid w:val="009562D1"/>
    <w:rsid w:val="009627F2"/>
    <w:rsid w:val="00965FAC"/>
    <w:rsid w:val="0096653E"/>
    <w:rsid w:val="00966876"/>
    <w:rsid w:val="00966E30"/>
    <w:rsid w:val="009671B3"/>
    <w:rsid w:val="009713FF"/>
    <w:rsid w:val="00971548"/>
    <w:rsid w:val="00975D3B"/>
    <w:rsid w:val="00976ADD"/>
    <w:rsid w:val="009772DC"/>
    <w:rsid w:val="009800FB"/>
    <w:rsid w:val="00981342"/>
    <w:rsid w:val="009827AB"/>
    <w:rsid w:val="00982B36"/>
    <w:rsid w:val="00983515"/>
    <w:rsid w:val="0098440A"/>
    <w:rsid w:val="00985C97"/>
    <w:rsid w:val="00986CAD"/>
    <w:rsid w:val="00987D03"/>
    <w:rsid w:val="0099063B"/>
    <w:rsid w:val="00992F2D"/>
    <w:rsid w:val="009951F5"/>
    <w:rsid w:val="0099635F"/>
    <w:rsid w:val="009A03F0"/>
    <w:rsid w:val="009A04D4"/>
    <w:rsid w:val="009A1F49"/>
    <w:rsid w:val="009A2062"/>
    <w:rsid w:val="009A3170"/>
    <w:rsid w:val="009A3674"/>
    <w:rsid w:val="009A3F3A"/>
    <w:rsid w:val="009A476A"/>
    <w:rsid w:val="009A4924"/>
    <w:rsid w:val="009A4B31"/>
    <w:rsid w:val="009A589F"/>
    <w:rsid w:val="009A6869"/>
    <w:rsid w:val="009A71F9"/>
    <w:rsid w:val="009A7751"/>
    <w:rsid w:val="009B0169"/>
    <w:rsid w:val="009B0333"/>
    <w:rsid w:val="009B0AD8"/>
    <w:rsid w:val="009B15F5"/>
    <w:rsid w:val="009B1D21"/>
    <w:rsid w:val="009B288E"/>
    <w:rsid w:val="009B2B64"/>
    <w:rsid w:val="009B2E70"/>
    <w:rsid w:val="009B42CF"/>
    <w:rsid w:val="009B5870"/>
    <w:rsid w:val="009B6F80"/>
    <w:rsid w:val="009B7A9F"/>
    <w:rsid w:val="009B7B89"/>
    <w:rsid w:val="009C03BE"/>
    <w:rsid w:val="009C2D65"/>
    <w:rsid w:val="009C4811"/>
    <w:rsid w:val="009C486E"/>
    <w:rsid w:val="009C505F"/>
    <w:rsid w:val="009C62CC"/>
    <w:rsid w:val="009C7327"/>
    <w:rsid w:val="009C782A"/>
    <w:rsid w:val="009C787D"/>
    <w:rsid w:val="009C7E39"/>
    <w:rsid w:val="009D2ECA"/>
    <w:rsid w:val="009D2F3D"/>
    <w:rsid w:val="009D3AD0"/>
    <w:rsid w:val="009D421E"/>
    <w:rsid w:val="009D6F0A"/>
    <w:rsid w:val="009D7251"/>
    <w:rsid w:val="009D7266"/>
    <w:rsid w:val="009D7859"/>
    <w:rsid w:val="009D7CE0"/>
    <w:rsid w:val="009E2F75"/>
    <w:rsid w:val="009E3E9D"/>
    <w:rsid w:val="009E4B3F"/>
    <w:rsid w:val="009E4DDE"/>
    <w:rsid w:val="009E5772"/>
    <w:rsid w:val="009F04F7"/>
    <w:rsid w:val="009F239A"/>
    <w:rsid w:val="009F4C29"/>
    <w:rsid w:val="009F58BB"/>
    <w:rsid w:val="009F659E"/>
    <w:rsid w:val="00A00463"/>
    <w:rsid w:val="00A0288A"/>
    <w:rsid w:val="00A0433F"/>
    <w:rsid w:val="00A04794"/>
    <w:rsid w:val="00A04DA5"/>
    <w:rsid w:val="00A0538E"/>
    <w:rsid w:val="00A054BD"/>
    <w:rsid w:val="00A1133B"/>
    <w:rsid w:val="00A11367"/>
    <w:rsid w:val="00A15D83"/>
    <w:rsid w:val="00A1600F"/>
    <w:rsid w:val="00A16283"/>
    <w:rsid w:val="00A16B44"/>
    <w:rsid w:val="00A20095"/>
    <w:rsid w:val="00A20219"/>
    <w:rsid w:val="00A208EE"/>
    <w:rsid w:val="00A210A1"/>
    <w:rsid w:val="00A21285"/>
    <w:rsid w:val="00A22137"/>
    <w:rsid w:val="00A22BFB"/>
    <w:rsid w:val="00A23CD4"/>
    <w:rsid w:val="00A24FC2"/>
    <w:rsid w:val="00A25ABB"/>
    <w:rsid w:val="00A26576"/>
    <w:rsid w:val="00A27254"/>
    <w:rsid w:val="00A30315"/>
    <w:rsid w:val="00A32C39"/>
    <w:rsid w:val="00A32E6C"/>
    <w:rsid w:val="00A3463B"/>
    <w:rsid w:val="00A37D81"/>
    <w:rsid w:val="00A40163"/>
    <w:rsid w:val="00A40AED"/>
    <w:rsid w:val="00A40DB7"/>
    <w:rsid w:val="00A411FF"/>
    <w:rsid w:val="00A413BD"/>
    <w:rsid w:val="00A42CFB"/>
    <w:rsid w:val="00A43A6D"/>
    <w:rsid w:val="00A450D4"/>
    <w:rsid w:val="00A53952"/>
    <w:rsid w:val="00A54B0B"/>
    <w:rsid w:val="00A554DC"/>
    <w:rsid w:val="00A5688D"/>
    <w:rsid w:val="00A56EB8"/>
    <w:rsid w:val="00A613B2"/>
    <w:rsid w:val="00A62DFD"/>
    <w:rsid w:val="00A66218"/>
    <w:rsid w:val="00A67244"/>
    <w:rsid w:val="00A71365"/>
    <w:rsid w:val="00A72C91"/>
    <w:rsid w:val="00A76D18"/>
    <w:rsid w:val="00A772CA"/>
    <w:rsid w:val="00A813B8"/>
    <w:rsid w:val="00A8150C"/>
    <w:rsid w:val="00A81BA0"/>
    <w:rsid w:val="00A84C2C"/>
    <w:rsid w:val="00A85049"/>
    <w:rsid w:val="00A8567C"/>
    <w:rsid w:val="00A8650D"/>
    <w:rsid w:val="00A86FFF"/>
    <w:rsid w:val="00A87232"/>
    <w:rsid w:val="00A901F2"/>
    <w:rsid w:val="00A9057A"/>
    <w:rsid w:val="00A9403A"/>
    <w:rsid w:val="00A97A04"/>
    <w:rsid w:val="00AA023C"/>
    <w:rsid w:val="00AA1455"/>
    <w:rsid w:val="00AA3B5A"/>
    <w:rsid w:val="00AA4773"/>
    <w:rsid w:val="00AA48BF"/>
    <w:rsid w:val="00AA7544"/>
    <w:rsid w:val="00AA77D3"/>
    <w:rsid w:val="00AB2BD4"/>
    <w:rsid w:val="00AB4A29"/>
    <w:rsid w:val="00AB5BCA"/>
    <w:rsid w:val="00AB6301"/>
    <w:rsid w:val="00AC32D8"/>
    <w:rsid w:val="00AC6A9D"/>
    <w:rsid w:val="00AD05A7"/>
    <w:rsid w:val="00AD0A6D"/>
    <w:rsid w:val="00AD1D2B"/>
    <w:rsid w:val="00AD408A"/>
    <w:rsid w:val="00AD644C"/>
    <w:rsid w:val="00AD719B"/>
    <w:rsid w:val="00AE0633"/>
    <w:rsid w:val="00AE13B7"/>
    <w:rsid w:val="00AE16B9"/>
    <w:rsid w:val="00AE24B9"/>
    <w:rsid w:val="00AE3673"/>
    <w:rsid w:val="00AE4324"/>
    <w:rsid w:val="00AE5391"/>
    <w:rsid w:val="00AE5A5C"/>
    <w:rsid w:val="00AE5F0A"/>
    <w:rsid w:val="00AF35CF"/>
    <w:rsid w:val="00AF3EB3"/>
    <w:rsid w:val="00AF5D2A"/>
    <w:rsid w:val="00AF6843"/>
    <w:rsid w:val="00AF7077"/>
    <w:rsid w:val="00B02C46"/>
    <w:rsid w:val="00B03208"/>
    <w:rsid w:val="00B05925"/>
    <w:rsid w:val="00B0595D"/>
    <w:rsid w:val="00B060A2"/>
    <w:rsid w:val="00B06F47"/>
    <w:rsid w:val="00B10364"/>
    <w:rsid w:val="00B1039B"/>
    <w:rsid w:val="00B110FD"/>
    <w:rsid w:val="00B12F6A"/>
    <w:rsid w:val="00B13012"/>
    <w:rsid w:val="00B1341D"/>
    <w:rsid w:val="00B13A36"/>
    <w:rsid w:val="00B14710"/>
    <w:rsid w:val="00B2000D"/>
    <w:rsid w:val="00B20A84"/>
    <w:rsid w:val="00B22329"/>
    <w:rsid w:val="00B224F1"/>
    <w:rsid w:val="00B22999"/>
    <w:rsid w:val="00B22D5F"/>
    <w:rsid w:val="00B23C5A"/>
    <w:rsid w:val="00B25A40"/>
    <w:rsid w:val="00B26614"/>
    <w:rsid w:val="00B2768F"/>
    <w:rsid w:val="00B30094"/>
    <w:rsid w:val="00B303F3"/>
    <w:rsid w:val="00B3419D"/>
    <w:rsid w:val="00B34D30"/>
    <w:rsid w:val="00B36DBE"/>
    <w:rsid w:val="00B37D98"/>
    <w:rsid w:val="00B405CA"/>
    <w:rsid w:val="00B4240D"/>
    <w:rsid w:val="00B425DD"/>
    <w:rsid w:val="00B42701"/>
    <w:rsid w:val="00B474D3"/>
    <w:rsid w:val="00B47757"/>
    <w:rsid w:val="00B4782A"/>
    <w:rsid w:val="00B5021E"/>
    <w:rsid w:val="00B5109D"/>
    <w:rsid w:val="00B51412"/>
    <w:rsid w:val="00B52F8C"/>
    <w:rsid w:val="00B53E71"/>
    <w:rsid w:val="00B54101"/>
    <w:rsid w:val="00B57508"/>
    <w:rsid w:val="00B57D08"/>
    <w:rsid w:val="00B57F40"/>
    <w:rsid w:val="00B60221"/>
    <w:rsid w:val="00B603D8"/>
    <w:rsid w:val="00B60828"/>
    <w:rsid w:val="00B625AB"/>
    <w:rsid w:val="00B62848"/>
    <w:rsid w:val="00B636D8"/>
    <w:rsid w:val="00B6425F"/>
    <w:rsid w:val="00B70276"/>
    <w:rsid w:val="00B70FFB"/>
    <w:rsid w:val="00B71BFD"/>
    <w:rsid w:val="00B7274E"/>
    <w:rsid w:val="00B72D84"/>
    <w:rsid w:val="00B741E0"/>
    <w:rsid w:val="00B77D7E"/>
    <w:rsid w:val="00B77ED5"/>
    <w:rsid w:val="00B80631"/>
    <w:rsid w:val="00B84AA7"/>
    <w:rsid w:val="00B84C33"/>
    <w:rsid w:val="00B84E88"/>
    <w:rsid w:val="00B85B13"/>
    <w:rsid w:val="00B85D16"/>
    <w:rsid w:val="00B87821"/>
    <w:rsid w:val="00B87FBB"/>
    <w:rsid w:val="00B90AE5"/>
    <w:rsid w:val="00B91C46"/>
    <w:rsid w:val="00B92249"/>
    <w:rsid w:val="00B9274D"/>
    <w:rsid w:val="00B92E0B"/>
    <w:rsid w:val="00B936E6"/>
    <w:rsid w:val="00B93FDE"/>
    <w:rsid w:val="00B948A0"/>
    <w:rsid w:val="00B97E75"/>
    <w:rsid w:val="00BA1863"/>
    <w:rsid w:val="00BA2B8A"/>
    <w:rsid w:val="00BA53A0"/>
    <w:rsid w:val="00BA5616"/>
    <w:rsid w:val="00BA6FDC"/>
    <w:rsid w:val="00BA7ADE"/>
    <w:rsid w:val="00BA7F53"/>
    <w:rsid w:val="00BB248E"/>
    <w:rsid w:val="00BB265B"/>
    <w:rsid w:val="00BB2BFF"/>
    <w:rsid w:val="00BB40D8"/>
    <w:rsid w:val="00BB4462"/>
    <w:rsid w:val="00BB766D"/>
    <w:rsid w:val="00BC0A6C"/>
    <w:rsid w:val="00BC0C7B"/>
    <w:rsid w:val="00BC10C9"/>
    <w:rsid w:val="00BC2883"/>
    <w:rsid w:val="00BC2D91"/>
    <w:rsid w:val="00BC325E"/>
    <w:rsid w:val="00BC6DE6"/>
    <w:rsid w:val="00BD02D0"/>
    <w:rsid w:val="00BD1998"/>
    <w:rsid w:val="00BD1AA8"/>
    <w:rsid w:val="00BD221A"/>
    <w:rsid w:val="00BD4262"/>
    <w:rsid w:val="00BD49F9"/>
    <w:rsid w:val="00BD5415"/>
    <w:rsid w:val="00BD5FD9"/>
    <w:rsid w:val="00BD607B"/>
    <w:rsid w:val="00BD6CB8"/>
    <w:rsid w:val="00BE0A2A"/>
    <w:rsid w:val="00BE1304"/>
    <w:rsid w:val="00BE3505"/>
    <w:rsid w:val="00BE5B82"/>
    <w:rsid w:val="00BE7F9A"/>
    <w:rsid w:val="00BF0F19"/>
    <w:rsid w:val="00BF25AD"/>
    <w:rsid w:val="00BF2694"/>
    <w:rsid w:val="00BF4C03"/>
    <w:rsid w:val="00BF634F"/>
    <w:rsid w:val="00BF68C0"/>
    <w:rsid w:val="00BF71FF"/>
    <w:rsid w:val="00BF73EA"/>
    <w:rsid w:val="00C01A4E"/>
    <w:rsid w:val="00C01EAA"/>
    <w:rsid w:val="00C0273A"/>
    <w:rsid w:val="00C02829"/>
    <w:rsid w:val="00C03C85"/>
    <w:rsid w:val="00C05003"/>
    <w:rsid w:val="00C0562E"/>
    <w:rsid w:val="00C07FE6"/>
    <w:rsid w:val="00C11813"/>
    <w:rsid w:val="00C123CC"/>
    <w:rsid w:val="00C12DBF"/>
    <w:rsid w:val="00C12FF6"/>
    <w:rsid w:val="00C14D83"/>
    <w:rsid w:val="00C15C62"/>
    <w:rsid w:val="00C20521"/>
    <w:rsid w:val="00C20800"/>
    <w:rsid w:val="00C20938"/>
    <w:rsid w:val="00C209FE"/>
    <w:rsid w:val="00C22CE4"/>
    <w:rsid w:val="00C258FC"/>
    <w:rsid w:val="00C2599F"/>
    <w:rsid w:val="00C279C1"/>
    <w:rsid w:val="00C27C90"/>
    <w:rsid w:val="00C31992"/>
    <w:rsid w:val="00C334E7"/>
    <w:rsid w:val="00C3390A"/>
    <w:rsid w:val="00C346F0"/>
    <w:rsid w:val="00C35C16"/>
    <w:rsid w:val="00C35C58"/>
    <w:rsid w:val="00C36159"/>
    <w:rsid w:val="00C36357"/>
    <w:rsid w:val="00C364C2"/>
    <w:rsid w:val="00C36F44"/>
    <w:rsid w:val="00C4242E"/>
    <w:rsid w:val="00C4303B"/>
    <w:rsid w:val="00C45539"/>
    <w:rsid w:val="00C45F10"/>
    <w:rsid w:val="00C465B1"/>
    <w:rsid w:val="00C53701"/>
    <w:rsid w:val="00C53A6C"/>
    <w:rsid w:val="00C54BFA"/>
    <w:rsid w:val="00C55B5C"/>
    <w:rsid w:val="00C567E1"/>
    <w:rsid w:val="00C6368F"/>
    <w:rsid w:val="00C64471"/>
    <w:rsid w:val="00C64562"/>
    <w:rsid w:val="00C669C7"/>
    <w:rsid w:val="00C66AC5"/>
    <w:rsid w:val="00C70D86"/>
    <w:rsid w:val="00C72137"/>
    <w:rsid w:val="00C7249E"/>
    <w:rsid w:val="00C72693"/>
    <w:rsid w:val="00C72754"/>
    <w:rsid w:val="00C730C8"/>
    <w:rsid w:val="00C7571F"/>
    <w:rsid w:val="00C77B43"/>
    <w:rsid w:val="00C77FF0"/>
    <w:rsid w:val="00C81FDC"/>
    <w:rsid w:val="00C82B9B"/>
    <w:rsid w:val="00C843C7"/>
    <w:rsid w:val="00C845EE"/>
    <w:rsid w:val="00C85236"/>
    <w:rsid w:val="00C8614F"/>
    <w:rsid w:val="00C86BBE"/>
    <w:rsid w:val="00C86CA2"/>
    <w:rsid w:val="00C86DE6"/>
    <w:rsid w:val="00C90289"/>
    <w:rsid w:val="00C9043F"/>
    <w:rsid w:val="00C90862"/>
    <w:rsid w:val="00C91A84"/>
    <w:rsid w:val="00C91C9B"/>
    <w:rsid w:val="00C9299B"/>
    <w:rsid w:val="00C9385C"/>
    <w:rsid w:val="00C94DFB"/>
    <w:rsid w:val="00C94E1B"/>
    <w:rsid w:val="00C95831"/>
    <w:rsid w:val="00C96C5C"/>
    <w:rsid w:val="00C96E13"/>
    <w:rsid w:val="00C971C8"/>
    <w:rsid w:val="00CA1DAF"/>
    <w:rsid w:val="00CA2142"/>
    <w:rsid w:val="00CA2A61"/>
    <w:rsid w:val="00CA49FF"/>
    <w:rsid w:val="00CA4AD0"/>
    <w:rsid w:val="00CA4EE3"/>
    <w:rsid w:val="00CA562C"/>
    <w:rsid w:val="00CA7845"/>
    <w:rsid w:val="00CA787A"/>
    <w:rsid w:val="00CB0550"/>
    <w:rsid w:val="00CB06D9"/>
    <w:rsid w:val="00CB3F2F"/>
    <w:rsid w:val="00CB443C"/>
    <w:rsid w:val="00CB5CAF"/>
    <w:rsid w:val="00CB5E7F"/>
    <w:rsid w:val="00CB60FE"/>
    <w:rsid w:val="00CC0A60"/>
    <w:rsid w:val="00CC3A52"/>
    <w:rsid w:val="00CC4A58"/>
    <w:rsid w:val="00CC59B4"/>
    <w:rsid w:val="00CC6E5E"/>
    <w:rsid w:val="00CC7072"/>
    <w:rsid w:val="00CD14F7"/>
    <w:rsid w:val="00CD37A9"/>
    <w:rsid w:val="00CD438B"/>
    <w:rsid w:val="00CD4E06"/>
    <w:rsid w:val="00CD588A"/>
    <w:rsid w:val="00CD6CD9"/>
    <w:rsid w:val="00CD7D19"/>
    <w:rsid w:val="00CE14F5"/>
    <w:rsid w:val="00CE161D"/>
    <w:rsid w:val="00CE318B"/>
    <w:rsid w:val="00CE44E1"/>
    <w:rsid w:val="00CE4DA7"/>
    <w:rsid w:val="00CE5938"/>
    <w:rsid w:val="00CE5A97"/>
    <w:rsid w:val="00CE7F64"/>
    <w:rsid w:val="00CF0616"/>
    <w:rsid w:val="00CF076F"/>
    <w:rsid w:val="00CF0E8C"/>
    <w:rsid w:val="00CF41BA"/>
    <w:rsid w:val="00CF4FF2"/>
    <w:rsid w:val="00CF672D"/>
    <w:rsid w:val="00CF7485"/>
    <w:rsid w:val="00CF7EAF"/>
    <w:rsid w:val="00D019F6"/>
    <w:rsid w:val="00D024E9"/>
    <w:rsid w:val="00D03092"/>
    <w:rsid w:val="00D036C5"/>
    <w:rsid w:val="00D05CE9"/>
    <w:rsid w:val="00D10168"/>
    <w:rsid w:val="00D105A6"/>
    <w:rsid w:val="00D11242"/>
    <w:rsid w:val="00D1243A"/>
    <w:rsid w:val="00D126F1"/>
    <w:rsid w:val="00D14D8E"/>
    <w:rsid w:val="00D154E3"/>
    <w:rsid w:val="00D1561E"/>
    <w:rsid w:val="00D16305"/>
    <w:rsid w:val="00D1681B"/>
    <w:rsid w:val="00D17421"/>
    <w:rsid w:val="00D175F4"/>
    <w:rsid w:val="00D21165"/>
    <w:rsid w:val="00D21228"/>
    <w:rsid w:val="00D22DA8"/>
    <w:rsid w:val="00D22E35"/>
    <w:rsid w:val="00D2367C"/>
    <w:rsid w:val="00D23AC9"/>
    <w:rsid w:val="00D23D39"/>
    <w:rsid w:val="00D2650D"/>
    <w:rsid w:val="00D27038"/>
    <w:rsid w:val="00D304B8"/>
    <w:rsid w:val="00D30615"/>
    <w:rsid w:val="00D32A7E"/>
    <w:rsid w:val="00D32C06"/>
    <w:rsid w:val="00D340D1"/>
    <w:rsid w:val="00D34D31"/>
    <w:rsid w:val="00D35021"/>
    <w:rsid w:val="00D350B5"/>
    <w:rsid w:val="00D35251"/>
    <w:rsid w:val="00D35CF0"/>
    <w:rsid w:val="00D40B42"/>
    <w:rsid w:val="00D41434"/>
    <w:rsid w:val="00D423E1"/>
    <w:rsid w:val="00D43953"/>
    <w:rsid w:val="00D4430D"/>
    <w:rsid w:val="00D4475C"/>
    <w:rsid w:val="00D45CD4"/>
    <w:rsid w:val="00D530B0"/>
    <w:rsid w:val="00D53969"/>
    <w:rsid w:val="00D53F7B"/>
    <w:rsid w:val="00D569B7"/>
    <w:rsid w:val="00D57410"/>
    <w:rsid w:val="00D605B7"/>
    <w:rsid w:val="00D65362"/>
    <w:rsid w:val="00D669CA"/>
    <w:rsid w:val="00D746CE"/>
    <w:rsid w:val="00D7575D"/>
    <w:rsid w:val="00D773EF"/>
    <w:rsid w:val="00D77ABE"/>
    <w:rsid w:val="00D816F9"/>
    <w:rsid w:val="00D8269A"/>
    <w:rsid w:val="00D82C36"/>
    <w:rsid w:val="00D84151"/>
    <w:rsid w:val="00D84675"/>
    <w:rsid w:val="00D8482B"/>
    <w:rsid w:val="00D86378"/>
    <w:rsid w:val="00D91CF6"/>
    <w:rsid w:val="00D92323"/>
    <w:rsid w:val="00D93461"/>
    <w:rsid w:val="00D9386B"/>
    <w:rsid w:val="00D93E0E"/>
    <w:rsid w:val="00D950E1"/>
    <w:rsid w:val="00D954D8"/>
    <w:rsid w:val="00DA0261"/>
    <w:rsid w:val="00DA4BA7"/>
    <w:rsid w:val="00DA4E06"/>
    <w:rsid w:val="00DA553B"/>
    <w:rsid w:val="00DB1EF5"/>
    <w:rsid w:val="00DB2502"/>
    <w:rsid w:val="00DB3E84"/>
    <w:rsid w:val="00DB709A"/>
    <w:rsid w:val="00DB7867"/>
    <w:rsid w:val="00DC173E"/>
    <w:rsid w:val="00DC256A"/>
    <w:rsid w:val="00DC32CB"/>
    <w:rsid w:val="00DC3E5B"/>
    <w:rsid w:val="00DC671E"/>
    <w:rsid w:val="00DC6E07"/>
    <w:rsid w:val="00DC76B6"/>
    <w:rsid w:val="00DD0F98"/>
    <w:rsid w:val="00DD186B"/>
    <w:rsid w:val="00DD4F6D"/>
    <w:rsid w:val="00DD6C5C"/>
    <w:rsid w:val="00DE04E7"/>
    <w:rsid w:val="00DE0E28"/>
    <w:rsid w:val="00DE2570"/>
    <w:rsid w:val="00DE3A0A"/>
    <w:rsid w:val="00DE3E58"/>
    <w:rsid w:val="00DE49FB"/>
    <w:rsid w:val="00DE6600"/>
    <w:rsid w:val="00DE681E"/>
    <w:rsid w:val="00DE78E1"/>
    <w:rsid w:val="00DF029A"/>
    <w:rsid w:val="00DF158E"/>
    <w:rsid w:val="00DF1800"/>
    <w:rsid w:val="00DF3D55"/>
    <w:rsid w:val="00DF440A"/>
    <w:rsid w:val="00DF4BE7"/>
    <w:rsid w:val="00DF74BE"/>
    <w:rsid w:val="00E0069A"/>
    <w:rsid w:val="00E0352C"/>
    <w:rsid w:val="00E0532A"/>
    <w:rsid w:val="00E10B9D"/>
    <w:rsid w:val="00E10C18"/>
    <w:rsid w:val="00E11080"/>
    <w:rsid w:val="00E12368"/>
    <w:rsid w:val="00E123F4"/>
    <w:rsid w:val="00E14DE3"/>
    <w:rsid w:val="00E170B9"/>
    <w:rsid w:val="00E22854"/>
    <w:rsid w:val="00E22CD0"/>
    <w:rsid w:val="00E23297"/>
    <w:rsid w:val="00E2338E"/>
    <w:rsid w:val="00E24655"/>
    <w:rsid w:val="00E24D5A"/>
    <w:rsid w:val="00E25E0C"/>
    <w:rsid w:val="00E260FA"/>
    <w:rsid w:val="00E2717F"/>
    <w:rsid w:val="00E272B6"/>
    <w:rsid w:val="00E2731D"/>
    <w:rsid w:val="00E27720"/>
    <w:rsid w:val="00E279D0"/>
    <w:rsid w:val="00E313DF"/>
    <w:rsid w:val="00E3329F"/>
    <w:rsid w:val="00E34AAE"/>
    <w:rsid w:val="00E3513A"/>
    <w:rsid w:val="00E35258"/>
    <w:rsid w:val="00E36297"/>
    <w:rsid w:val="00E40629"/>
    <w:rsid w:val="00E40DB1"/>
    <w:rsid w:val="00E42527"/>
    <w:rsid w:val="00E43528"/>
    <w:rsid w:val="00E45C29"/>
    <w:rsid w:val="00E47313"/>
    <w:rsid w:val="00E50104"/>
    <w:rsid w:val="00E51730"/>
    <w:rsid w:val="00E52FA8"/>
    <w:rsid w:val="00E532B3"/>
    <w:rsid w:val="00E5418C"/>
    <w:rsid w:val="00E55FB3"/>
    <w:rsid w:val="00E5643A"/>
    <w:rsid w:val="00E5702D"/>
    <w:rsid w:val="00E61C7D"/>
    <w:rsid w:val="00E66789"/>
    <w:rsid w:val="00E67871"/>
    <w:rsid w:val="00E67AA7"/>
    <w:rsid w:val="00E7086E"/>
    <w:rsid w:val="00E72239"/>
    <w:rsid w:val="00E723AA"/>
    <w:rsid w:val="00E72790"/>
    <w:rsid w:val="00E73066"/>
    <w:rsid w:val="00E73E08"/>
    <w:rsid w:val="00E75000"/>
    <w:rsid w:val="00E77DFB"/>
    <w:rsid w:val="00E80743"/>
    <w:rsid w:val="00E812F8"/>
    <w:rsid w:val="00E84164"/>
    <w:rsid w:val="00E8437D"/>
    <w:rsid w:val="00E84DBF"/>
    <w:rsid w:val="00E86557"/>
    <w:rsid w:val="00E86B4A"/>
    <w:rsid w:val="00E87FE7"/>
    <w:rsid w:val="00E91956"/>
    <w:rsid w:val="00E91972"/>
    <w:rsid w:val="00E91CF0"/>
    <w:rsid w:val="00E91DFC"/>
    <w:rsid w:val="00E92816"/>
    <w:rsid w:val="00E935FF"/>
    <w:rsid w:val="00E93CDC"/>
    <w:rsid w:val="00E9438E"/>
    <w:rsid w:val="00E94BA3"/>
    <w:rsid w:val="00E972A9"/>
    <w:rsid w:val="00E97B63"/>
    <w:rsid w:val="00EA0102"/>
    <w:rsid w:val="00EA02E7"/>
    <w:rsid w:val="00EA0DED"/>
    <w:rsid w:val="00EA252E"/>
    <w:rsid w:val="00EA282F"/>
    <w:rsid w:val="00EA28FC"/>
    <w:rsid w:val="00EA373C"/>
    <w:rsid w:val="00EA374E"/>
    <w:rsid w:val="00EA5483"/>
    <w:rsid w:val="00EA5A5B"/>
    <w:rsid w:val="00EA6B51"/>
    <w:rsid w:val="00EA6D9B"/>
    <w:rsid w:val="00EB1806"/>
    <w:rsid w:val="00EB2659"/>
    <w:rsid w:val="00EB34AA"/>
    <w:rsid w:val="00EB476C"/>
    <w:rsid w:val="00EB47AA"/>
    <w:rsid w:val="00EB677C"/>
    <w:rsid w:val="00EB687E"/>
    <w:rsid w:val="00EB7123"/>
    <w:rsid w:val="00EC0235"/>
    <w:rsid w:val="00EC1E74"/>
    <w:rsid w:val="00EC2A86"/>
    <w:rsid w:val="00EC451E"/>
    <w:rsid w:val="00EC5344"/>
    <w:rsid w:val="00EC55A2"/>
    <w:rsid w:val="00EC5F6B"/>
    <w:rsid w:val="00EC6CCE"/>
    <w:rsid w:val="00EC7A4F"/>
    <w:rsid w:val="00ED036E"/>
    <w:rsid w:val="00ED060F"/>
    <w:rsid w:val="00ED176D"/>
    <w:rsid w:val="00ED266A"/>
    <w:rsid w:val="00ED2969"/>
    <w:rsid w:val="00ED4B61"/>
    <w:rsid w:val="00ED4CCD"/>
    <w:rsid w:val="00ED5C8F"/>
    <w:rsid w:val="00EE0170"/>
    <w:rsid w:val="00EE0D0D"/>
    <w:rsid w:val="00EE3031"/>
    <w:rsid w:val="00EE3442"/>
    <w:rsid w:val="00EE3968"/>
    <w:rsid w:val="00EE3D63"/>
    <w:rsid w:val="00EE4BE8"/>
    <w:rsid w:val="00EE64BF"/>
    <w:rsid w:val="00EE6AC8"/>
    <w:rsid w:val="00EF37E4"/>
    <w:rsid w:val="00EF458E"/>
    <w:rsid w:val="00EF5769"/>
    <w:rsid w:val="00EF5AC6"/>
    <w:rsid w:val="00EF6778"/>
    <w:rsid w:val="00EF6F63"/>
    <w:rsid w:val="00EF765F"/>
    <w:rsid w:val="00EF77AC"/>
    <w:rsid w:val="00EF7EC7"/>
    <w:rsid w:val="00F002A1"/>
    <w:rsid w:val="00F002AA"/>
    <w:rsid w:val="00F00A86"/>
    <w:rsid w:val="00F03A0D"/>
    <w:rsid w:val="00F0467E"/>
    <w:rsid w:val="00F04957"/>
    <w:rsid w:val="00F05224"/>
    <w:rsid w:val="00F076F5"/>
    <w:rsid w:val="00F10F11"/>
    <w:rsid w:val="00F11895"/>
    <w:rsid w:val="00F121F4"/>
    <w:rsid w:val="00F13578"/>
    <w:rsid w:val="00F13693"/>
    <w:rsid w:val="00F13C1F"/>
    <w:rsid w:val="00F14EB0"/>
    <w:rsid w:val="00F167B8"/>
    <w:rsid w:val="00F16C0A"/>
    <w:rsid w:val="00F170F4"/>
    <w:rsid w:val="00F20653"/>
    <w:rsid w:val="00F213CF"/>
    <w:rsid w:val="00F22CAC"/>
    <w:rsid w:val="00F2448F"/>
    <w:rsid w:val="00F25995"/>
    <w:rsid w:val="00F33B83"/>
    <w:rsid w:val="00F33BB3"/>
    <w:rsid w:val="00F3492D"/>
    <w:rsid w:val="00F35EEF"/>
    <w:rsid w:val="00F36572"/>
    <w:rsid w:val="00F40BCE"/>
    <w:rsid w:val="00F426DF"/>
    <w:rsid w:val="00F46484"/>
    <w:rsid w:val="00F468CE"/>
    <w:rsid w:val="00F47384"/>
    <w:rsid w:val="00F50E9E"/>
    <w:rsid w:val="00F50FAE"/>
    <w:rsid w:val="00F52A22"/>
    <w:rsid w:val="00F5340E"/>
    <w:rsid w:val="00F53EB5"/>
    <w:rsid w:val="00F55737"/>
    <w:rsid w:val="00F55B58"/>
    <w:rsid w:val="00F609E6"/>
    <w:rsid w:val="00F619B2"/>
    <w:rsid w:val="00F61D26"/>
    <w:rsid w:val="00F61F41"/>
    <w:rsid w:val="00F64C7F"/>
    <w:rsid w:val="00F65123"/>
    <w:rsid w:val="00F65DC2"/>
    <w:rsid w:val="00F65FB8"/>
    <w:rsid w:val="00F66CEE"/>
    <w:rsid w:val="00F67942"/>
    <w:rsid w:val="00F70376"/>
    <w:rsid w:val="00F70442"/>
    <w:rsid w:val="00F70551"/>
    <w:rsid w:val="00F705A9"/>
    <w:rsid w:val="00F71F36"/>
    <w:rsid w:val="00F7325E"/>
    <w:rsid w:val="00F7427C"/>
    <w:rsid w:val="00F74335"/>
    <w:rsid w:val="00F74AB7"/>
    <w:rsid w:val="00F755B8"/>
    <w:rsid w:val="00F75BC2"/>
    <w:rsid w:val="00F76B37"/>
    <w:rsid w:val="00F77CED"/>
    <w:rsid w:val="00F802BF"/>
    <w:rsid w:val="00F80DF7"/>
    <w:rsid w:val="00F81737"/>
    <w:rsid w:val="00F817B1"/>
    <w:rsid w:val="00F81C9E"/>
    <w:rsid w:val="00F8272E"/>
    <w:rsid w:val="00F8376A"/>
    <w:rsid w:val="00F86B10"/>
    <w:rsid w:val="00F87E63"/>
    <w:rsid w:val="00F92A58"/>
    <w:rsid w:val="00F92D92"/>
    <w:rsid w:val="00F9511A"/>
    <w:rsid w:val="00F95490"/>
    <w:rsid w:val="00F95670"/>
    <w:rsid w:val="00F9573B"/>
    <w:rsid w:val="00F96D99"/>
    <w:rsid w:val="00F97C67"/>
    <w:rsid w:val="00F97E0E"/>
    <w:rsid w:val="00FA054D"/>
    <w:rsid w:val="00FA2E11"/>
    <w:rsid w:val="00FA3C78"/>
    <w:rsid w:val="00FA4417"/>
    <w:rsid w:val="00FA5036"/>
    <w:rsid w:val="00FA7A6A"/>
    <w:rsid w:val="00FB34C1"/>
    <w:rsid w:val="00FB3702"/>
    <w:rsid w:val="00FB4B4E"/>
    <w:rsid w:val="00FB4C7E"/>
    <w:rsid w:val="00FB676E"/>
    <w:rsid w:val="00FB6D05"/>
    <w:rsid w:val="00FC0224"/>
    <w:rsid w:val="00FC0641"/>
    <w:rsid w:val="00FC0CF5"/>
    <w:rsid w:val="00FC11B4"/>
    <w:rsid w:val="00FC2178"/>
    <w:rsid w:val="00FC3D29"/>
    <w:rsid w:val="00FC4396"/>
    <w:rsid w:val="00FC7947"/>
    <w:rsid w:val="00FD44F2"/>
    <w:rsid w:val="00FD5C40"/>
    <w:rsid w:val="00FD6F45"/>
    <w:rsid w:val="00FE1844"/>
    <w:rsid w:val="00FE2C46"/>
    <w:rsid w:val="00FE2EC5"/>
    <w:rsid w:val="00FE456B"/>
    <w:rsid w:val="00FE5868"/>
    <w:rsid w:val="00FE59E3"/>
    <w:rsid w:val="00FE60CF"/>
    <w:rsid w:val="00FE7B4A"/>
    <w:rsid w:val="00FE7FCE"/>
    <w:rsid w:val="00FF11A9"/>
    <w:rsid w:val="00FF16BA"/>
    <w:rsid w:val="00FF1FCA"/>
    <w:rsid w:val="00FF230F"/>
    <w:rsid w:val="00FF28B9"/>
    <w:rsid w:val="00FF2B0B"/>
    <w:rsid w:val="00FF3A2B"/>
    <w:rsid w:val="00FF4A08"/>
    <w:rsid w:val="00FF6968"/>
    <w:rsid w:val="00FF78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61C0CC"/>
  <w15:chartTrackingRefBased/>
  <w15:docId w15:val="{50FCFB35-4613-488E-88E5-EE79904E9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3E23F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link w:val="Heading3Char"/>
    <w:uiPriority w:val="9"/>
    <w:qFormat/>
    <w:rsid w:val="003E23F4"/>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link w:val="Heading4Char"/>
    <w:uiPriority w:val="9"/>
    <w:qFormat/>
    <w:rsid w:val="003E23F4"/>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xbe">
    <w:name w:val="_xbe"/>
    <w:basedOn w:val="DefaultParagraphFont"/>
    <w:rsid w:val="00055F5D"/>
  </w:style>
  <w:style w:type="character" w:styleId="Hyperlink">
    <w:name w:val="Hyperlink"/>
    <w:basedOn w:val="DefaultParagraphFont"/>
    <w:uiPriority w:val="99"/>
    <w:unhideWhenUsed/>
    <w:rsid w:val="00055F5D"/>
    <w:rPr>
      <w:color w:val="0563C1" w:themeColor="hyperlink"/>
      <w:u w:val="single"/>
    </w:rPr>
  </w:style>
  <w:style w:type="paragraph" w:styleId="Header">
    <w:name w:val="header"/>
    <w:basedOn w:val="Normal"/>
    <w:link w:val="HeaderChar"/>
    <w:uiPriority w:val="99"/>
    <w:unhideWhenUsed/>
    <w:rsid w:val="001979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7994"/>
  </w:style>
  <w:style w:type="paragraph" w:styleId="Footer">
    <w:name w:val="footer"/>
    <w:basedOn w:val="Normal"/>
    <w:link w:val="FooterChar"/>
    <w:uiPriority w:val="99"/>
    <w:unhideWhenUsed/>
    <w:rsid w:val="001979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7994"/>
  </w:style>
  <w:style w:type="character" w:customStyle="1" w:styleId="Heading1Char">
    <w:name w:val="Heading 1 Char"/>
    <w:basedOn w:val="DefaultParagraphFont"/>
    <w:link w:val="Heading1"/>
    <w:uiPriority w:val="9"/>
    <w:rsid w:val="003E23F4"/>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rsid w:val="003E23F4"/>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rsid w:val="003E23F4"/>
    <w:rPr>
      <w:rFonts w:ascii="Times New Roman" w:eastAsia="Times New Roman" w:hAnsi="Times New Roman" w:cs="Times New Roman"/>
      <w:b/>
      <w:bCs/>
      <w:sz w:val="24"/>
      <w:szCs w:val="24"/>
      <w:lang w:eastAsia="en-GB"/>
    </w:rPr>
  </w:style>
  <w:style w:type="character" w:customStyle="1" w:styleId="ui-ncbitoggler-master-text">
    <w:name w:val="ui-ncbitoggler-master-text"/>
    <w:basedOn w:val="DefaultParagraphFont"/>
    <w:rsid w:val="003E23F4"/>
  </w:style>
  <w:style w:type="paragraph" w:styleId="NormalWeb">
    <w:name w:val="Normal (Web)"/>
    <w:basedOn w:val="Normal"/>
    <w:uiPriority w:val="99"/>
    <w:semiHidden/>
    <w:unhideWhenUsed/>
    <w:rsid w:val="003E23F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6F685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F685C"/>
    <w:rPr>
      <w:rFonts w:ascii="Calibri" w:hAnsi="Calibri"/>
      <w:noProof/>
      <w:lang w:val="en-US"/>
    </w:rPr>
  </w:style>
  <w:style w:type="paragraph" w:customStyle="1" w:styleId="EndNoteBibliography">
    <w:name w:val="EndNote Bibliography"/>
    <w:basedOn w:val="Normal"/>
    <w:link w:val="EndNoteBibliographyChar"/>
    <w:rsid w:val="006F685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F685C"/>
    <w:rPr>
      <w:rFonts w:ascii="Calibri" w:hAnsi="Calibri"/>
      <w:noProof/>
      <w:lang w:val="en-US"/>
    </w:rPr>
  </w:style>
  <w:style w:type="table" w:styleId="TableGrid">
    <w:name w:val="Table Grid"/>
    <w:basedOn w:val="TableNormal"/>
    <w:uiPriority w:val="59"/>
    <w:rsid w:val="002A663A"/>
    <w:pPr>
      <w:spacing w:after="0" w:line="240" w:lineRule="auto"/>
    </w:pPr>
    <w:rPr>
      <w:rFonts w:eastAsiaTheme="minorEastAsia"/>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uiPriority w:val="99"/>
    <w:rsid w:val="000863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7427162">
      <w:bodyDiv w:val="1"/>
      <w:marLeft w:val="0"/>
      <w:marRight w:val="0"/>
      <w:marTop w:val="0"/>
      <w:marBottom w:val="0"/>
      <w:divBdr>
        <w:top w:val="none" w:sz="0" w:space="0" w:color="auto"/>
        <w:left w:val="none" w:sz="0" w:space="0" w:color="auto"/>
        <w:bottom w:val="none" w:sz="0" w:space="0" w:color="auto"/>
        <w:right w:val="none" w:sz="0" w:space="0" w:color="auto"/>
      </w:divBdr>
      <w:divsChild>
        <w:div w:id="748846291">
          <w:marLeft w:val="0"/>
          <w:marRight w:val="0"/>
          <w:marTop w:val="0"/>
          <w:marBottom w:val="0"/>
          <w:divBdr>
            <w:top w:val="none" w:sz="0" w:space="0" w:color="auto"/>
            <w:left w:val="none" w:sz="0" w:space="0" w:color="auto"/>
            <w:bottom w:val="none" w:sz="0" w:space="0" w:color="auto"/>
            <w:right w:val="none" w:sz="0" w:space="0" w:color="auto"/>
          </w:divBdr>
        </w:div>
        <w:div w:id="1720786542">
          <w:marLeft w:val="0"/>
          <w:marRight w:val="0"/>
          <w:marTop w:val="0"/>
          <w:marBottom w:val="0"/>
          <w:divBdr>
            <w:top w:val="none" w:sz="0" w:space="0" w:color="auto"/>
            <w:left w:val="none" w:sz="0" w:space="0" w:color="auto"/>
            <w:bottom w:val="none" w:sz="0" w:space="0" w:color="auto"/>
            <w:right w:val="none" w:sz="0" w:space="0" w:color="auto"/>
          </w:divBdr>
        </w:div>
        <w:div w:id="1887175512">
          <w:marLeft w:val="0"/>
          <w:marRight w:val="0"/>
          <w:marTop w:val="0"/>
          <w:marBottom w:val="0"/>
          <w:divBdr>
            <w:top w:val="none" w:sz="0" w:space="0" w:color="auto"/>
            <w:left w:val="none" w:sz="0" w:space="0" w:color="auto"/>
            <w:bottom w:val="none" w:sz="0" w:space="0" w:color="auto"/>
            <w:right w:val="none" w:sz="0" w:space="0" w:color="auto"/>
          </w:divBdr>
        </w:div>
        <w:div w:id="1007170570">
          <w:marLeft w:val="0"/>
          <w:marRight w:val="0"/>
          <w:marTop w:val="0"/>
          <w:marBottom w:val="0"/>
          <w:divBdr>
            <w:top w:val="none" w:sz="0" w:space="0" w:color="auto"/>
            <w:left w:val="none" w:sz="0" w:space="0" w:color="auto"/>
            <w:bottom w:val="none" w:sz="0" w:space="0" w:color="auto"/>
            <w:right w:val="none" w:sz="0" w:space="0" w:color="auto"/>
          </w:divBdr>
          <w:divsChild>
            <w:div w:id="1592423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llergen.org/"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mailto:c.robinson@sgul.ac.uk" TargetMode="Externa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www.meduniwien.ac.at/allfa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E42185-1634-4F72-BD0F-67D4BDC388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29499</Words>
  <Characters>168147</Characters>
  <Application>Microsoft Office Word</Application>
  <DocSecurity>0</DocSecurity>
  <Lines>1401</Lines>
  <Paragraphs>394</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1972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ve Robinson</dc:creator>
  <cp:keywords/>
  <dc:description/>
  <cp:lastModifiedBy>Clive Robinson</cp:lastModifiedBy>
  <cp:revision>2</cp:revision>
  <cp:lastPrinted>2018-10-29T11:51:00Z</cp:lastPrinted>
  <dcterms:created xsi:type="dcterms:W3CDTF">2018-10-30T14:39:00Z</dcterms:created>
  <dcterms:modified xsi:type="dcterms:W3CDTF">2018-10-30T14:39:00Z</dcterms:modified>
</cp:coreProperties>
</file>